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3B17A2" w14:textId="37C79D67" w:rsidR="008A1574" w:rsidRPr="000856D9" w:rsidRDefault="008A1574" w:rsidP="000F6F47">
      <w:pPr>
        <w:spacing w:line="480" w:lineRule="auto"/>
        <w:rPr>
          <w:b/>
          <w:u w:val="single"/>
        </w:rPr>
      </w:pPr>
      <w:r w:rsidRPr="000856D9">
        <w:rPr>
          <w:b/>
        </w:rPr>
        <w:t>Title:</w:t>
      </w:r>
      <w:r w:rsidR="00E47790" w:rsidRPr="000856D9">
        <w:rPr>
          <w:b/>
        </w:rPr>
        <w:t xml:space="preserve"> </w:t>
      </w:r>
      <w:r w:rsidRPr="000856D9">
        <w:rPr>
          <w:b/>
        </w:rPr>
        <w:t xml:space="preserve">Reservoirs of resistance: polymyxin resistance in veterinary-associated </w:t>
      </w:r>
      <w:r w:rsidR="00AF1035" w:rsidRPr="000856D9">
        <w:rPr>
          <w:b/>
        </w:rPr>
        <w:t xml:space="preserve">companion animal </w:t>
      </w:r>
      <w:r w:rsidRPr="000856D9">
        <w:rPr>
          <w:b/>
        </w:rPr>
        <w:t xml:space="preserve">isolates of </w:t>
      </w:r>
      <w:r w:rsidRPr="000856D9">
        <w:rPr>
          <w:b/>
          <w:i/>
        </w:rPr>
        <w:t>Pseudomonas aeruginosa.</w:t>
      </w:r>
    </w:p>
    <w:p w14:paraId="45065926" w14:textId="77777777" w:rsidR="008A1574" w:rsidRPr="000856D9" w:rsidRDefault="008A1574" w:rsidP="000F6F47">
      <w:pPr>
        <w:spacing w:line="480" w:lineRule="auto"/>
        <w:rPr>
          <w:b/>
          <w:i/>
        </w:rPr>
      </w:pPr>
    </w:p>
    <w:p w14:paraId="1F96E298" w14:textId="3E2362CC" w:rsidR="008A1574" w:rsidRPr="000856D9" w:rsidRDefault="008A1574" w:rsidP="000F6F47">
      <w:pPr>
        <w:spacing w:line="480" w:lineRule="auto"/>
      </w:pPr>
      <w:r w:rsidRPr="000856D9">
        <w:t>Scott A*</w:t>
      </w:r>
      <w:r w:rsidR="000F5B39" w:rsidRPr="000856D9">
        <w:rPr>
          <w:vertAlign w:val="superscript"/>
        </w:rPr>
        <w:t>1</w:t>
      </w:r>
      <w:r w:rsidRPr="000856D9">
        <w:t>, Pottenger S*</w:t>
      </w:r>
      <w:r w:rsidR="000F5B39" w:rsidRPr="000856D9">
        <w:rPr>
          <w:vertAlign w:val="superscript"/>
        </w:rPr>
        <w:t>1</w:t>
      </w:r>
      <w:r w:rsidRPr="000856D9">
        <w:t>, Timofte D</w:t>
      </w:r>
      <w:r w:rsidR="000F5B39" w:rsidRPr="000856D9">
        <w:rPr>
          <w:vertAlign w:val="superscript"/>
        </w:rPr>
        <w:t>2</w:t>
      </w:r>
      <w:r w:rsidRPr="000856D9">
        <w:t>, Moore M</w:t>
      </w:r>
      <w:r w:rsidR="003746AB" w:rsidRPr="000856D9">
        <w:t>P</w:t>
      </w:r>
      <w:r w:rsidR="000F5B39" w:rsidRPr="000856D9">
        <w:rPr>
          <w:vertAlign w:val="superscript"/>
        </w:rPr>
        <w:t>1</w:t>
      </w:r>
      <w:r w:rsidRPr="000856D9">
        <w:t xml:space="preserve">, </w:t>
      </w:r>
      <w:r w:rsidR="00EB276D" w:rsidRPr="000856D9">
        <w:t>Wright L</w:t>
      </w:r>
      <w:r w:rsidR="00EB276D" w:rsidRPr="000856D9">
        <w:rPr>
          <w:vertAlign w:val="superscript"/>
        </w:rPr>
        <w:t>1</w:t>
      </w:r>
      <w:r w:rsidR="00EB276D" w:rsidRPr="000856D9">
        <w:t xml:space="preserve">, </w:t>
      </w:r>
      <w:r w:rsidRPr="000856D9">
        <w:t>Kukavica-Ibrulj I</w:t>
      </w:r>
      <w:r w:rsidR="000F5B39" w:rsidRPr="000856D9">
        <w:rPr>
          <w:vertAlign w:val="superscript"/>
        </w:rPr>
        <w:t>3</w:t>
      </w:r>
      <w:r w:rsidRPr="000856D9">
        <w:t>,</w:t>
      </w:r>
      <w:r w:rsidR="0027582D" w:rsidRPr="000856D9">
        <w:t xml:space="preserve"> Jeukens J</w:t>
      </w:r>
      <w:r w:rsidR="000F5B39" w:rsidRPr="000856D9">
        <w:rPr>
          <w:vertAlign w:val="superscript"/>
        </w:rPr>
        <w:t>3</w:t>
      </w:r>
      <w:r w:rsidR="0027582D" w:rsidRPr="000856D9">
        <w:t>,</w:t>
      </w:r>
      <w:r w:rsidRPr="000856D9">
        <w:t xml:space="preserve"> Levesque R</w:t>
      </w:r>
      <w:r w:rsidR="00950DD8" w:rsidRPr="000856D9">
        <w:t>C</w:t>
      </w:r>
      <w:r w:rsidR="000F5B39" w:rsidRPr="000856D9">
        <w:rPr>
          <w:vertAlign w:val="superscript"/>
        </w:rPr>
        <w:t>3</w:t>
      </w:r>
      <w:r w:rsidRPr="000856D9">
        <w:t xml:space="preserve">, </w:t>
      </w:r>
      <w:r w:rsidR="00262394" w:rsidRPr="000856D9">
        <w:rPr>
          <w:rFonts w:cs="Consolas"/>
          <w:lang w:val="en-US"/>
        </w:rPr>
        <w:t>Freschi L</w:t>
      </w:r>
      <w:r w:rsidR="00262394" w:rsidRPr="000856D9">
        <w:rPr>
          <w:vertAlign w:val="superscript"/>
        </w:rPr>
        <w:t>3</w:t>
      </w:r>
      <w:r w:rsidRPr="000856D9">
        <w:rPr>
          <w:lang w:val="en-US"/>
        </w:rPr>
        <w:t>,</w:t>
      </w:r>
      <w:r w:rsidRPr="000856D9">
        <w:rPr>
          <w:rFonts w:ascii="Consolas" w:hAnsi="Consolas"/>
          <w:lang w:val="en-US"/>
        </w:rPr>
        <w:t xml:space="preserve"> </w:t>
      </w:r>
      <w:r w:rsidRPr="000856D9">
        <w:t>Pinchbeck G</w:t>
      </w:r>
      <w:r w:rsidR="000F5B39" w:rsidRPr="000856D9">
        <w:rPr>
          <w:vertAlign w:val="superscript"/>
        </w:rPr>
        <w:t>2</w:t>
      </w:r>
      <w:r w:rsidRPr="000856D9">
        <w:t>, Schmidt V</w:t>
      </w:r>
      <w:r w:rsidR="004652A0" w:rsidRPr="000856D9">
        <w:rPr>
          <w:vertAlign w:val="superscript"/>
        </w:rPr>
        <w:t>2</w:t>
      </w:r>
      <w:r w:rsidRPr="000856D9">
        <w:t>, Mc</w:t>
      </w:r>
      <w:r w:rsidR="00716BF6" w:rsidRPr="000856D9">
        <w:t>E</w:t>
      </w:r>
      <w:r w:rsidRPr="000856D9">
        <w:t>wan N</w:t>
      </w:r>
      <w:r w:rsidR="004652A0" w:rsidRPr="000856D9">
        <w:rPr>
          <w:vertAlign w:val="superscript"/>
        </w:rPr>
        <w:t>2</w:t>
      </w:r>
      <w:r w:rsidRPr="000856D9">
        <w:t>, Radford A</w:t>
      </w:r>
      <w:r w:rsidR="002F705A" w:rsidRPr="000856D9">
        <w:t>D</w:t>
      </w:r>
      <w:r w:rsidR="004652A0" w:rsidRPr="000856D9">
        <w:rPr>
          <w:vertAlign w:val="superscript"/>
        </w:rPr>
        <w:t>2</w:t>
      </w:r>
      <w:r w:rsidRPr="000856D9">
        <w:t xml:space="preserve"> and Fothergill JL</w:t>
      </w:r>
      <w:r w:rsidR="004652A0" w:rsidRPr="000856D9">
        <w:rPr>
          <w:vertAlign w:val="superscript"/>
        </w:rPr>
        <w:t>1</w:t>
      </w:r>
      <w:r w:rsidR="007D3A0E" w:rsidRPr="000856D9">
        <w:rPr>
          <w:vertAlign w:val="superscript"/>
        </w:rPr>
        <w:t>#</w:t>
      </w:r>
      <w:r w:rsidRPr="000856D9">
        <w:t>.</w:t>
      </w:r>
    </w:p>
    <w:p w14:paraId="7A7FA83F" w14:textId="77777777" w:rsidR="008A1574" w:rsidRPr="000856D9" w:rsidRDefault="008A1574" w:rsidP="000F6F47">
      <w:pPr>
        <w:spacing w:line="480" w:lineRule="auto"/>
        <w:rPr>
          <w:rFonts w:cs="Times New Roman"/>
          <w:sz w:val="20"/>
          <w:szCs w:val="20"/>
          <w:lang w:val="en-US"/>
        </w:rPr>
      </w:pPr>
    </w:p>
    <w:p w14:paraId="0E668096" w14:textId="77777777" w:rsidR="008A1574" w:rsidRPr="000856D9" w:rsidRDefault="008A1574" w:rsidP="000F6F47">
      <w:pPr>
        <w:spacing w:line="480" w:lineRule="auto"/>
        <w:rPr>
          <w:sz w:val="20"/>
          <w:szCs w:val="20"/>
        </w:rPr>
      </w:pPr>
      <w:r w:rsidRPr="000856D9">
        <w:rPr>
          <w:rFonts w:cs="Times New Roman"/>
          <w:sz w:val="20"/>
          <w:szCs w:val="20"/>
          <w:lang w:val="en-US"/>
        </w:rPr>
        <w:t xml:space="preserve">1. </w:t>
      </w:r>
      <w:r w:rsidRPr="000856D9">
        <w:rPr>
          <w:sz w:val="20"/>
          <w:szCs w:val="20"/>
        </w:rPr>
        <w:t>University of Liverpool, Clinical Infection, Microbiology and Immunology, Institute of Infection and Global Health, The Ronald Ross Building, 8 West Derby Street, Liverpool, L69 7BE</w:t>
      </w:r>
    </w:p>
    <w:p w14:paraId="0D5FAC2C" w14:textId="77777777" w:rsidR="00B03382" w:rsidRPr="000856D9" w:rsidRDefault="008A1574" w:rsidP="000F6F47">
      <w:pPr>
        <w:widowControl w:val="0"/>
        <w:autoSpaceDE w:val="0"/>
        <w:autoSpaceDN w:val="0"/>
        <w:adjustRightInd w:val="0"/>
        <w:spacing w:line="480" w:lineRule="auto"/>
        <w:rPr>
          <w:sz w:val="20"/>
          <w:szCs w:val="20"/>
        </w:rPr>
      </w:pPr>
      <w:r w:rsidRPr="000856D9">
        <w:rPr>
          <w:rFonts w:cs="Times New Roman"/>
          <w:sz w:val="20"/>
          <w:szCs w:val="20"/>
          <w:lang w:val="en-US"/>
        </w:rPr>
        <w:t xml:space="preserve">2. </w:t>
      </w:r>
      <w:r w:rsidRPr="000856D9">
        <w:rPr>
          <w:sz w:val="20"/>
          <w:szCs w:val="20"/>
        </w:rPr>
        <w:t>University of Liverpool, Institute of Infection and Global Health and School of Veterinary Science, Leahurst Campus, Chester High Road, Neston, South Wirral, CH64 7TE</w:t>
      </w:r>
      <w:r w:rsidR="00B03382" w:rsidRPr="000856D9">
        <w:rPr>
          <w:sz w:val="20"/>
          <w:szCs w:val="20"/>
        </w:rPr>
        <w:t>.</w:t>
      </w:r>
    </w:p>
    <w:p w14:paraId="2A5CD7DF" w14:textId="77777777" w:rsidR="008A1574" w:rsidRPr="000856D9" w:rsidRDefault="00B03382" w:rsidP="000F6F47">
      <w:pPr>
        <w:widowControl w:val="0"/>
        <w:autoSpaceDE w:val="0"/>
        <w:autoSpaceDN w:val="0"/>
        <w:adjustRightInd w:val="0"/>
        <w:spacing w:line="480" w:lineRule="auto"/>
        <w:rPr>
          <w:sz w:val="20"/>
          <w:szCs w:val="20"/>
        </w:rPr>
      </w:pPr>
      <w:r w:rsidRPr="000856D9">
        <w:rPr>
          <w:sz w:val="20"/>
          <w:szCs w:val="20"/>
        </w:rPr>
        <w:t xml:space="preserve">3. </w:t>
      </w:r>
      <w:r w:rsidR="00950DD8" w:rsidRPr="000856D9">
        <w:rPr>
          <w:rFonts w:cs="Arial"/>
          <w:sz w:val="20"/>
          <w:szCs w:val="20"/>
        </w:rPr>
        <w:t>L'Institut de biologie intégrative et des systems (</w:t>
      </w:r>
      <w:r w:rsidRPr="000856D9">
        <w:rPr>
          <w:sz w:val="20"/>
          <w:szCs w:val="20"/>
        </w:rPr>
        <w:t>IBIS</w:t>
      </w:r>
      <w:r w:rsidR="00950DD8" w:rsidRPr="000856D9">
        <w:rPr>
          <w:sz w:val="20"/>
          <w:szCs w:val="20"/>
        </w:rPr>
        <w:t>)</w:t>
      </w:r>
      <w:r w:rsidRPr="000856D9">
        <w:rPr>
          <w:sz w:val="20"/>
          <w:szCs w:val="20"/>
        </w:rPr>
        <w:t>, Universit</w:t>
      </w:r>
      <w:r w:rsidR="00950DD8" w:rsidRPr="000856D9">
        <w:rPr>
          <w:sz w:val="20"/>
          <w:szCs w:val="20"/>
        </w:rPr>
        <w:t>é</w:t>
      </w:r>
      <w:r w:rsidRPr="000856D9">
        <w:rPr>
          <w:sz w:val="20"/>
          <w:szCs w:val="20"/>
        </w:rPr>
        <w:t xml:space="preserve"> Laval, Quebec, Canada.</w:t>
      </w:r>
    </w:p>
    <w:p w14:paraId="46D24F37" w14:textId="77777777" w:rsidR="00B03382" w:rsidRPr="000856D9" w:rsidRDefault="00B03382" w:rsidP="000F6F47">
      <w:pPr>
        <w:widowControl w:val="0"/>
        <w:autoSpaceDE w:val="0"/>
        <w:autoSpaceDN w:val="0"/>
        <w:adjustRightInd w:val="0"/>
        <w:spacing w:line="480" w:lineRule="auto"/>
        <w:rPr>
          <w:sz w:val="20"/>
          <w:szCs w:val="20"/>
        </w:rPr>
      </w:pPr>
      <w:r w:rsidRPr="000856D9">
        <w:rPr>
          <w:sz w:val="20"/>
          <w:szCs w:val="20"/>
        </w:rPr>
        <w:t>*These authors contributed equally.</w:t>
      </w:r>
    </w:p>
    <w:p w14:paraId="0D35DC95" w14:textId="77777777" w:rsidR="007D3A0E" w:rsidRPr="000856D9" w:rsidRDefault="007D3A0E" w:rsidP="000F6F47">
      <w:pPr>
        <w:widowControl w:val="0"/>
        <w:autoSpaceDE w:val="0"/>
        <w:autoSpaceDN w:val="0"/>
        <w:adjustRightInd w:val="0"/>
        <w:spacing w:line="480" w:lineRule="auto"/>
      </w:pPr>
    </w:p>
    <w:p w14:paraId="665BED4F" w14:textId="77777777" w:rsidR="008A1574" w:rsidRPr="000856D9" w:rsidRDefault="00C664A3" w:rsidP="000F6F47">
      <w:pPr>
        <w:widowControl w:val="0"/>
        <w:autoSpaceDE w:val="0"/>
        <w:autoSpaceDN w:val="0"/>
        <w:adjustRightInd w:val="0"/>
        <w:spacing w:line="480" w:lineRule="auto"/>
      </w:pPr>
      <w:r w:rsidRPr="000856D9">
        <w:t>#</w:t>
      </w:r>
      <w:r w:rsidR="007D3A0E" w:rsidRPr="000856D9">
        <w:t xml:space="preserve">Correspondence: </w:t>
      </w:r>
      <w:r w:rsidR="00F62506" w:rsidRPr="000856D9">
        <w:t xml:space="preserve">Dr J Fothergill </w:t>
      </w:r>
      <w:r w:rsidR="007D3A0E" w:rsidRPr="000856D9">
        <w:t>j.fothergill@liv.ac.uk</w:t>
      </w:r>
    </w:p>
    <w:p w14:paraId="6FABDDD7" w14:textId="77777777" w:rsidR="007D3A0E" w:rsidRPr="000856D9" w:rsidRDefault="007D3A0E" w:rsidP="000F6F47">
      <w:pPr>
        <w:widowControl w:val="0"/>
        <w:autoSpaceDE w:val="0"/>
        <w:autoSpaceDN w:val="0"/>
        <w:adjustRightInd w:val="0"/>
        <w:spacing w:line="480" w:lineRule="auto"/>
        <w:rPr>
          <w:b/>
          <w:u w:val="single"/>
        </w:rPr>
      </w:pPr>
    </w:p>
    <w:p w14:paraId="2F6A81C2" w14:textId="77777777" w:rsidR="0094454A" w:rsidRPr="000856D9" w:rsidRDefault="0094454A">
      <w:pPr>
        <w:rPr>
          <w:b/>
          <w:u w:val="single"/>
        </w:rPr>
      </w:pPr>
      <w:r w:rsidRPr="000856D9">
        <w:rPr>
          <w:b/>
          <w:u w:val="single"/>
        </w:rPr>
        <w:br w:type="page"/>
      </w:r>
    </w:p>
    <w:p w14:paraId="2400C4AC" w14:textId="77777777" w:rsidR="008A1574" w:rsidRPr="000856D9" w:rsidRDefault="008A1574" w:rsidP="000F6F47">
      <w:pPr>
        <w:widowControl w:val="0"/>
        <w:autoSpaceDE w:val="0"/>
        <w:autoSpaceDN w:val="0"/>
        <w:adjustRightInd w:val="0"/>
        <w:spacing w:line="480" w:lineRule="auto"/>
        <w:rPr>
          <w:b/>
        </w:rPr>
      </w:pPr>
      <w:r w:rsidRPr="000856D9">
        <w:rPr>
          <w:b/>
        </w:rPr>
        <w:lastRenderedPageBreak/>
        <w:t xml:space="preserve">Abstract:  </w:t>
      </w:r>
    </w:p>
    <w:p w14:paraId="4C85C21E" w14:textId="61B20FB8" w:rsidR="008A1574" w:rsidRPr="000856D9" w:rsidRDefault="008A1574" w:rsidP="0017615C">
      <w:pPr>
        <w:widowControl w:val="0"/>
        <w:autoSpaceDE w:val="0"/>
        <w:autoSpaceDN w:val="0"/>
        <w:adjustRightInd w:val="0"/>
        <w:spacing w:line="480" w:lineRule="auto"/>
      </w:pPr>
      <w:r w:rsidRPr="000856D9">
        <w:rPr>
          <w:rFonts w:cs="Arial"/>
          <w:bCs/>
          <w:i/>
          <w:lang w:val="en-US"/>
        </w:rPr>
        <w:t xml:space="preserve">Pseudomonas aeruginosa </w:t>
      </w:r>
      <w:r w:rsidRPr="000856D9">
        <w:rPr>
          <w:rFonts w:cs="Arial"/>
          <w:bCs/>
          <w:lang w:val="en-US"/>
        </w:rPr>
        <w:t>is a</w:t>
      </w:r>
      <w:r w:rsidR="005A51FE" w:rsidRPr="000856D9">
        <w:rPr>
          <w:rFonts w:cs="Arial"/>
          <w:bCs/>
          <w:lang w:val="en-US"/>
        </w:rPr>
        <w:t>n</w:t>
      </w:r>
      <w:r w:rsidRPr="000856D9">
        <w:rPr>
          <w:rFonts w:cs="Arial"/>
          <w:bCs/>
          <w:lang w:val="en-US"/>
        </w:rPr>
        <w:t xml:space="preserve"> </w:t>
      </w:r>
      <w:r w:rsidR="00172E98" w:rsidRPr="000856D9">
        <w:rPr>
          <w:rFonts w:cs="Arial"/>
          <w:bCs/>
          <w:lang w:val="en-US"/>
        </w:rPr>
        <w:t>opportunistic</w:t>
      </w:r>
      <w:r w:rsidRPr="000856D9">
        <w:rPr>
          <w:rFonts w:cs="Arial"/>
          <w:bCs/>
          <w:lang w:val="en-US"/>
        </w:rPr>
        <w:t xml:space="preserve"> pathogen and a major cause of infections. </w:t>
      </w:r>
      <w:r w:rsidR="009E7E3D" w:rsidRPr="000856D9">
        <w:rPr>
          <w:rFonts w:cs="Arial"/>
          <w:bCs/>
          <w:lang w:val="en-US"/>
        </w:rPr>
        <w:t>Widespread r</w:t>
      </w:r>
      <w:r w:rsidRPr="000856D9">
        <w:rPr>
          <w:rFonts w:cs="Arial"/>
          <w:bCs/>
          <w:lang w:val="en-US"/>
        </w:rPr>
        <w:t>esistance</w:t>
      </w:r>
      <w:r w:rsidR="009E7E3D" w:rsidRPr="000856D9">
        <w:rPr>
          <w:rFonts w:cs="Arial"/>
          <w:bCs/>
          <w:lang w:val="en-US"/>
        </w:rPr>
        <w:t xml:space="preserve"> in</w:t>
      </w:r>
      <w:r w:rsidRPr="000856D9">
        <w:rPr>
          <w:rFonts w:cs="Arial"/>
          <w:bCs/>
          <w:lang w:val="en-US"/>
        </w:rPr>
        <w:t xml:space="preserve"> </w:t>
      </w:r>
      <w:r w:rsidR="00C72F75" w:rsidRPr="000856D9">
        <w:rPr>
          <w:rFonts w:cs="Arial"/>
          <w:bCs/>
          <w:lang w:val="en-US"/>
        </w:rPr>
        <w:t xml:space="preserve">human infections </w:t>
      </w:r>
      <w:r w:rsidR="009E7E3D" w:rsidRPr="000856D9">
        <w:rPr>
          <w:rFonts w:cs="Arial"/>
          <w:bCs/>
          <w:lang w:val="en-US"/>
        </w:rPr>
        <w:t xml:space="preserve">are </w:t>
      </w:r>
      <w:r w:rsidR="00B217E4" w:rsidRPr="000856D9">
        <w:rPr>
          <w:rFonts w:cs="Arial"/>
          <w:bCs/>
          <w:lang w:val="en-US"/>
        </w:rPr>
        <w:t xml:space="preserve">increasing </w:t>
      </w:r>
      <w:r w:rsidR="005F3017" w:rsidRPr="000856D9">
        <w:rPr>
          <w:rFonts w:cs="Arial"/>
          <w:bCs/>
          <w:lang w:val="en-US"/>
        </w:rPr>
        <w:t xml:space="preserve">the </w:t>
      </w:r>
      <w:r w:rsidR="00B217E4" w:rsidRPr="000856D9">
        <w:rPr>
          <w:rFonts w:cs="Arial"/>
          <w:bCs/>
          <w:lang w:val="en-US"/>
        </w:rPr>
        <w:t xml:space="preserve">use of </w:t>
      </w:r>
      <w:r w:rsidRPr="000856D9">
        <w:rPr>
          <w:rFonts w:cs="Arial"/>
          <w:bCs/>
          <w:lang w:val="en-US"/>
        </w:rPr>
        <w:t>last resort anti</w:t>
      </w:r>
      <w:r w:rsidR="00172E98" w:rsidRPr="000856D9">
        <w:rPr>
          <w:rFonts w:cs="Arial"/>
          <w:bCs/>
          <w:lang w:val="en-US"/>
        </w:rPr>
        <w:t>microbials</w:t>
      </w:r>
      <w:r w:rsidRPr="000856D9">
        <w:rPr>
          <w:rFonts w:cs="Arial"/>
          <w:bCs/>
          <w:lang w:val="en-US"/>
        </w:rPr>
        <w:t xml:space="preserve"> such as polymyxins. However, </w:t>
      </w:r>
      <w:r w:rsidR="0006147F" w:rsidRPr="000856D9">
        <w:rPr>
          <w:rFonts w:cs="Arial"/>
          <w:bCs/>
          <w:lang w:val="en-US"/>
        </w:rPr>
        <w:t>these</w:t>
      </w:r>
      <w:r w:rsidR="003B60AE" w:rsidRPr="000856D9">
        <w:rPr>
          <w:rFonts w:cs="Arial"/>
          <w:bCs/>
          <w:lang w:val="en-US"/>
        </w:rPr>
        <w:t xml:space="preserve"> </w:t>
      </w:r>
      <w:r w:rsidRPr="000856D9">
        <w:rPr>
          <w:rFonts w:cs="Arial"/>
          <w:bCs/>
          <w:lang w:val="en-US"/>
        </w:rPr>
        <w:t>ha</w:t>
      </w:r>
      <w:r w:rsidR="003B60AE" w:rsidRPr="000856D9">
        <w:rPr>
          <w:rFonts w:cs="Arial"/>
          <w:bCs/>
          <w:lang w:val="en-US"/>
        </w:rPr>
        <w:t>ve</w:t>
      </w:r>
      <w:r w:rsidRPr="000856D9">
        <w:rPr>
          <w:rFonts w:cs="Arial"/>
          <w:bCs/>
          <w:lang w:val="en-US"/>
        </w:rPr>
        <w:t xml:space="preserve"> been used for decades in veterinary medicine</w:t>
      </w:r>
      <w:r w:rsidR="003338CD" w:rsidRPr="000856D9">
        <w:rPr>
          <w:rFonts w:cs="Arial"/>
          <w:bCs/>
          <w:lang w:val="en-US"/>
        </w:rPr>
        <w:t xml:space="preserve">. </w:t>
      </w:r>
      <w:r w:rsidR="0017615C" w:rsidRPr="000856D9">
        <w:rPr>
          <w:rFonts w:cs="Arial"/>
          <w:bCs/>
          <w:lang w:val="en-US"/>
        </w:rPr>
        <w:t xml:space="preserve">Companion animals are an understudied source of antimicrobial resistant </w:t>
      </w:r>
      <w:r w:rsidR="0017615C" w:rsidRPr="000856D9">
        <w:rPr>
          <w:rFonts w:cs="Arial"/>
          <w:bCs/>
          <w:i/>
          <w:lang w:val="en-US"/>
        </w:rPr>
        <w:t>P. aeruginosa</w:t>
      </w:r>
      <w:r w:rsidR="0017615C" w:rsidRPr="000856D9">
        <w:rPr>
          <w:rFonts w:cs="Arial"/>
          <w:bCs/>
          <w:lang w:val="en-US"/>
        </w:rPr>
        <w:t xml:space="preserve"> isolates. </w:t>
      </w:r>
      <w:r w:rsidR="0006147F" w:rsidRPr="000856D9">
        <w:rPr>
          <w:rFonts w:cs="Arial"/>
          <w:bCs/>
          <w:lang w:val="en-US"/>
        </w:rPr>
        <w:t xml:space="preserve">This study </w:t>
      </w:r>
      <w:r w:rsidRPr="000856D9">
        <w:rPr>
          <w:rFonts w:cs="Arial"/>
          <w:lang w:val="en-US"/>
        </w:rPr>
        <w:t>evaluate</w:t>
      </w:r>
      <w:r w:rsidR="0006147F" w:rsidRPr="000856D9">
        <w:rPr>
          <w:rFonts w:cs="Arial"/>
          <w:lang w:val="en-US"/>
        </w:rPr>
        <w:t>d</w:t>
      </w:r>
      <w:r w:rsidRPr="000856D9">
        <w:rPr>
          <w:rFonts w:cs="Arial"/>
          <w:lang w:val="en-US"/>
        </w:rPr>
        <w:t xml:space="preserve"> </w:t>
      </w:r>
      <w:r w:rsidR="00716BF6" w:rsidRPr="000856D9">
        <w:rPr>
          <w:rFonts w:cs="Arial"/>
          <w:lang w:val="en-US"/>
        </w:rPr>
        <w:t>the</w:t>
      </w:r>
      <w:r w:rsidRPr="000856D9">
        <w:rPr>
          <w:rFonts w:cs="Arial"/>
          <w:lang w:val="en-US"/>
        </w:rPr>
        <w:t xml:space="preserve"> susceptibility of </w:t>
      </w:r>
      <w:r w:rsidRPr="000856D9">
        <w:rPr>
          <w:rFonts w:cs="Arial"/>
          <w:i/>
          <w:lang w:val="en-US"/>
        </w:rPr>
        <w:t>P. aeruginosa</w:t>
      </w:r>
      <w:r w:rsidRPr="000856D9">
        <w:rPr>
          <w:rFonts w:cs="Arial"/>
          <w:lang w:val="en-US"/>
        </w:rPr>
        <w:t xml:space="preserve"> veterinary isolates to polymyxins to determine whether the veterinary niche represents a potential reservoir of resistan</w:t>
      </w:r>
      <w:r w:rsidR="002F705A" w:rsidRPr="000856D9">
        <w:rPr>
          <w:rFonts w:cs="Arial"/>
          <w:lang w:val="en-US"/>
        </w:rPr>
        <w:t>ce</w:t>
      </w:r>
      <w:r w:rsidR="00C72F75" w:rsidRPr="000856D9">
        <w:rPr>
          <w:rFonts w:cs="Arial"/>
          <w:lang w:val="en-US"/>
        </w:rPr>
        <w:t xml:space="preserve"> </w:t>
      </w:r>
      <w:r w:rsidR="007771C8" w:rsidRPr="000856D9">
        <w:rPr>
          <w:rFonts w:cs="Arial"/>
          <w:lang w:val="en-US"/>
        </w:rPr>
        <w:t>genes for p</w:t>
      </w:r>
      <w:r w:rsidR="0017615C" w:rsidRPr="000856D9">
        <w:rPr>
          <w:rFonts w:cs="Arial"/>
          <w:lang w:val="en-US"/>
        </w:rPr>
        <w:t>athogenic bacteri</w:t>
      </w:r>
      <w:r w:rsidR="008959EC" w:rsidRPr="000856D9">
        <w:rPr>
          <w:rFonts w:cs="Arial"/>
          <w:lang w:val="en-US"/>
        </w:rPr>
        <w:t>a</w:t>
      </w:r>
      <w:r w:rsidR="0017615C" w:rsidRPr="000856D9">
        <w:rPr>
          <w:rFonts w:cs="Arial"/>
          <w:lang w:val="en-US"/>
        </w:rPr>
        <w:t xml:space="preserve"> in</w:t>
      </w:r>
      <w:r w:rsidR="00C72F75" w:rsidRPr="000856D9">
        <w:rPr>
          <w:rFonts w:cs="Arial"/>
          <w:lang w:val="en-US"/>
        </w:rPr>
        <w:t xml:space="preserve"> </w:t>
      </w:r>
      <w:r w:rsidR="0063790D" w:rsidRPr="000856D9">
        <w:rPr>
          <w:rFonts w:cs="Arial"/>
          <w:lang w:val="en-US"/>
        </w:rPr>
        <w:t xml:space="preserve">both </w:t>
      </w:r>
      <w:r w:rsidR="00C72F75" w:rsidRPr="000856D9">
        <w:rPr>
          <w:rFonts w:cs="Arial"/>
          <w:lang w:val="en-US"/>
        </w:rPr>
        <w:t>animals and humans</w:t>
      </w:r>
      <w:r w:rsidRPr="000856D9">
        <w:rPr>
          <w:rFonts w:cs="Arial"/>
          <w:lang w:val="en-US"/>
        </w:rPr>
        <w:t xml:space="preserve">.  </w:t>
      </w:r>
    </w:p>
    <w:p w14:paraId="4274C540" w14:textId="101B2E87" w:rsidR="008A1574" w:rsidRPr="000856D9" w:rsidRDefault="00172E98" w:rsidP="00E47790">
      <w:pPr>
        <w:widowControl w:val="0"/>
        <w:autoSpaceDE w:val="0"/>
        <w:autoSpaceDN w:val="0"/>
        <w:adjustRightInd w:val="0"/>
        <w:spacing w:line="480" w:lineRule="auto"/>
        <w:rPr>
          <w:rFonts w:cs="Arial"/>
          <w:b/>
        </w:rPr>
      </w:pPr>
      <w:r w:rsidRPr="000856D9">
        <w:t>C</w:t>
      </w:r>
      <w:r w:rsidR="003B60AE" w:rsidRPr="000856D9">
        <w:t>linical</w:t>
      </w:r>
      <w:r w:rsidR="008A1574" w:rsidRPr="000856D9">
        <w:t xml:space="preserve"> </w:t>
      </w:r>
      <w:r w:rsidR="008A1574" w:rsidRPr="000856D9">
        <w:rPr>
          <w:i/>
        </w:rPr>
        <w:t>P.</w:t>
      </w:r>
      <w:r w:rsidR="004D1256" w:rsidRPr="000856D9">
        <w:rPr>
          <w:i/>
        </w:rPr>
        <w:t xml:space="preserve"> </w:t>
      </w:r>
      <w:r w:rsidR="008A1574" w:rsidRPr="000856D9">
        <w:rPr>
          <w:i/>
        </w:rPr>
        <w:t>aeruginosa</w:t>
      </w:r>
      <w:r w:rsidR="008A1574" w:rsidRPr="000856D9">
        <w:t xml:space="preserve"> isolates </w:t>
      </w:r>
      <w:r w:rsidR="00716BF6" w:rsidRPr="000856D9">
        <w:t xml:space="preserve">(n = 24) </w:t>
      </w:r>
      <w:r w:rsidR="008A1574" w:rsidRPr="000856D9">
        <w:t xml:space="preserve">from UK companion animals were compared </w:t>
      </w:r>
      <w:r w:rsidR="00B217E4" w:rsidRPr="000856D9">
        <w:t xml:space="preserve">for antimicrobial susceptibility </w:t>
      </w:r>
      <w:r w:rsidR="008A1574" w:rsidRPr="000856D9">
        <w:t>to a panel of human-associated isolates</w:t>
      </w:r>
      <w:r w:rsidR="00716BF6" w:rsidRPr="000856D9">
        <w:t xml:space="preserve"> (n = </w:t>
      </w:r>
      <w:r w:rsidR="00342515" w:rsidRPr="000856D9">
        <w:t>37</w:t>
      </w:r>
      <w:r w:rsidR="00716BF6" w:rsidRPr="000856D9">
        <w:t>)</w:t>
      </w:r>
      <w:r w:rsidR="008A1574" w:rsidRPr="000856D9">
        <w:t xml:space="preserve">.  </w:t>
      </w:r>
      <w:r w:rsidR="008A1574" w:rsidRPr="000856D9">
        <w:rPr>
          <w:rFonts w:cs="Arial"/>
        </w:rPr>
        <w:t>M</w:t>
      </w:r>
      <w:r w:rsidR="003338CD" w:rsidRPr="000856D9">
        <w:rPr>
          <w:rFonts w:cs="Arial"/>
        </w:rPr>
        <w:t>inimum inhibitory concentration (MIC)</w:t>
      </w:r>
      <w:r w:rsidR="008A1574" w:rsidRPr="000856D9">
        <w:rPr>
          <w:rFonts w:cs="Arial"/>
        </w:rPr>
        <w:t xml:space="preserve"> values for polymyxin B </w:t>
      </w:r>
      <w:r w:rsidR="00342515" w:rsidRPr="000856D9">
        <w:rPr>
          <w:rFonts w:cs="Arial"/>
        </w:rPr>
        <w:t xml:space="preserve">and colistin </w:t>
      </w:r>
      <w:r w:rsidR="008A1574" w:rsidRPr="000856D9">
        <w:rPr>
          <w:rFonts w:cs="Arial"/>
        </w:rPr>
        <w:t>in the companion animal</w:t>
      </w:r>
      <w:r w:rsidR="00CB259D" w:rsidRPr="000856D9">
        <w:rPr>
          <w:rFonts w:cs="Arial"/>
        </w:rPr>
        <w:t>s was significantly higher than in</w:t>
      </w:r>
      <w:r w:rsidR="008A1574" w:rsidRPr="000856D9">
        <w:rPr>
          <w:rFonts w:cs="Arial"/>
        </w:rPr>
        <w:t xml:space="preserve"> human isolates</w:t>
      </w:r>
      <w:r w:rsidR="00342515" w:rsidRPr="000856D9">
        <w:rPr>
          <w:rFonts w:cs="Arial"/>
        </w:rPr>
        <w:t xml:space="preserve"> (p=0.03</w:t>
      </w:r>
      <w:r w:rsidR="0025218C" w:rsidRPr="000856D9">
        <w:rPr>
          <w:rFonts w:cs="Arial"/>
        </w:rPr>
        <w:t>3 and p=0.013</w:t>
      </w:r>
      <w:r w:rsidR="00342515" w:rsidRPr="000856D9">
        <w:rPr>
          <w:rFonts w:cs="Arial"/>
        </w:rPr>
        <w:t xml:space="preserve"> respectively)</w:t>
      </w:r>
      <w:r w:rsidR="00DB1C9C" w:rsidRPr="000856D9">
        <w:rPr>
          <w:rFonts w:cs="Arial"/>
        </w:rPr>
        <w:t>.</w:t>
      </w:r>
      <w:r w:rsidR="008A1574" w:rsidRPr="000856D9">
        <w:rPr>
          <w:rFonts w:cs="Arial"/>
        </w:rPr>
        <w:t xml:space="preserve"> </w:t>
      </w:r>
      <w:r w:rsidR="00C72F75" w:rsidRPr="000856D9">
        <w:rPr>
          <w:rFonts w:cs="Arial"/>
        </w:rPr>
        <w:t>Genot</w:t>
      </w:r>
      <w:r w:rsidR="00CB259D" w:rsidRPr="000856D9">
        <w:rPr>
          <w:rFonts w:cs="Arial"/>
        </w:rPr>
        <w:t>yping</w:t>
      </w:r>
      <w:r w:rsidR="008A1574" w:rsidRPr="000856D9">
        <w:rPr>
          <w:rFonts w:cs="Arial"/>
        </w:rPr>
        <w:t xml:space="preserve"> revealed that the </w:t>
      </w:r>
      <w:r w:rsidR="002F705A" w:rsidRPr="000856D9">
        <w:rPr>
          <w:rFonts w:cs="Arial"/>
        </w:rPr>
        <w:t xml:space="preserve">veterinary </w:t>
      </w:r>
      <w:r w:rsidR="008A1574" w:rsidRPr="000856D9">
        <w:rPr>
          <w:rFonts w:cs="Arial"/>
        </w:rPr>
        <w:t xml:space="preserve">isolates were spread throughout the </w:t>
      </w:r>
      <w:r w:rsidR="008A1574" w:rsidRPr="000856D9">
        <w:rPr>
          <w:rFonts w:cs="Arial"/>
          <w:i/>
        </w:rPr>
        <w:t>P. aeruginosa</w:t>
      </w:r>
      <w:r w:rsidR="008A1574" w:rsidRPr="000856D9">
        <w:rPr>
          <w:rFonts w:cs="Arial"/>
        </w:rPr>
        <w:t xml:space="preserve"> population</w:t>
      </w:r>
      <w:r w:rsidR="002F705A" w:rsidRPr="000856D9">
        <w:rPr>
          <w:rFonts w:cs="Arial"/>
        </w:rPr>
        <w:t>, with</w:t>
      </w:r>
      <w:r w:rsidR="00DF1436" w:rsidRPr="000856D9">
        <w:rPr>
          <w:rFonts w:cs="Arial"/>
        </w:rPr>
        <w:t xml:space="preserve"> </w:t>
      </w:r>
      <w:r w:rsidR="005F3017" w:rsidRPr="000856D9">
        <w:rPr>
          <w:rFonts w:cs="Arial"/>
        </w:rPr>
        <w:t>shared array types</w:t>
      </w:r>
      <w:r w:rsidR="008A1574" w:rsidRPr="000856D9">
        <w:rPr>
          <w:rFonts w:cs="Arial"/>
        </w:rPr>
        <w:t xml:space="preserve"> from human infections such as keratitis and respiratory infections</w:t>
      </w:r>
      <w:r w:rsidR="00C85745" w:rsidRPr="000856D9">
        <w:rPr>
          <w:rFonts w:cs="Arial"/>
        </w:rPr>
        <w:t>, suggesting the potential for zoonotic transmission</w:t>
      </w:r>
      <w:r w:rsidR="008A1574" w:rsidRPr="000856D9">
        <w:rPr>
          <w:rFonts w:cs="Arial"/>
        </w:rPr>
        <w:t xml:space="preserve">. </w:t>
      </w:r>
      <w:r w:rsidR="00C85745" w:rsidRPr="000856D9">
        <w:rPr>
          <w:rFonts w:cs="Arial"/>
        </w:rPr>
        <w:t>Whole g</w:t>
      </w:r>
      <w:r w:rsidR="008A1574" w:rsidRPr="000856D9">
        <w:rPr>
          <w:rFonts w:cs="Arial"/>
        </w:rPr>
        <w:t xml:space="preserve">enome sequencing revealed mutations in genes </w:t>
      </w:r>
      <w:r w:rsidR="00CB259D" w:rsidRPr="000856D9">
        <w:rPr>
          <w:rFonts w:cs="Arial"/>
        </w:rPr>
        <w:t>associated with</w:t>
      </w:r>
      <w:r w:rsidR="008A1574" w:rsidRPr="000856D9">
        <w:rPr>
          <w:rFonts w:cs="Arial"/>
        </w:rPr>
        <w:t xml:space="preserve"> polymyxin resist</w:t>
      </w:r>
      <w:r w:rsidR="00CB259D" w:rsidRPr="000856D9">
        <w:rPr>
          <w:rFonts w:cs="Arial"/>
        </w:rPr>
        <w:t>ance</w:t>
      </w:r>
      <w:r w:rsidR="008A1574" w:rsidRPr="000856D9">
        <w:rPr>
          <w:rFonts w:cs="Arial"/>
        </w:rPr>
        <w:t xml:space="preserve"> </w:t>
      </w:r>
      <w:r w:rsidR="00CB259D" w:rsidRPr="000856D9">
        <w:rPr>
          <w:rFonts w:cs="Arial"/>
        </w:rPr>
        <w:t>and other</w:t>
      </w:r>
      <w:r w:rsidR="008A1574" w:rsidRPr="000856D9">
        <w:rPr>
          <w:rFonts w:cs="Arial"/>
        </w:rPr>
        <w:t xml:space="preserve"> antimicrobial resistance-related genes.</w:t>
      </w:r>
    </w:p>
    <w:p w14:paraId="14C0059D" w14:textId="2FAEE322" w:rsidR="008A1574" w:rsidRPr="000856D9" w:rsidRDefault="002F705A" w:rsidP="000F6F47">
      <w:pPr>
        <w:widowControl w:val="0"/>
        <w:autoSpaceDE w:val="0"/>
        <w:autoSpaceDN w:val="0"/>
        <w:adjustRightInd w:val="0"/>
        <w:spacing w:line="480" w:lineRule="auto"/>
        <w:rPr>
          <w:b/>
          <w:u w:val="single"/>
        </w:rPr>
      </w:pPr>
      <w:r w:rsidRPr="000856D9">
        <w:rPr>
          <w:rFonts w:cs="Arial"/>
          <w:bCs/>
          <w:lang w:val="en-US"/>
        </w:rPr>
        <w:t xml:space="preserve">The high levels of </w:t>
      </w:r>
      <w:r w:rsidR="008A1574" w:rsidRPr="000856D9">
        <w:rPr>
          <w:rFonts w:cs="Arial"/>
          <w:bCs/>
          <w:lang w:val="en-US"/>
        </w:rPr>
        <w:t xml:space="preserve">resistance to </w:t>
      </w:r>
      <w:r w:rsidR="008A1574" w:rsidRPr="000856D9">
        <w:rPr>
          <w:rFonts w:cs="Arial"/>
          <w:lang w:val="en-US"/>
        </w:rPr>
        <w:t xml:space="preserve">polymyxin </w:t>
      </w:r>
      <w:r w:rsidRPr="000856D9">
        <w:rPr>
          <w:rFonts w:cs="Arial"/>
          <w:lang w:val="en-US"/>
        </w:rPr>
        <w:t>shown here</w:t>
      </w:r>
      <w:r w:rsidR="00C85745" w:rsidRPr="000856D9">
        <w:rPr>
          <w:rFonts w:cs="Arial"/>
          <w:lang w:val="en-US"/>
        </w:rPr>
        <w:t>, along with genetic similarities between some human and animal isolates, together</w:t>
      </w:r>
      <w:r w:rsidR="0020341D" w:rsidRPr="000856D9">
        <w:rPr>
          <w:rFonts w:cs="Arial"/>
          <w:lang w:val="en-US"/>
        </w:rPr>
        <w:t xml:space="preserve"> </w:t>
      </w:r>
      <w:r w:rsidR="00C85745" w:rsidRPr="000856D9">
        <w:rPr>
          <w:rFonts w:cs="Arial"/>
          <w:lang w:val="en-US"/>
        </w:rPr>
        <w:t xml:space="preserve">suggest a need for </w:t>
      </w:r>
      <w:r w:rsidR="008A1574" w:rsidRPr="000856D9">
        <w:rPr>
          <w:rFonts w:cs="Arial"/>
          <w:lang w:val="en-US"/>
        </w:rPr>
        <w:t>sustained surveillance of th</w:t>
      </w:r>
      <w:r w:rsidRPr="000856D9">
        <w:rPr>
          <w:rFonts w:cs="Arial"/>
          <w:lang w:val="en-US"/>
        </w:rPr>
        <w:t>is</w:t>
      </w:r>
      <w:r w:rsidR="008A1574" w:rsidRPr="000856D9">
        <w:rPr>
          <w:rFonts w:cs="Arial"/>
          <w:lang w:val="en-US"/>
        </w:rPr>
        <w:t xml:space="preserve"> veterinary niche as a potential reservoir for resistant, clinically-relevant bacteria</w:t>
      </w:r>
      <w:r w:rsidRPr="000856D9">
        <w:rPr>
          <w:rFonts w:cs="Arial"/>
          <w:lang w:val="en-US"/>
        </w:rPr>
        <w:t xml:space="preserve"> in both animals and humans</w:t>
      </w:r>
      <w:r w:rsidR="008A1574" w:rsidRPr="000856D9">
        <w:rPr>
          <w:rFonts w:cs="Arial"/>
          <w:lang w:val="en-US"/>
        </w:rPr>
        <w:t>.</w:t>
      </w:r>
      <w:r w:rsidR="00F62506" w:rsidRPr="000856D9">
        <w:rPr>
          <w:rFonts w:cs="Arial"/>
          <w:lang w:val="en-US"/>
        </w:rPr>
        <w:t xml:space="preserve">  </w:t>
      </w:r>
    </w:p>
    <w:p w14:paraId="25A417F3" w14:textId="77777777" w:rsidR="008A1574" w:rsidRPr="000856D9" w:rsidRDefault="008A1574" w:rsidP="000F6F47">
      <w:pPr>
        <w:spacing w:line="480" w:lineRule="auto"/>
        <w:rPr>
          <w:b/>
          <w:u w:val="single"/>
        </w:rPr>
      </w:pPr>
    </w:p>
    <w:p w14:paraId="23379CCC" w14:textId="77777777" w:rsidR="008A1574" w:rsidRPr="000856D9" w:rsidRDefault="008A1574" w:rsidP="000F6F47">
      <w:pPr>
        <w:spacing w:line="480" w:lineRule="auto"/>
        <w:rPr>
          <w:b/>
          <w:u w:val="single"/>
        </w:rPr>
      </w:pPr>
      <w:r w:rsidRPr="000856D9">
        <w:rPr>
          <w:b/>
          <w:u w:val="single"/>
        </w:rPr>
        <w:t>Introduction</w:t>
      </w:r>
    </w:p>
    <w:p w14:paraId="2786F795" w14:textId="413DD71A" w:rsidR="008A1574" w:rsidRPr="000856D9" w:rsidRDefault="008A1574" w:rsidP="000F6F47">
      <w:pPr>
        <w:widowControl w:val="0"/>
        <w:autoSpaceDE w:val="0"/>
        <w:autoSpaceDN w:val="0"/>
        <w:adjustRightInd w:val="0"/>
        <w:spacing w:line="480" w:lineRule="auto"/>
        <w:rPr>
          <w:rFonts w:cs="Helvetica"/>
          <w:lang w:val="en-US"/>
        </w:rPr>
      </w:pPr>
      <w:r w:rsidRPr="000856D9">
        <w:lastRenderedPageBreak/>
        <w:t xml:space="preserve">Antimicrobial resistance (AMR) </w:t>
      </w:r>
      <w:r w:rsidRPr="000856D9">
        <w:rPr>
          <w:rFonts w:cs="Helvetica Neue"/>
          <w:lang w:val="en-US"/>
        </w:rPr>
        <w:t xml:space="preserve">is of great concern in both human and veterinary healthcare. </w:t>
      </w:r>
      <w:r w:rsidR="002F705A" w:rsidRPr="000856D9">
        <w:rPr>
          <w:rStyle w:val="normaltextrun"/>
          <w:rFonts w:cs="Segoe UI"/>
        </w:rPr>
        <w:t xml:space="preserve">This </w:t>
      </w:r>
      <w:r w:rsidR="00F403ED" w:rsidRPr="000856D9">
        <w:t>issue</w:t>
      </w:r>
      <w:r w:rsidRPr="000856D9">
        <w:t xml:space="preserve"> is confounded by the lack of novel antibacterials being developed</w:t>
      </w:r>
      <w:r w:rsidR="00782DD7" w:rsidRPr="000856D9">
        <w:t xml:space="preserve"> in the past 30 years</w:t>
      </w:r>
      <w:r w:rsidRPr="000856D9">
        <w:t>, in particular those with activity against serious Gram</w:t>
      </w:r>
      <w:r w:rsidR="00734038" w:rsidRPr="000856D9">
        <w:t>-</w:t>
      </w:r>
      <w:r w:rsidRPr="000856D9">
        <w:t xml:space="preserve">negative </w:t>
      </w:r>
      <w:r w:rsidR="00DB1C9C" w:rsidRPr="000856D9">
        <w:t>infections</w:t>
      </w:r>
      <w:r w:rsidR="005F71BA" w:rsidRPr="000856D9">
        <w:fldChar w:fldCharType="begin">
          <w:fldData xml:space="preserve">PEVuZE5vdGU+PENpdGU+PEF1dGhvcj5CYXNzZXR0aTwvQXV0aG9yPjxZZWFyPjIwMTU8L1llYXI+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</w:fldData>
        </w:fldChar>
      </w:r>
      <w:r w:rsidR="004F2CF7" w:rsidRPr="000856D9">
        <w:instrText xml:space="preserve"> ADDIN EN.CITE </w:instrText>
      </w:r>
      <w:r w:rsidR="005F71BA" w:rsidRPr="000856D9">
        <w:fldChar w:fldCharType="begin">
          <w:fldData xml:space="preserve">PEVuZE5vdGU+PENpdGU+PEF1dGhvcj5CYXNzZXR0aTwvQXV0aG9yPjxZZWFyPjIwMTU8L1llYXI+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</w:fldData>
        </w:fldChar>
      </w:r>
      <w:r w:rsidR="004F2CF7" w:rsidRPr="000856D9">
        <w:instrText xml:space="preserve"> ADDIN EN.CITE.DATA </w:instrText>
      </w:r>
      <w:r w:rsidR="005F71BA" w:rsidRPr="000856D9">
        <w:fldChar w:fldCharType="end"/>
      </w:r>
      <w:r w:rsidR="005F71BA" w:rsidRPr="000856D9">
        <w:fldChar w:fldCharType="separate"/>
      </w:r>
      <w:hyperlink w:anchor="_ENREF_1" w:tooltip="Bassetti, 2015 #1" w:history="1">
        <w:r w:rsidR="00E6184A" w:rsidRPr="000856D9">
          <w:rPr>
            <w:noProof/>
            <w:vertAlign w:val="superscript"/>
          </w:rPr>
          <w:t>1</w:t>
        </w:r>
      </w:hyperlink>
      <w:r w:rsidR="004F2CF7" w:rsidRPr="000856D9">
        <w:rPr>
          <w:noProof/>
          <w:vertAlign w:val="superscript"/>
        </w:rPr>
        <w:t xml:space="preserve">, </w:t>
      </w:r>
      <w:hyperlink w:anchor="_ENREF_2" w:tooltip="Coates, 2011 #2" w:history="1">
        <w:r w:rsidR="00E6184A" w:rsidRPr="000856D9">
          <w:rPr>
            <w:noProof/>
            <w:vertAlign w:val="superscript"/>
          </w:rPr>
          <w:t>2</w:t>
        </w:r>
      </w:hyperlink>
      <w:r w:rsidR="005F71BA" w:rsidRPr="000856D9">
        <w:fldChar w:fldCharType="end"/>
      </w:r>
      <w:r w:rsidR="00477999" w:rsidRPr="000856D9">
        <w:t>,</w:t>
      </w:r>
      <w:hyperlink w:anchor="_ENREF_3" w:tooltip="Kidd, 2018 #3" w:history="1">
        <w:r w:rsidR="00E6184A" w:rsidRPr="000856D9">
          <w:fldChar w:fldCharType="begin">
            <w:fldData xml:space="preserve">PEVuZE5vdGU+PENpdGU+PEF1dGhvcj5LaWRkPC9BdXRob3I+PFllYXI+MjAxODwvWWVhcj48UmVj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</w:fldData>
          </w:fldChar>
        </w:r>
        <w:r w:rsidR="00E6184A" w:rsidRPr="000856D9">
          <w:instrText xml:space="preserve"> ADDIN EN.CITE </w:instrText>
        </w:r>
        <w:r w:rsidR="00E6184A" w:rsidRPr="000856D9">
          <w:fldChar w:fldCharType="begin">
            <w:fldData xml:space="preserve">PEVuZE5vdGU+PENpdGU+PEF1dGhvcj5LaWRkPC9BdXRob3I+PFllYXI+MjAxODwvWWVhcj48UmVj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</w:fldData>
          </w:fldChar>
        </w:r>
        <w:r w:rsidR="00E6184A" w:rsidRPr="000856D9">
          <w:instrText xml:space="preserve"> ADDIN EN.CITE.DATA </w:instrText>
        </w:r>
        <w:r w:rsidR="00E6184A" w:rsidRPr="000856D9">
          <w:fldChar w:fldCharType="end"/>
        </w:r>
        <w:r w:rsidR="00E6184A" w:rsidRPr="000856D9">
          <w:fldChar w:fldCharType="separate"/>
        </w:r>
        <w:r w:rsidR="00E6184A" w:rsidRPr="000856D9">
          <w:rPr>
            <w:noProof/>
            <w:vertAlign w:val="superscript"/>
          </w:rPr>
          <w:t>3</w:t>
        </w:r>
        <w:r w:rsidR="00E6184A" w:rsidRPr="000856D9">
          <w:fldChar w:fldCharType="end"/>
        </w:r>
      </w:hyperlink>
      <w:r w:rsidRPr="000856D9">
        <w:t xml:space="preserve">.  </w:t>
      </w:r>
      <w:r w:rsidR="00782DD7" w:rsidRPr="000856D9">
        <w:t>Therefore o</w:t>
      </w:r>
      <w:r w:rsidRPr="000856D9">
        <w:t>lder, previously less favoured drugs, such as polymyxins</w:t>
      </w:r>
      <w:r w:rsidR="00523870" w:rsidRPr="000856D9">
        <w:t>,</w:t>
      </w:r>
      <w:r w:rsidRPr="000856D9">
        <w:t xml:space="preserve"> are increasingly being used </w:t>
      </w:r>
      <w:hyperlink w:anchor="_ENREF_4" w:tooltip="Lim, 2010 #3" w:history="1">
        <w:r w:rsidR="00E6184A" w:rsidRPr="000856D9">
          <w:fldChar w:fldCharType="begin">
            <w:fldData xml:space="preserve">PEVuZE5vdGU+PENpdGU+PEF1dGhvcj5MaW08L0F1dGhvcj48WWVhcj4yMDEwPC9ZZWFyPjxSZWNO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IEluZmVjdCBEaXM8L2Z1bGwtdGl0bGU+PGFiYnItMT5DbGluaWNhbCBpbmZlY3Rpb3Vz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</w:fldData>
          </w:fldChar>
        </w:r>
        <w:r w:rsidR="00E6184A" w:rsidRPr="000856D9">
          <w:instrText xml:space="preserve"> ADDIN EN.CITE </w:instrText>
        </w:r>
        <w:r w:rsidR="00E6184A" w:rsidRPr="000856D9">
          <w:fldChar w:fldCharType="begin">
            <w:fldData xml:space="preserve">PEVuZE5vdGU+PENpdGU+PEF1dGhvcj5MaW08L0F1dGhvcj48WWVhcj4yMDEwPC9ZZWFyPjxSZWNO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IEluZmVjdCBEaXM8L2Z1bGwtdGl0bGU+PGFiYnItMT5DbGluaWNhbCBpbmZlY3Rpb3Vz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</w:fldData>
          </w:fldChar>
        </w:r>
        <w:r w:rsidR="00E6184A" w:rsidRPr="000856D9">
          <w:instrText xml:space="preserve"> ADDIN EN.CITE.DATA </w:instrText>
        </w:r>
        <w:r w:rsidR="00E6184A" w:rsidRPr="000856D9">
          <w:fldChar w:fldCharType="end"/>
        </w:r>
        <w:r w:rsidR="00E6184A" w:rsidRPr="000856D9">
          <w:fldChar w:fldCharType="separate"/>
        </w:r>
        <w:r w:rsidR="00E6184A" w:rsidRPr="000856D9">
          <w:rPr>
            <w:noProof/>
            <w:vertAlign w:val="superscript"/>
          </w:rPr>
          <w:t>4-8</w:t>
        </w:r>
        <w:r w:rsidR="00E6184A" w:rsidRPr="000856D9">
          <w:fldChar w:fldCharType="end"/>
        </w:r>
      </w:hyperlink>
      <w:r w:rsidRPr="000856D9">
        <w:t xml:space="preserve">.  </w:t>
      </w:r>
      <w:r w:rsidRPr="000856D9">
        <w:rPr>
          <w:rFonts w:cs="Helvetica"/>
          <w:lang w:val="en-US"/>
        </w:rPr>
        <w:t>Polymyxin</w:t>
      </w:r>
      <w:r w:rsidR="00782DD7" w:rsidRPr="000856D9">
        <w:rPr>
          <w:rFonts w:cs="Helvetica"/>
          <w:lang w:val="en-US"/>
        </w:rPr>
        <w:t xml:space="preserve"> B and especially polymyxin E (colistin) are used in </w:t>
      </w:r>
      <w:r w:rsidR="00AF1035" w:rsidRPr="000856D9">
        <w:rPr>
          <w:rFonts w:cs="Helvetica"/>
          <w:lang w:val="en-US"/>
        </w:rPr>
        <w:t xml:space="preserve">human and veterinary </w:t>
      </w:r>
      <w:r w:rsidR="00782DD7" w:rsidRPr="000856D9">
        <w:rPr>
          <w:rFonts w:cs="Helvetica"/>
          <w:lang w:val="en-US"/>
        </w:rPr>
        <w:t>clinical practice</w:t>
      </w:r>
      <w:r w:rsidR="00AF1035" w:rsidRPr="000856D9">
        <w:rPr>
          <w:rFonts w:cs="Helvetica"/>
          <w:lang w:val="en-US"/>
        </w:rPr>
        <w:t xml:space="preserve">, both systemically and topically, </w:t>
      </w:r>
      <w:r w:rsidR="00782DD7" w:rsidRPr="000856D9">
        <w:rPr>
          <w:rFonts w:cs="Helvetica"/>
          <w:lang w:val="en-US"/>
        </w:rPr>
        <w:t>due to their</w:t>
      </w:r>
      <w:r w:rsidRPr="000856D9">
        <w:t xml:space="preserve"> </w:t>
      </w:r>
      <w:r w:rsidRPr="000856D9">
        <w:rPr>
          <w:rFonts w:cs="Helvetica"/>
          <w:lang w:val="en-US"/>
        </w:rPr>
        <w:t>bactericidal activity against a wide range of Gram-negative bacilli including</w:t>
      </w:r>
      <w:r w:rsidR="00782DD7" w:rsidRPr="000856D9">
        <w:rPr>
          <w:rFonts w:cs="Helvetica"/>
          <w:lang w:val="en-US"/>
        </w:rPr>
        <w:t xml:space="preserve"> major agents of nosocomial infections such as </w:t>
      </w:r>
      <w:r w:rsidR="002F1C9C" w:rsidRPr="000856D9">
        <w:rPr>
          <w:rFonts w:cs="Helvetica"/>
          <w:i/>
          <w:lang w:val="en-US"/>
        </w:rPr>
        <w:t>Acinetobacter baumannii</w:t>
      </w:r>
      <w:hyperlink w:anchor="_ENREF_9" w:tooltip="Kassamali, 2015 #4" w:history="1">
        <w:r w:rsidR="00E6184A" w:rsidRPr="000856D9">
          <w:rPr>
            <w:rFonts w:cs="Helvetica"/>
            <w:i/>
            <w:lang w:val="en-US"/>
          </w:rPr>
          <w:fldChar w:fldCharType="begin">
            <w:fldData xml:space="preserve">PEVuZE5vdGU+PENpdGU+PEF1dGhvcj5LYXNzYW1hbGk8L0F1dGhvcj48WWVhcj4yMDE1PC9ZZWFy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==
</w:fldData>
          </w:fldChar>
        </w:r>
        <w:r w:rsidR="00E6184A" w:rsidRPr="000856D9">
          <w:rPr>
            <w:rFonts w:cs="Helvetica"/>
            <w:i/>
            <w:lang w:val="en-US"/>
          </w:rPr>
          <w:instrText xml:space="preserve"> ADDIN EN.CITE </w:instrText>
        </w:r>
        <w:r w:rsidR="00E6184A" w:rsidRPr="000856D9">
          <w:rPr>
            <w:rFonts w:cs="Helvetica"/>
            <w:i/>
            <w:lang w:val="en-US"/>
          </w:rPr>
          <w:fldChar w:fldCharType="begin">
            <w:fldData xml:space="preserve">PEVuZE5vdGU+PENpdGU+PEF1dGhvcj5LYXNzYW1hbGk8L0F1dGhvcj48WWVhcj4yMDE1PC9ZZWFy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==
</w:fldData>
          </w:fldChar>
        </w:r>
        <w:r w:rsidR="00E6184A" w:rsidRPr="000856D9">
          <w:rPr>
            <w:rFonts w:cs="Helvetica"/>
            <w:i/>
            <w:lang w:val="en-US"/>
          </w:rPr>
          <w:instrText xml:space="preserve"> ADDIN EN.CITE.DATA </w:instrText>
        </w:r>
        <w:r w:rsidR="00E6184A" w:rsidRPr="000856D9">
          <w:rPr>
            <w:rFonts w:cs="Helvetica"/>
            <w:i/>
            <w:lang w:val="en-US"/>
          </w:rPr>
        </w:r>
        <w:r w:rsidR="00E6184A" w:rsidRPr="000856D9">
          <w:rPr>
            <w:rFonts w:cs="Helvetica"/>
            <w:i/>
            <w:lang w:val="en-US"/>
          </w:rPr>
          <w:fldChar w:fldCharType="end"/>
        </w:r>
        <w:r w:rsidR="00E6184A" w:rsidRPr="000856D9">
          <w:rPr>
            <w:rFonts w:cs="Helvetica"/>
            <w:i/>
            <w:lang w:val="en-US"/>
          </w:rPr>
        </w:r>
        <w:r w:rsidR="00E6184A" w:rsidRPr="000856D9">
          <w:rPr>
            <w:rFonts w:cs="Helvetica"/>
            <w:i/>
            <w:lang w:val="en-US"/>
          </w:rPr>
          <w:fldChar w:fldCharType="separate"/>
        </w:r>
        <w:r w:rsidR="00E6184A" w:rsidRPr="000856D9">
          <w:rPr>
            <w:rFonts w:cs="Helvetica"/>
            <w:i/>
            <w:noProof/>
            <w:vertAlign w:val="superscript"/>
            <w:lang w:val="en-US"/>
          </w:rPr>
          <w:t>9</w:t>
        </w:r>
        <w:r w:rsidR="00E6184A" w:rsidRPr="000856D9">
          <w:rPr>
            <w:rFonts w:cs="Helvetica"/>
            <w:i/>
            <w:lang w:val="en-US"/>
          </w:rPr>
          <w:fldChar w:fldCharType="end"/>
        </w:r>
      </w:hyperlink>
      <w:r w:rsidR="002F1C9C" w:rsidRPr="000856D9">
        <w:rPr>
          <w:rFonts w:cs="Helvetica"/>
          <w:i/>
          <w:lang w:val="en-US"/>
        </w:rPr>
        <w:t xml:space="preserve">, </w:t>
      </w:r>
      <w:r w:rsidR="008075A4">
        <w:rPr>
          <w:rFonts w:cs="Helvetica"/>
          <w:i/>
          <w:lang w:val="en-US"/>
        </w:rPr>
        <w:t>c</w:t>
      </w:r>
      <w:r w:rsidR="0017615C" w:rsidRPr="000856D9">
        <w:rPr>
          <w:rFonts w:cs="Helvetica"/>
          <w:i/>
          <w:lang w:val="en-US"/>
        </w:rPr>
        <w:t>arbapenem-resistant Enterobacteriaceae</w:t>
      </w:r>
      <w:hyperlink w:anchor="_ENREF_10" w:tooltip="Iovleva, 2017 #6" w:history="1">
        <w:r w:rsidR="00E6184A" w:rsidRPr="000856D9">
          <w:rPr>
            <w:rFonts w:cs="Helvetica"/>
            <w:i/>
            <w:lang w:val="en-US"/>
          </w:rPr>
          <w:fldChar w:fldCharType="begin"/>
        </w:r>
        <w:r w:rsidR="00E6184A" w:rsidRPr="000856D9">
          <w:rPr>
            <w:rFonts w:cs="Helvetica"/>
            <w:i/>
            <w:lang w:val="en-US"/>
          </w:rPr>
          <w:instrText xml:space="preserve"> ADDIN EN.CITE &lt;EndNote&gt;&lt;Cite&gt;&lt;Author&gt;Iovleva&lt;/Author&gt;&lt;Year&gt;2017&lt;/Year&gt;&lt;RecNum&gt;6&lt;/RecNum&gt;&lt;DisplayText&gt;&lt;style face="superscript"&gt;10&lt;/style&gt;&lt;/DisplayText&gt;&lt;record&gt;&lt;rec-number&gt;6&lt;/rec-number&gt;&lt;foreign-keys&gt;&lt;key app="EN" db-id="frfae0rd6f09rme5d51vz5wrsv9w0d0w25zp" timestamp="1552407027"&gt;6&lt;/key&gt;&lt;/foreign-keys&gt;&lt;ref-type name="Journal Article"&gt;17&lt;/ref-type&gt;&lt;contributors&gt;&lt;authors&gt;&lt;author&gt;Iovleva, A.&lt;/author&gt;&lt;author&gt;Doi, Y.&lt;/author&gt;&lt;/authors&gt;&lt;/contributors&gt;&lt;auth-address&gt;Division of Infectious Diseases, University of Pittsburgh School of Medicine, Falk Medical Building, Suite 3A, 3601 Fifth Avenue, Pittsburgh, PA 15213, USA.&amp;#xD;Division of Infectious Diseases, University of Pittsburgh School of Medicine, S829 Scaife Hall, 3550 Terrace Street, Pittsburgh, PA 15261, USA. Electronic address: yod4@pitt.edu.&lt;/auth-address&gt;&lt;titles&gt;&lt;title&gt;Carbapenem-Resistant Enterobacteriaceae&lt;/title&gt;&lt;secondary-title&gt;Clin Lab Med&lt;/secondary-title&gt;&lt;/titles&gt;&lt;periodical&gt;&lt;full-title&gt;Clin Lab Med&lt;/full-title&gt;&lt;/periodical&gt;&lt;pages&gt;303-315&lt;/pages&gt;&lt;volume&gt;37&lt;/volume&gt;&lt;number&gt;2&lt;/number&gt;&lt;edition&gt;2017/05/02&lt;/edition&gt;&lt;keywords&gt;&lt;keyword&gt;Anti-Bacterial Agents/*therapeutic use&lt;/keyword&gt;&lt;keyword&gt;Carbapenems/*therapeutic use&lt;/keyword&gt;&lt;keyword&gt;Enterobacteriaceae/*drug effects/enzymology&lt;/keyword&gt;&lt;keyword&gt;Microbial Sensitivity Tests&lt;/keyword&gt;&lt;keyword&gt;*beta-Lactam Resistance&lt;/keyword&gt;&lt;keyword&gt;beta-Lactamases/biosynthesis&lt;/keyword&gt;&lt;keyword&gt;*Carbapenemase&lt;/keyword&gt;&lt;keyword&gt;*kpc&lt;/keyword&gt;&lt;keyword&gt;*Rapid diagnosis&lt;/keyword&gt;&lt;/keywords&gt;&lt;dates&gt;&lt;year&gt;2017&lt;/year&gt;&lt;pub-dates&gt;&lt;date&gt;Jun&lt;/date&gt;&lt;/pub-dates&gt;&lt;/dates&gt;&lt;isbn&gt;1557-9832 (Electronic)&amp;#xD;0272-2712 (Linking)&lt;/isbn&gt;&lt;accession-num&gt;28457352&lt;/accession-num&gt;&lt;urls&gt;&lt;related-urls&gt;&lt;url&gt;https://www.ncbi.nlm.nih.gov/pubmed/28457352&lt;/url&gt;&lt;/related-urls&gt;&lt;/urls&gt;&lt;custom2&gt;PMC5412586&lt;/custom2&gt;&lt;electronic-resource-num&gt;10.1016/j.cll.2017.01.005&lt;/electronic-resource-num&gt;&lt;/record&gt;&lt;/Cite&gt;&lt;/EndNote&gt;</w:instrText>
        </w:r>
        <w:r w:rsidR="00E6184A" w:rsidRPr="000856D9">
          <w:rPr>
            <w:rFonts w:cs="Helvetica"/>
            <w:i/>
            <w:lang w:val="en-US"/>
          </w:rPr>
          <w:fldChar w:fldCharType="separate"/>
        </w:r>
        <w:r w:rsidR="00E6184A" w:rsidRPr="000856D9">
          <w:rPr>
            <w:rFonts w:cs="Helvetica"/>
            <w:i/>
            <w:noProof/>
            <w:vertAlign w:val="superscript"/>
            <w:lang w:val="en-US"/>
          </w:rPr>
          <w:t>10</w:t>
        </w:r>
        <w:r w:rsidR="00E6184A" w:rsidRPr="000856D9">
          <w:rPr>
            <w:rFonts w:cs="Helvetica"/>
            <w:i/>
            <w:lang w:val="en-US"/>
          </w:rPr>
          <w:fldChar w:fldCharType="end"/>
        </w:r>
      </w:hyperlink>
      <w:r w:rsidRPr="000856D9">
        <w:rPr>
          <w:rFonts w:cs="Helvetica"/>
          <w:lang w:val="en-US"/>
        </w:rPr>
        <w:t xml:space="preserve"> and </w:t>
      </w:r>
      <w:r w:rsidR="00E30C56" w:rsidRPr="000856D9">
        <w:rPr>
          <w:rFonts w:cs="Helvetica"/>
          <w:i/>
          <w:lang w:val="en-US"/>
        </w:rPr>
        <w:t>Pseudomonas</w:t>
      </w:r>
      <w:r w:rsidRPr="000856D9">
        <w:rPr>
          <w:rFonts w:cs="Helvetica"/>
          <w:i/>
          <w:lang w:val="en-US"/>
        </w:rPr>
        <w:t xml:space="preserve"> aeruginosa</w:t>
      </w:r>
      <w:hyperlink w:anchor="_ENREF_11" w:tooltip="Vardakas, 2018 #7" w:history="1">
        <w:r w:rsidR="00E6184A" w:rsidRPr="000856D9">
          <w:rPr>
            <w:rFonts w:cs="Helvetica"/>
            <w:i/>
            <w:lang w:val="en-US"/>
          </w:rPr>
          <w:fldChar w:fldCharType="begin"/>
        </w:r>
        <w:r w:rsidR="00E6184A" w:rsidRPr="000856D9">
          <w:rPr>
            <w:rFonts w:cs="Helvetica"/>
            <w:i/>
            <w:lang w:val="en-US"/>
          </w:rPr>
          <w:instrText xml:space="preserve"> ADDIN EN.CITE &lt;EndNote&gt;&lt;Cite&gt;&lt;Author&gt;Vardakas&lt;/Author&gt;&lt;Year&gt;2018&lt;/Year&gt;&lt;RecNum&gt;7&lt;/RecNum&gt;&lt;DisplayText&gt;&lt;style face="superscript"&gt;11&lt;/style&gt;&lt;/DisplayText&gt;&lt;record&gt;&lt;rec-number&gt;7&lt;/rec-number&gt;&lt;foreign-keys&gt;&lt;key app="EN" db-id="frfae0rd6f09rme5d51vz5wrsv9w0d0w25zp" timestamp="1552407538"&gt;7&lt;/key&gt;&lt;/foreign-keys&gt;&lt;ref-type name="Journal Article"&gt;17&lt;/ref-type&gt;&lt;contributors&gt;&lt;authors&gt;&lt;author&gt;Vardakas, K. Z.&lt;/author&gt;&lt;author&gt;Mavroudis, A. D.&lt;/author&gt;&lt;author&gt;Georgiou, M.&lt;/author&gt;&lt;author&gt;Falagas, M. E.&lt;/author&gt;&lt;/authors&gt;&lt;/contributors&gt;&lt;auth-address&gt;Alfa Institute of Biomedical Sciences, Athens, Greece; Department of Medicine, Henry Dunant Hospital Center, Athens, Greece.&amp;#xD;Hellenic Police Health Headquarters, Athens, Greece.&amp;#xD;Alfa Institute of Biomedical Sciences, Athens, Greece.&amp;#xD;Alfa Institute of Biomedical Sciences, Athens, Greece; Department of Medicine, Henry Dunant Hospital Center, Athens, Greece; Department of Medicine, Tufts University School of Medicine, Boston, MA, USA. Electronic address: m.falagas@aibs.gr.&lt;/auth-address&gt;&lt;titles&gt;&lt;title&gt;Intravenous plus inhaled versus intravenous colistin monotherapy for lower respiratory tract infections: A systematic review and meta-analysis&lt;/title&gt;&lt;secondary-title&gt;J Infect&lt;/secondary-title&gt;&lt;/titles&gt;&lt;periodical&gt;&lt;full-title&gt;J Infect&lt;/full-title&gt;&lt;/periodical&gt;&lt;pages&gt;321-327&lt;/pages&gt;&lt;volume&gt;76&lt;/volume&gt;&lt;number&gt;4&lt;/number&gt;&lt;edition&gt;2018/02/13&lt;/edition&gt;&lt;keywords&gt;&lt;keyword&gt;Aerosolized&lt;/keyword&gt;&lt;keyword&gt;Carbapenem&lt;/keyword&gt;&lt;keyword&gt;Nebulized&lt;/keyword&gt;&lt;keyword&gt;Pneumonia&lt;/keyword&gt;&lt;keyword&gt;Polymyxin&lt;/keyword&gt;&lt;/keywords&gt;&lt;dates&gt;&lt;year&gt;2018&lt;/year&gt;&lt;pub-dates&gt;&lt;date&gt;Apr&lt;/date&gt;&lt;/pub-dates&gt;&lt;/dates&gt;&lt;isbn&gt;1532-2742 (Electronic)&amp;#xD;0163-4453 (Linking)&lt;/isbn&gt;&lt;accession-num&gt;29428226&lt;/accession-num&gt;&lt;urls&gt;&lt;related-urls&gt;&lt;url&gt;https://www.ncbi.nlm.nih.gov/pubmed/29428226&lt;/url&gt;&lt;/related-urls&gt;&lt;/urls&gt;&lt;electronic-resource-num&gt;10.1016/j.jinf.2018.02.002&lt;/electronic-resource-num&gt;&lt;/record&gt;&lt;/Cite&gt;&lt;/EndNote&gt;</w:instrText>
        </w:r>
        <w:r w:rsidR="00E6184A" w:rsidRPr="000856D9">
          <w:rPr>
            <w:rFonts w:cs="Helvetica"/>
            <w:i/>
            <w:lang w:val="en-US"/>
          </w:rPr>
          <w:fldChar w:fldCharType="separate"/>
        </w:r>
        <w:r w:rsidR="00E6184A" w:rsidRPr="000856D9">
          <w:rPr>
            <w:rFonts w:cs="Helvetica"/>
            <w:i/>
            <w:noProof/>
            <w:vertAlign w:val="superscript"/>
            <w:lang w:val="en-US"/>
          </w:rPr>
          <w:t>11</w:t>
        </w:r>
        <w:r w:rsidR="00E6184A" w:rsidRPr="000856D9">
          <w:rPr>
            <w:rFonts w:cs="Helvetica"/>
            <w:i/>
            <w:lang w:val="en-US"/>
          </w:rPr>
          <w:fldChar w:fldCharType="end"/>
        </w:r>
      </w:hyperlink>
      <w:r w:rsidRPr="000856D9">
        <w:rPr>
          <w:rFonts w:cs="Helvetica"/>
          <w:lang w:val="en-US"/>
        </w:rPr>
        <w:t xml:space="preserve">. </w:t>
      </w:r>
      <w:r w:rsidR="00D15351" w:rsidRPr="000856D9">
        <w:rPr>
          <w:rFonts w:cs="Helvetica"/>
          <w:lang w:val="en-US"/>
        </w:rPr>
        <w:t>P</w:t>
      </w:r>
      <w:r w:rsidRPr="000856D9">
        <w:rPr>
          <w:rFonts w:cs="Helvetica"/>
          <w:lang w:val="en-US"/>
        </w:rPr>
        <w:t>olymyxin</w:t>
      </w:r>
      <w:r w:rsidR="00D15351" w:rsidRPr="000856D9">
        <w:rPr>
          <w:rFonts w:cs="Helvetica"/>
          <w:lang w:val="en-US"/>
        </w:rPr>
        <w:t>s</w:t>
      </w:r>
      <w:r w:rsidRPr="000856D9">
        <w:rPr>
          <w:rFonts w:cs="Helvetica"/>
          <w:lang w:val="en-US"/>
        </w:rPr>
        <w:t xml:space="preserve"> selectively bind to the lipopolysaccharide (LPS) of the outer cell membrane, </w:t>
      </w:r>
      <w:r w:rsidR="002F705A" w:rsidRPr="000856D9">
        <w:rPr>
          <w:rFonts w:cs="Helvetica"/>
          <w:lang w:val="en-US"/>
        </w:rPr>
        <w:t>disturb</w:t>
      </w:r>
      <w:r w:rsidR="00D15351" w:rsidRPr="000856D9">
        <w:rPr>
          <w:rFonts w:cs="Helvetica"/>
          <w:lang w:val="en-US"/>
        </w:rPr>
        <w:t xml:space="preserve">ing </w:t>
      </w:r>
      <w:r w:rsidR="00C72F75" w:rsidRPr="000856D9">
        <w:rPr>
          <w:rFonts w:cs="Helvetica"/>
          <w:lang w:val="en-US"/>
        </w:rPr>
        <w:t xml:space="preserve">its </w:t>
      </w:r>
      <w:r w:rsidRPr="000856D9">
        <w:rPr>
          <w:rFonts w:cs="Helvetica"/>
          <w:lang w:val="en-US"/>
        </w:rPr>
        <w:t xml:space="preserve">permeability </w:t>
      </w:r>
      <w:r w:rsidR="002F705A" w:rsidRPr="000856D9">
        <w:rPr>
          <w:rFonts w:cs="Helvetica"/>
          <w:lang w:val="en-US"/>
        </w:rPr>
        <w:t xml:space="preserve">and </w:t>
      </w:r>
      <w:r w:rsidR="00E30C56" w:rsidRPr="000856D9">
        <w:rPr>
          <w:rFonts w:cs="Helvetica"/>
          <w:lang w:val="en-US"/>
        </w:rPr>
        <w:t>causing</w:t>
      </w:r>
      <w:r w:rsidRPr="000856D9">
        <w:rPr>
          <w:rFonts w:cs="Helvetica"/>
          <w:lang w:val="en-US"/>
        </w:rPr>
        <w:t xml:space="preserve"> destabilization </w:t>
      </w:r>
      <w:r w:rsidR="00E30C56" w:rsidRPr="000856D9">
        <w:rPr>
          <w:rFonts w:cs="Helvetica"/>
          <w:lang w:val="en-US"/>
        </w:rPr>
        <w:t xml:space="preserve">and membrane </w:t>
      </w:r>
      <w:r w:rsidRPr="000856D9">
        <w:rPr>
          <w:rFonts w:cs="Helvetica"/>
          <w:lang w:val="en-US"/>
        </w:rPr>
        <w:t>lysis</w:t>
      </w:r>
      <w:hyperlink w:anchor="_ENREF_12" w:tooltip="Bialvaei, 2015 #68" w:history="1">
        <w:r w:rsidR="00E6184A" w:rsidRPr="000856D9">
          <w:rPr>
            <w:rFonts w:cs="Helvetica"/>
            <w:lang w:val="en-US"/>
          </w:rPr>
          <w:fldChar w:fldCharType="begin"/>
        </w:r>
        <w:r w:rsidR="00E6184A" w:rsidRPr="000856D9">
          <w:rPr>
            <w:rFonts w:cs="Helvetica"/>
            <w:lang w:val="en-US"/>
          </w:rPr>
          <w:instrText xml:space="preserve"> ADDIN EN.CITE &lt;EndNote&gt;&lt;Cite&gt;&lt;Author&gt;Bialvaei&lt;/Author&gt;&lt;Year&gt;2015&lt;/Year&gt;&lt;RecNum&gt;68&lt;/RecNum&gt;&lt;DisplayText&gt;&lt;style face="superscript"&gt;12&lt;/style&gt;&lt;/DisplayText&gt;&lt;record&gt;&lt;rec-number&gt;68&lt;/rec-number&gt;&lt;foreign-keys&gt;&lt;key app="EN" db-id="sa2s9trw6peaa2ed0wavsazoaxpded2azz0w" timestamp="1437146971"&gt;68&lt;/key&gt;&lt;/foreign-keys&gt;&lt;ref-type name="Journal Article"&gt;17&lt;/ref-type&gt;&lt;contributors&gt;&lt;authors&gt;&lt;author&gt;Bialvaei, A. Z.&lt;/author&gt;&lt;author&gt;Samadi Kafil, H.&lt;/author&gt;&lt;/authors&gt;&lt;/contributors&gt;&lt;auth-address&gt;Infectious Disease and Tropical Medicine Research Center, Tabriz University of Medical Sciences , Tabriz , Iran.&lt;/auth-address&gt;&lt;titles&gt;&lt;title&gt;Colistin, mechanisms and prevalence of resistance&lt;/title&gt;&lt;secondary-title&gt;Curr Med Res Opin&lt;/secondary-title&gt;&lt;alt-title&gt;Current medical research and opinion&lt;/alt-title&gt;&lt;/titles&gt;&lt;periodical&gt;&lt;full-title&gt;Curr Med Res Opin&lt;/full-title&gt;&lt;abbr-1&gt;Current medical research and opinion&lt;/abbr-1&gt;&lt;/periodical&gt;&lt;alt-periodical&gt;&lt;full-title&gt;Curr Med Res Opin&lt;/full-title&gt;&lt;abbr-1&gt;Current medical research and opinion&lt;/abbr-1&gt;&lt;/alt-periodical&gt;&lt;pages&gt;707-21&lt;/pages&gt;&lt;volume&gt;31&lt;/volume&gt;&lt;number&gt;4&lt;/number&gt;&lt;dates&gt;&lt;year&gt;2015&lt;/year&gt;&lt;pub-dates&gt;&lt;date&gt;Apr&lt;/date&gt;&lt;/pub-dates&gt;&lt;/dates&gt;&lt;isbn&gt;1473-4877 (Electronic)&amp;#xD;0300-7995 (Linking)&lt;/isbn&gt;&lt;accession-num&gt;25697677&lt;/accession-num&gt;&lt;urls&gt;&lt;related-urls&gt;&lt;url&gt;http://www.ncbi.nlm.nih.gov/pubmed/25697677&lt;/url&gt;&lt;/related-urls&gt;&lt;/urls&gt;&lt;electronic-resource-num&gt;10.1185/03007995.2015.1018989&lt;/electronic-resource-num&gt;&lt;/record&gt;&lt;/Cite&gt;&lt;/EndNote&gt;</w:instrText>
        </w:r>
        <w:r w:rsidR="00E6184A" w:rsidRPr="000856D9">
          <w:rPr>
            <w:rFonts w:cs="Helvetica"/>
            <w:lang w:val="en-US"/>
          </w:rPr>
          <w:fldChar w:fldCharType="separate"/>
        </w:r>
        <w:r w:rsidR="00E6184A" w:rsidRPr="000856D9">
          <w:rPr>
            <w:rFonts w:cs="Helvetica"/>
            <w:noProof/>
            <w:vertAlign w:val="superscript"/>
            <w:lang w:val="en-US"/>
          </w:rPr>
          <w:t>12</w:t>
        </w:r>
        <w:r w:rsidR="00E6184A" w:rsidRPr="000856D9">
          <w:rPr>
            <w:rFonts w:cs="Helvetica"/>
            <w:lang w:val="en-US"/>
          </w:rPr>
          <w:fldChar w:fldCharType="end"/>
        </w:r>
      </w:hyperlink>
      <w:r w:rsidR="00E30C56" w:rsidRPr="000856D9">
        <w:rPr>
          <w:rFonts w:cs="Helvetica"/>
          <w:lang w:val="en-US"/>
        </w:rPr>
        <w:t xml:space="preserve">. </w:t>
      </w:r>
      <w:r w:rsidR="00F403ED" w:rsidRPr="000856D9">
        <w:t>Polymyxin</w:t>
      </w:r>
      <w:r w:rsidRPr="000856D9">
        <w:t xml:space="preserve"> </w:t>
      </w:r>
      <w:r w:rsidR="00BD1A89" w:rsidRPr="000856D9">
        <w:t xml:space="preserve">use has been at relatively low levels in human medicine due to safety concerns, </w:t>
      </w:r>
      <w:r w:rsidRPr="000856D9">
        <w:t>in particular nephrotoxicity and neurotoxicity</w:t>
      </w:r>
      <w:r w:rsidR="00396E36" w:rsidRPr="000856D9">
        <w:t xml:space="preserve"> </w:t>
      </w:r>
      <w:hyperlink w:anchor="_ENREF_13" w:tooltip="Justo, 2015 #69" w:history="1">
        <w:r w:rsidR="00E6184A" w:rsidRPr="000856D9">
          <w:fldChar w:fldCharType="begin"/>
        </w:r>
        <w:r w:rsidR="00E6184A" w:rsidRPr="000856D9">
          <w:instrText xml:space="preserve"> ADDIN EN.CITE &lt;EndNote&gt;&lt;Cite&gt;&lt;Author&gt;Justo&lt;/Author&gt;&lt;Year&gt;2015&lt;/Year&gt;&lt;RecNum&gt;69&lt;/RecNum&gt;&lt;DisplayText&gt;&lt;style face="superscript"&gt;13&lt;/style&gt;&lt;/DisplayText&gt;&lt;record&gt;&lt;rec-number&gt;69&lt;/rec-number&gt;&lt;foreign-keys&gt;&lt;key app="EN" db-id="sa2s9trw6peaa2ed0wavsazoaxpded2azz0w" timestamp="1437147057"&gt;69&lt;/key&gt;&lt;/foreign-keys&gt;&lt;ref-type name="Journal Article"&gt;17&lt;/ref-type&gt;&lt;contributors&gt;&lt;authors&gt;&lt;author&gt;Justo, J. A.&lt;/author&gt;&lt;author&gt;Bosso, J. A.&lt;/author&gt;&lt;/authors&gt;&lt;/contributors&gt;&lt;auth-address&gt;Department of Clinical Pharmacy and Outcomes Sciences, South Carolina College of Pharmacy, Columbia and Charleston, South Carolina.&lt;/auth-address&gt;&lt;titles&gt;&lt;title&gt;Adverse reactions associated with systemic polymyxin therapy&lt;/title&gt;&lt;secondary-title&gt;Pharmacotherapy&lt;/secondary-title&gt;&lt;alt-title&gt;Pharmacotherapy&lt;/alt-title&gt;&lt;/titles&gt;&lt;periodical&gt;&lt;full-title&gt;Pharmacotherapy&lt;/full-title&gt;&lt;abbr-1&gt;Pharmacotherapy&lt;/abbr-1&gt;&lt;/periodical&gt;&lt;alt-periodical&gt;&lt;full-title&gt;Pharmacotherapy&lt;/full-title&gt;&lt;abbr-1&gt;Pharmacotherapy&lt;/abbr-1&gt;&lt;/alt-periodical&gt;&lt;pages&gt;28-33&lt;/pages&gt;&lt;volume&gt;35&lt;/volume&gt;&lt;number&gt;1&lt;/number&gt;&lt;dates&gt;&lt;year&gt;2015&lt;/year&gt;&lt;pub-dates&gt;&lt;date&gt;Jan&lt;/date&gt;&lt;/pub-dates&gt;&lt;/dates&gt;&lt;isbn&gt;1875-9114 (Electronic)&amp;#xD;0277-0008 (Linking)&lt;/isbn&gt;&lt;accession-num&gt;25266910&lt;/accession-num&gt;&lt;urls&gt;&lt;related-urls&gt;&lt;url&gt;http://www.ncbi.nlm.nih.gov/pubmed/25266910&lt;/url&gt;&lt;/related-urls&gt;&lt;/urls&gt;&lt;electronic-resource-num&gt;10.1002/phar.1493&lt;/electronic-resource-num&gt;&lt;/record&gt;&lt;/Cite&gt;&lt;/EndNote&gt;</w:instrText>
        </w:r>
        <w:r w:rsidR="00E6184A" w:rsidRPr="000856D9">
          <w:fldChar w:fldCharType="separate"/>
        </w:r>
        <w:r w:rsidR="00E6184A" w:rsidRPr="000856D9">
          <w:rPr>
            <w:noProof/>
            <w:vertAlign w:val="superscript"/>
          </w:rPr>
          <w:t>13</w:t>
        </w:r>
        <w:r w:rsidR="00E6184A" w:rsidRPr="000856D9">
          <w:fldChar w:fldCharType="end"/>
        </w:r>
      </w:hyperlink>
      <w:r w:rsidR="002F705A" w:rsidRPr="000856D9">
        <w:t>.</w:t>
      </w:r>
      <w:r w:rsidRPr="000856D9">
        <w:rPr>
          <w:rFonts w:cs="Times New Roman"/>
          <w:lang w:val="en-US"/>
        </w:rPr>
        <w:t xml:space="preserve"> </w:t>
      </w:r>
      <w:r w:rsidR="00F403ED" w:rsidRPr="000856D9">
        <w:rPr>
          <w:rFonts w:cs="Times New Roman"/>
          <w:lang w:val="en-US"/>
        </w:rPr>
        <w:t xml:space="preserve">However, </w:t>
      </w:r>
      <w:r w:rsidR="00C72F75" w:rsidRPr="000856D9">
        <w:rPr>
          <w:rFonts w:cs="Times New Roman"/>
          <w:lang w:val="en-US"/>
        </w:rPr>
        <w:t>c</w:t>
      </w:r>
      <w:r w:rsidRPr="000856D9">
        <w:rPr>
          <w:rFonts w:cs="Times New Roman"/>
          <w:lang w:val="en-US"/>
        </w:rPr>
        <w:t xml:space="preserve">olistin </w:t>
      </w:r>
      <w:r w:rsidR="00BC13FF" w:rsidRPr="000856D9">
        <w:rPr>
          <w:rFonts w:cs="Times New Roman"/>
          <w:lang w:val="en-US"/>
        </w:rPr>
        <w:t>has been re-introduced in clinical practice for treating pathogens resistant to all available antimicrobials and is therefore</w:t>
      </w:r>
      <w:r w:rsidRPr="000856D9">
        <w:rPr>
          <w:rFonts w:cs="Times New Roman"/>
          <w:lang w:val="en-US"/>
        </w:rPr>
        <w:t xml:space="preserve"> often r</w:t>
      </w:r>
      <w:r w:rsidRPr="000856D9">
        <w:t xml:space="preserve">egarded as a ‘last resort’ treatment in patients with cystic fibrosis (CF) and in nosocomial infections involving </w:t>
      </w:r>
      <w:r w:rsidRPr="000856D9">
        <w:rPr>
          <w:i/>
        </w:rPr>
        <w:t>P. aeruginosa</w:t>
      </w:r>
      <w:r w:rsidR="004858CB" w:rsidRPr="000856D9">
        <w:rPr>
          <w:i/>
        </w:rPr>
        <w:t xml:space="preserve"> </w:t>
      </w:r>
      <w:hyperlink w:anchor="_ENREF_14" w:tooltip="Conway, 2003 #4" w:history="1">
        <w:r w:rsidR="00E6184A" w:rsidRPr="000856D9">
          <w:fldChar w:fldCharType="begin">
            <w:fldData xml:space="preserve">PEVuZE5vdGU+PENpdGU+PEF1dGhvcj5Db253YXk8L0F1dGhvcj48WWVhcj4yMDAzPC9ZZWFyPjxS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</w:fldData>
          </w:fldChar>
        </w:r>
        <w:r w:rsidR="00E6184A" w:rsidRPr="000856D9">
          <w:instrText xml:space="preserve"> ADDIN EN.CITE </w:instrText>
        </w:r>
        <w:r w:rsidR="00E6184A" w:rsidRPr="000856D9">
          <w:fldChar w:fldCharType="begin">
            <w:fldData xml:space="preserve">PEVuZE5vdGU+PENpdGU+PEF1dGhvcj5Db253YXk8L0F1dGhvcj48WWVhcj4yMDAzPC9ZZWFyPjxS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</w:fldData>
          </w:fldChar>
        </w:r>
        <w:r w:rsidR="00E6184A" w:rsidRPr="000856D9">
          <w:instrText xml:space="preserve"> ADDIN EN.CITE.DATA </w:instrText>
        </w:r>
        <w:r w:rsidR="00E6184A" w:rsidRPr="000856D9">
          <w:fldChar w:fldCharType="end"/>
        </w:r>
        <w:r w:rsidR="00E6184A" w:rsidRPr="000856D9">
          <w:fldChar w:fldCharType="separate"/>
        </w:r>
        <w:r w:rsidR="00E6184A" w:rsidRPr="000856D9">
          <w:rPr>
            <w:noProof/>
            <w:vertAlign w:val="superscript"/>
          </w:rPr>
          <w:t>14</w:t>
        </w:r>
        <w:r w:rsidR="00E6184A" w:rsidRPr="000856D9">
          <w:fldChar w:fldCharType="end"/>
        </w:r>
      </w:hyperlink>
      <w:r w:rsidRPr="000856D9">
        <w:t xml:space="preserve">. </w:t>
      </w:r>
    </w:p>
    <w:p w14:paraId="7FD4CED0" w14:textId="77777777" w:rsidR="008A1574" w:rsidRPr="000856D9" w:rsidRDefault="008A1574" w:rsidP="000F6F47">
      <w:pPr>
        <w:spacing w:line="480" w:lineRule="auto"/>
        <w:rPr>
          <w:rFonts w:cs="Helvetica"/>
          <w:i/>
          <w:lang w:val="en-US"/>
        </w:rPr>
      </w:pPr>
    </w:p>
    <w:p w14:paraId="220F10E7" w14:textId="3AF36B67" w:rsidR="00DD1E25" w:rsidRPr="000856D9" w:rsidRDefault="008A1574" w:rsidP="000F6F47">
      <w:pPr>
        <w:spacing w:line="480" w:lineRule="auto"/>
        <w:rPr>
          <w:rFonts w:cs="Arial"/>
          <w:lang w:val="en-US"/>
        </w:rPr>
      </w:pPr>
      <w:r w:rsidRPr="000856D9">
        <w:rPr>
          <w:rFonts w:cs="Helvetica"/>
          <w:lang w:val="en-US"/>
        </w:rPr>
        <w:t xml:space="preserve"> </w:t>
      </w:r>
      <w:r w:rsidRPr="000856D9">
        <w:rPr>
          <w:rFonts w:cs="Helvetica"/>
          <w:i/>
          <w:lang w:val="en-US"/>
        </w:rPr>
        <w:t>P. aeruginosa</w:t>
      </w:r>
      <w:r w:rsidRPr="000856D9">
        <w:rPr>
          <w:rFonts w:cs="Helvetica"/>
          <w:lang w:val="en-US"/>
        </w:rPr>
        <w:t xml:space="preserve"> is an opportunistic pathogen of both humans and companion animals. In humans, it can cause </w:t>
      </w:r>
      <w:r w:rsidRPr="000856D9">
        <w:rPr>
          <w:rFonts w:cs="Arial"/>
          <w:lang w:val="en-US"/>
        </w:rPr>
        <w:t xml:space="preserve">severe hospital-acquired infections </w:t>
      </w:r>
      <w:r w:rsidR="00F403ED" w:rsidRPr="000856D9">
        <w:rPr>
          <w:rFonts w:cs="Helvetica"/>
          <w:lang w:val="en-US"/>
        </w:rPr>
        <w:t>such as pneumonia, keratitis</w:t>
      </w:r>
      <w:r w:rsidRPr="000856D9">
        <w:rPr>
          <w:rFonts w:cs="Helvetica"/>
          <w:lang w:val="en-US"/>
        </w:rPr>
        <w:t xml:space="preserve">, burn and wound infections, </w:t>
      </w:r>
      <w:r w:rsidR="00F403ED" w:rsidRPr="000856D9">
        <w:rPr>
          <w:rFonts w:cs="Helvetica"/>
          <w:lang w:val="en-US"/>
        </w:rPr>
        <w:t xml:space="preserve">urinary tract infections, </w:t>
      </w:r>
      <w:r w:rsidRPr="000856D9">
        <w:rPr>
          <w:rFonts w:cs="Helvetica"/>
          <w:lang w:val="en-US"/>
        </w:rPr>
        <w:t xml:space="preserve">endocarditis and meningitis </w:t>
      </w:r>
      <w:r w:rsidR="005F71BA" w:rsidRPr="000856D9">
        <w:rPr>
          <w:rFonts w:cs="Helvetica"/>
          <w:lang w:val="en-US"/>
        </w:rPr>
        <w:fldChar w:fldCharType="begin">
          <w:fldData xml:space="preserve">PEVuZE5vdGU+PENpdGU+PEF1dGhvcj5ZZXRraW48L0F1dGhvcj48WWVhcj4yMDA2PC9ZZWFyPjxS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</w:fldData>
        </w:fldChar>
      </w:r>
      <w:r w:rsidR="00F80FAD" w:rsidRPr="000856D9">
        <w:rPr>
          <w:rFonts w:cs="Helvetica"/>
          <w:lang w:val="en-US"/>
        </w:rPr>
        <w:instrText xml:space="preserve"> ADDIN EN.CITE </w:instrText>
      </w:r>
      <w:r w:rsidR="00F80FAD" w:rsidRPr="000856D9">
        <w:rPr>
          <w:rFonts w:cs="Helvetica"/>
          <w:lang w:val="en-US"/>
        </w:rPr>
        <w:fldChar w:fldCharType="begin">
          <w:fldData xml:space="preserve">PEVuZE5vdGU+PENpdGU+PEF1dGhvcj5ZZXRraW48L0F1dGhvcj48WWVhcj4yMDA2PC9ZZWFyPjxS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</w:fldData>
        </w:fldChar>
      </w:r>
      <w:r w:rsidR="00F80FAD" w:rsidRPr="000856D9">
        <w:rPr>
          <w:rFonts w:cs="Helvetica"/>
          <w:lang w:val="en-US"/>
        </w:rPr>
        <w:instrText xml:space="preserve"> ADDIN EN.CITE.DATA </w:instrText>
      </w:r>
      <w:r w:rsidR="00F80FAD" w:rsidRPr="000856D9">
        <w:rPr>
          <w:rFonts w:cs="Helvetica"/>
          <w:lang w:val="en-US"/>
        </w:rPr>
      </w:r>
      <w:r w:rsidR="00F80FAD" w:rsidRPr="000856D9">
        <w:rPr>
          <w:rFonts w:cs="Helvetica"/>
          <w:lang w:val="en-US"/>
        </w:rPr>
        <w:fldChar w:fldCharType="end"/>
      </w:r>
      <w:r w:rsidR="005F71BA" w:rsidRPr="000856D9">
        <w:rPr>
          <w:rFonts w:cs="Helvetica"/>
          <w:lang w:val="en-US"/>
        </w:rPr>
      </w:r>
      <w:r w:rsidR="005F71BA" w:rsidRPr="000856D9">
        <w:rPr>
          <w:rFonts w:cs="Helvetica"/>
          <w:lang w:val="en-US"/>
        </w:rPr>
        <w:fldChar w:fldCharType="separate"/>
      </w:r>
      <w:hyperlink w:anchor="_ENREF_15" w:tooltip="Yetkin, 2006 #53" w:history="1">
        <w:r w:rsidR="00E6184A" w:rsidRPr="000856D9">
          <w:rPr>
            <w:rFonts w:cs="Helvetica"/>
            <w:noProof/>
            <w:vertAlign w:val="superscript"/>
            <w:lang w:val="en-US"/>
          </w:rPr>
          <w:t>15</w:t>
        </w:r>
      </w:hyperlink>
      <w:r w:rsidR="00F80FAD" w:rsidRPr="000856D9">
        <w:rPr>
          <w:rFonts w:cs="Helvetica"/>
          <w:noProof/>
          <w:vertAlign w:val="superscript"/>
          <w:lang w:val="en-US"/>
        </w:rPr>
        <w:t xml:space="preserve">, </w:t>
      </w:r>
      <w:hyperlink w:anchor="_ENREF_16" w:tooltip="Lu, 2012 #67" w:history="1">
        <w:r w:rsidR="00E6184A" w:rsidRPr="000856D9">
          <w:rPr>
            <w:rFonts w:cs="Helvetica"/>
            <w:noProof/>
            <w:vertAlign w:val="superscript"/>
            <w:lang w:val="en-US"/>
          </w:rPr>
          <w:t>16</w:t>
        </w:r>
      </w:hyperlink>
      <w:r w:rsidR="005F71BA" w:rsidRPr="000856D9">
        <w:rPr>
          <w:rFonts w:cs="Helvetica"/>
          <w:lang w:val="en-US"/>
        </w:rPr>
        <w:fldChar w:fldCharType="end"/>
      </w:r>
      <w:r w:rsidRPr="000856D9">
        <w:rPr>
          <w:rFonts w:cs="Helvetica"/>
          <w:lang w:val="en-US"/>
        </w:rPr>
        <w:t xml:space="preserve">.  </w:t>
      </w:r>
      <w:r w:rsidRPr="000856D9">
        <w:rPr>
          <w:rFonts w:cs="Arial"/>
          <w:i/>
          <w:lang w:val="en-US"/>
        </w:rPr>
        <w:t>P. aeruginosa</w:t>
      </w:r>
      <w:r w:rsidRPr="000856D9">
        <w:rPr>
          <w:rFonts w:cs="Arial"/>
          <w:lang w:val="en-US"/>
        </w:rPr>
        <w:t xml:space="preserve"> </w:t>
      </w:r>
      <w:r w:rsidR="00132D88" w:rsidRPr="000856D9">
        <w:rPr>
          <w:rFonts w:cs="Arial"/>
          <w:lang w:val="en-US"/>
        </w:rPr>
        <w:t xml:space="preserve">can </w:t>
      </w:r>
      <w:r w:rsidRPr="000856D9">
        <w:rPr>
          <w:rFonts w:cs="Arial"/>
          <w:lang w:val="en-US"/>
        </w:rPr>
        <w:t>a</w:t>
      </w:r>
      <w:r w:rsidR="00132D88" w:rsidRPr="000856D9">
        <w:rPr>
          <w:rFonts w:cs="Arial"/>
          <w:lang w:val="en-US"/>
        </w:rPr>
        <w:t>ffect</w:t>
      </w:r>
      <w:r w:rsidRPr="000856D9">
        <w:rPr>
          <w:rFonts w:cs="Arial"/>
          <w:lang w:val="en-US"/>
        </w:rPr>
        <w:t xml:space="preserve"> the lower respiratory system in humans and is an important pathogen in patients with CF and also other chronic lung diseases such as non-CF bronchiectasis </w:t>
      </w:r>
      <w:hyperlink w:anchor="_ENREF_17" w:tooltip="Giamarellou, 2002 #7" w:history="1">
        <w:r w:rsidR="00E6184A" w:rsidRPr="000856D9">
          <w:rPr>
            <w:rFonts w:cs="Arial"/>
            <w:lang w:val="en-US"/>
          </w:rPr>
          <w:fldChar w:fldCharType="begin"/>
        </w:r>
        <w:r w:rsidR="00E6184A" w:rsidRPr="000856D9">
          <w:rPr>
            <w:rFonts w:cs="Arial"/>
            <w:lang w:val="en-US"/>
          </w:rPr>
          <w:instrText xml:space="preserve"> ADDIN EN.CITE &lt;EndNote&gt;&lt;Cite&gt;&lt;Author&gt;Giamarellou&lt;/Author&gt;&lt;Year&gt;2002&lt;/Year&gt;&lt;RecNum&gt;7&lt;/RecNum&gt;&lt;DisplayText&gt;&lt;style face="superscript"&gt;17&lt;/style&gt;&lt;/DisplayText&gt;&lt;record&gt;&lt;rec-number&gt;7&lt;/rec-number&gt;&lt;foreign-keys&gt;&lt;key app="EN" db-id="sa2s9trw6peaa2ed0wavsazoaxpded2azz0w" timestamp="1437123920"&gt;7&lt;/key&gt;&lt;/foreign-keys&gt;&lt;ref-type name="Journal Article"&gt;17&lt;/ref-type&gt;&lt;contributors&gt;&lt;authors&gt;&lt;author&gt;Giamarellou, H.&lt;/author&gt;&lt;/authors&gt;&lt;/contributors&gt;&lt;auth-address&gt;Fourth Department of Internal Medicine, Athens University School of Medicine, Sismanoglio General Hospital, 1 Sismanogliou Str., 151 26 Maroussi Attikis, Athens, Greece. hgiama@ath.forthnet.gr&lt;/auth-address&gt;&lt;titles&gt;&lt;title&gt;Prescribing guidelines for severe Pseudomonas infections&lt;/title&gt;&lt;secondary-title&gt;J Antimicrob Chemother&lt;/secondary-title&gt;&lt;alt-title&gt;The Journal of antimicrobial chemotherapy&lt;/alt-title&gt;&lt;/titles&gt;&lt;periodical&gt;&lt;full-title&gt;J Antimicrob Chemother&lt;/full-title&gt;&lt;abbr-1&gt;The Journal of antimicrobial chemotherapy&lt;/abbr-1&gt;&lt;/periodical&gt;&lt;alt-periodical&gt;&lt;full-title&gt;J Antimicrob Chemother&lt;/full-title&gt;&lt;abbr-1&gt;The Journal of antimicrobial chemotherapy&lt;/abbr-1&gt;&lt;/alt-periodical&gt;&lt;pages&gt;229-33&lt;/pages&gt;&lt;volume&gt;49&lt;/volume&gt;&lt;number&gt;2&lt;/number&gt;&lt;keywords&gt;&lt;keyword&gt;Anti-Bacterial Agents/therapeutic use&lt;/keyword&gt;&lt;keyword&gt;*Drug Prescriptions/standards&lt;/keyword&gt;&lt;keyword&gt;Drug Resistance, Multiple, Bacterial&lt;/keyword&gt;&lt;keyword&gt;Humans&lt;/keyword&gt;&lt;keyword&gt;*Practice Guidelines as Topic/standards&lt;/keyword&gt;&lt;keyword&gt;Pseudomonas Infections/*drug therapy/*microbiology/mortality&lt;/keyword&gt;&lt;/keywords&gt;&lt;dates&gt;&lt;year&gt;2002&lt;/year&gt;&lt;pub-dates&gt;&lt;date&gt;Feb&lt;/date&gt;&lt;/pub-dates&gt;&lt;/dates&gt;&lt;isbn&gt;0305-7453 (Print)&amp;#xD;0305-7453 (Linking)&lt;/isbn&gt;&lt;accession-num&gt;11815561&lt;/accession-num&gt;&lt;urls&gt;&lt;related-urls&gt;&lt;url&gt;http://www.ncbi.nlm.nih.gov/pubmed/11815561&lt;/url&gt;&lt;/related-urls&gt;&lt;/urls&gt;&lt;/record&gt;&lt;/Cite&gt;&lt;/EndNote&gt;</w:instrText>
        </w:r>
        <w:r w:rsidR="00E6184A" w:rsidRPr="000856D9">
          <w:rPr>
            <w:rFonts w:cs="Arial"/>
            <w:lang w:val="en-US"/>
          </w:rPr>
          <w:fldChar w:fldCharType="separate"/>
        </w:r>
        <w:r w:rsidR="00E6184A" w:rsidRPr="000856D9">
          <w:rPr>
            <w:rFonts w:cs="Arial"/>
            <w:noProof/>
            <w:vertAlign w:val="superscript"/>
            <w:lang w:val="en-US"/>
          </w:rPr>
          <w:t>17</w:t>
        </w:r>
        <w:r w:rsidR="00E6184A" w:rsidRPr="000856D9">
          <w:rPr>
            <w:rFonts w:cs="Arial"/>
            <w:lang w:val="en-US"/>
          </w:rPr>
          <w:fldChar w:fldCharType="end"/>
        </w:r>
      </w:hyperlink>
      <w:r w:rsidRPr="000856D9">
        <w:rPr>
          <w:rFonts w:cs="Arial"/>
          <w:lang w:val="en-US"/>
        </w:rPr>
        <w:t xml:space="preserve">. In companion animals, </w:t>
      </w:r>
      <w:r w:rsidRPr="000856D9">
        <w:rPr>
          <w:rFonts w:cs="Arial"/>
          <w:i/>
          <w:lang w:val="en-US"/>
        </w:rPr>
        <w:t>P. aeruginosa</w:t>
      </w:r>
      <w:r w:rsidRPr="000856D9">
        <w:rPr>
          <w:rFonts w:cs="Arial"/>
          <w:lang w:val="en-US"/>
        </w:rPr>
        <w:t xml:space="preserve"> can cause pyoderma, chronic otitis externa, ulcerative </w:t>
      </w:r>
      <w:r w:rsidRPr="000856D9">
        <w:rPr>
          <w:rFonts w:cs="Arial"/>
          <w:lang w:val="en-US"/>
        </w:rPr>
        <w:lastRenderedPageBreak/>
        <w:t>keratitis, wound infections, respiratory tract infections and urin</w:t>
      </w:r>
      <w:r w:rsidR="002F705A" w:rsidRPr="000856D9">
        <w:rPr>
          <w:rFonts w:cs="Arial"/>
          <w:lang w:val="en-US"/>
        </w:rPr>
        <w:t>ary tract</w:t>
      </w:r>
      <w:r w:rsidRPr="000856D9">
        <w:rPr>
          <w:rFonts w:cs="Arial"/>
          <w:lang w:val="en-US"/>
        </w:rPr>
        <w:t xml:space="preserve"> infections </w:t>
      </w:r>
      <w:r w:rsidRPr="000856D9">
        <w:t xml:space="preserve">in a number of species </w:t>
      </w:r>
      <w:hyperlink w:anchor="_ENREF_18" w:tooltip="Salomonsen, 2013 #12" w:history="1">
        <w:r w:rsidR="00E6184A" w:rsidRPr="000856D9">
          <w:fldChar w:fldCharType="begin">
            <w:fldData xml:space="preserve">PEVuZE5vdGU+PENpdGU+PEF1dGhvcj5TYWxvbW9uc2VuPC9BdXRob3I+PFllYXI+MjAxMzwvWWVh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</w:fldData>
          </w:fldChar>
        </w:r>
        <w:r w:rsidR="00E6184A" w:rsidRPr="000856D9">
          <w:instrText xml:space="preserve"> ADDIN EN.CITE </w:instrText>
        </w:r>
        <w:r w:rsidR="00E6184A" w:rsidRPr="000856D9">
          <w:fldChar w:fldCharType="begin">
            <w:fldData xml:space="preserve">PEVuZE5vdGU+PENpdGU+PEF1dGhvcj5TYWxvbW9uc2VuPC9BdXRob3I+PFllYXI+MjAxMzwvWWVh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</w:fldData>
          </w:fldChar>
        </w:r>
        <w:r w:rsidR="00E6184A" w:rsidRPr="000856D9">
          <w:instrText xml:space="preserve"> ADDIN EN.CITE.DATA </w:instrText>
        </w:r>
        <w:r w:rsidR="00E6184A" w:rsidRPr="000856D9">
          <w:fldChar w:fldCharType="end"/>
        </w:r>
        <w:r w:rsidR="00E6184A" w:rsidRPr="000856D9">
          <w:fldChar w:fldCharType="separate"/>
        </w:r>
        <w:r w:rsidR="00E6184A" w:rsidRPr="000856D9">
          <w:rPr>
            <w:noProof/>
            <w:vertAlign w:val="superscript"/>
          </w:rPr>
          <w:t>18-22</w:t>
        </w:r>
        <w:r w:rsidR="00E6184A" w:rsidRPr="000856D9">
          <w:fldChar w:fldCharType="end"/>
        </w:r>
      </w:hyperlink>
      <w:r w:rsidR="00E30C56" w:rsidRPr="000856D9">
        <w:rPr>
          <w:rFonts w:cs="Arial"/>
          <w:lang w:val="en-US"/>
        </w:rPr>
        <w:t xml:space="preserve">. </w:t>
      </w:r>
      <w:r w:rsidR="00B17ACB" w:rsidRPr="000856D9">
        <w:t xml:space="preserve">A number of other diseases involving </w:t>
      </w:r>
      <w:r w:rsidR="00B17ACB" w:rsidRPr="000856D9">
        <w:rPr>
          <w:i/>
        </w:rPr>
        <w:t>P. aeruginosa</w:t>
      </w:r>
      <w:r w:rsidR="00B17ACB" w:rsidRPr="000856D9">
        <w:t xml:space="preserve"> in animals are known, including equine </w:t>
      </w:r>
      <w:r w:rsidR="00126AE9" w:rsidRPr="000856D9">
        <w:t>endo</w:t>
      </w:r>
      <w:r w:rsidR="00B17ACB" w:rsidRPr="000856D9">
        <w:t xml:space="preserve">metritis </w:t>
      </w:r>
      <w:hyperlink w:anchor="_ENREF_23" w:tooltip="Allen, 2011 #17" w:history="1">
        <w:r w:rsidR="00E6184A" w:rsidRPr="000856D9">
          <w:fldChar w:fldCharType="begin">
            <w:fldData xml:space="preserve">PEVuZE5vdGU+PENpdGU+PEF1dGhvcj5BbGxlbjwvQXV0aG9yPjxZZWFyPjIwMTE8L1llYXI+PFJl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</w:fldData>
          </w:fldChar>
        </w:r>
        <w:r w:rsidR="00E6184A" w:rsidRPr="000856D9">
          <w:instrText xml:space="preserve"> ADDIN EN.CITE </w:instrText>
        </w:r>
        <w:r w:rsidR="00E6184A" w:rsidRPr="000856D9">
          <w:fldChar w:fldCharType="begin">
            <w:fldData xml:space="preserve">PEVuZE5vdGU+PENpdGU+PEF1dGhvcj5BbGxlbjwvQXV0aG9yPjxZZWFyPjIwMTE8L1llYXI+PFJl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</w:fldData>
          </w:fldChar>
        </w:r>
        <w:r w:rsidR="00E6184A" w:rsidRPr="000856D9">
          <w:instrText xml:space="preserve"> ADDIN EN.CITE.DATA </w:instrText>
        </w:r>
        <w:r w:rsidR="00E6184A" w:rsidRPr="000856D9">
          <w:fldChar w:fldCharType="end"/>
        </w:r>
        <w:r w:rsidR="00E6184A" w:rsidRPr="000856D9">
          <w:fldChar w:fldCharType="separate"/>
        </w:r>
        <w:r w:rsidR="00E6184A" w:rsidRPr="000856D9">
          <w:rPr>
            <w:noProof/>
            <w:vertAlign w:val="superscript"/>
          </w:rPr>
          <w:t>23</w:t>
        </w:r>
        <w:r w:rsidR="00E6184A" w:rsidRPr="000856D9">
          <w:fldChar w:fldCharType="end"/>
        </w:r>
      </w:hyperlink>
      <w:r w:rsidR="00B17ACB" w:rsidRPr="000856D9">
        <w:t xml:space="preserve"> and in chronic equine wounds where the ability of </w:t>
      </w:r>
      <w:r w:rsidR="00B17ACB" w:rsidRPr="000856D9">
        <w:rPr>
          <w:i/>
        </w:rPr>
        <w:t>P. aeruginosa</w:t>
      </w:r>
      <w:r w:rsidR="00B17ACB" w:rsidRPr="000856D9">
        <w:t xml:space="preserve"> to form and survive within protective biofilms </w:t>
      </w:r>
      <w:r w:rsidR="00DB1C9C" w:rsidRPr="000856D9">
        <w:t>aids persistence</w:t>
      </w:r>
      <w:r w:rsidR="00B17ACB" w:rsidRPr="000856D9">
        <w:t xml:space="preserve"> </w:t>
      </w:r>
      <w:r w:rsidR="005F71BA" w:rsidRPr="000856D9">
        <w:fldChar w:fldCharType="begin">
          <w:fldData xml:space="preserve">PEVuZE5vdGU+PENpdGU+PEF1dGhvcj5GcmVlbWFuPC9BdXRob3I+PFllYXI+MjAwOTwvWWVhcj48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</w:fldData>
        </w:fldChar>
      </w:r>
      <w:r w:rsidR="00F80FAD" w:rsidRPr="000856D9">
        <w:instrText xml:space="preserve"> ADDIN EN.CITE </w:instrText>
      </w:r>
      <w:r w:rsidR="00F80FAD" w:rsidRPr="000856D9">
        <w:fldChar w:fldCharType="begin">
          <w:fldData xml:space="preserve">PEVuZE5vdGU+PENpdGU+PEF1dGhvcj5GcmVlbWFuPC9BdXRob3I+PFllYXI+MjAwOTwvWWVhcj48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</w:fldData>
        </w:fldChar>
      </w:r>
      <w:r w:rsidR="00F80FAD" w:rsidRPr="000856D9">
        <w:instrText xml:space="preserve"> ADDIN EN.CITE.DATA </w:instrText>
      </w:r>
      <w:r w:rsidR="00F80FAD" w:rsidRPr="000856D9">
        <w:fldChar w:fldCharType="end"/>
      </w:r>
      <w:r w:rsidR="005F71BA" w:rsidRPr="000856D9">
        <w:fldChar w:fldCharType="separate"/>
      </w:r>
      <w:hyperlink w:anchor="_ENREF_24" w:tooltip="Freeman, 2009 #8" w:history="1">
        <w:r w:rsidR="00E6184A" w:rsidRPr="000856D9">
          <w:rPr>
            <w:noProof/>
            <w:vertAlign w:val="superscript"/>
          </w:rPr>
          <w:t>24</w:t>
        </w:r>
      </w:hyperlink>
      <w:r w:rsidR="00F80FAD" w:rsidRPr="000856D9">
        <w:rPr>
          <w:noProof/>
          <w:vertAlign w:val="superscript"/>
        </w:rPr>
        <w:t xml:space="preserve">, </w:t>
      </w:r>
      <w:hyperlink w:anchor="_ENREF_25" w:tooltip="Westgate, 2011 #9" w:history="1">
        <w:r w:rsidR="00E6184A" w:rsidRPr="000856D9">
          <w:rPr>
            <w:noProof/>
            <w:vertAlign w:val="superscript"/>
          </w:rPr>
          <w:t>25</w:t>
        </w:r>
      </w:hyperlink>
      <w:r w:rsidR="005F71BA" w:rsidRPr="000856D9">
        <w:fldChar w:fldCharType="end"/>
      </w:r>
      <w:r w:rsidR="00B17ACB" w:rsidRPr="000856D9">
        <w:t xml:space="preserve">. </w:t>
      </w:r>
      <w:r w:rsidR="00B17ACB" w:rsidRPr="000856D9">
        <w:rPr>
          <w:rFonts w:cs="Helvetica"/>
          <w:lang w:val="en-US"/>
        </w:rPr>
        <w:t xml:space="preserve">  </w:t>
      </w:r>
    </w:p>
    <w:p w14:paraId="370833D4" w14:textId="77777777" w:rsidR="00DD1E25" w:rsidRPr="000856D9" w:rsidRDefault="00D63047" w:rsidP="000F6F47">
      <w:pPr>
        <w:widowControl w:val="0"/>
        <w:autoSpaceDE w:val="0"/>
        <w:autoSpaceDN w:val="0"/>
        <w:adjustRightInd w:val="0"/>
        <w:spacing w:line="480" w:lineRule="auto"/>
      </w:pPr>
      <w:r w:rsidRPr="000856D9">
        <w:t xml:space="preserve">          </w:t>
      </w:r>
    </w:p>
    <w:p w14:paraId="50B9118C" w14:textId="5DFEFAC7" w:rsidR="008A1574" w:rsidRPr="000856D9" w:rsidRDefault="00DD1E25" w:rsidP="000F6F47">
      <w:pPr>
        <w:spacing w:line="480" w:lineRule="auto"/>
      </w:pPr>
      <w:r w:rsidRPr="000856D9">
        <w:t>Polymyxin B is a</w:t>
      </w:r>
      <w:r w:rsidR="007A0126" w:rsidRPr="000856D9">
        <w:t xml:space="preserve"> </w:t>
      </w:r>
      <w:r w:rsidRPr="000856D9">
        <w:t xml:space="preserve">common first line topical therapy </w:t>
      </w:r>
      <w:r w:rsidR="007A0126" w:rsidRPr="000856D9">
        <w:t xml:space="preserve">to </w:t>
      </w:r>
      <w:r w:rsidRPr="000856D9">
        <w:t xml:space="preserve"> treat otitis externa in </w:t>
      </w:r>
      <w:r w:rsidR="007A0126" w:rsidRPr="000856D9">
        <w:t xml:space="preserve">dogs and cats, </w:t>
      </w:r>
      <w:r w:rsidR="00E23F10" w:rsidRPr="000856D9">
        <w:t xml:space="preserve">and </w:t>
      </w:r>
      <w:r w:rsidR="000A1315" w:rsidRPr="000856D9">
        <w:t>has been</w:t>
      </w:r>
      <w:r w:rsidRPr="000856D9">
        <w:t xml:space="preserve"> used for systemic treatment of endotoxaemia</w:t>
      </w:r>
      <w:r w:rsidR="00CF79EA" w:rsidRPr="000856D9">
        <w:t>-associated</w:t>
      </w:r>
      <w:r w:rsidRPr="000856D9">
        <w:t xml:space="preserve"> with severe colic and other gastro</w:t>
      </w:r>
      <w:r w:rsidR="00E30C56" w:rsidRPr="000856D9">
        <w:t>intestinal diseases</w:t>
      </w:r>
      <w:r w:rsidR="00755147" w:rsidRPr="000856D9">
        <w:t xml:space="preserve"> in horses</w:t>
      </w:r>
      <w:r w:rsidR="00E30C56" w:rsidRPr="000856D9">
        <w:t xml:space="preserve"> </w:t>
      </w:r>
      <w:r w:rsidR="005F71BA" w:rsidRPr="000856D9">
        <w:fldChar w:fldCharType="begin">
          <w:fldData xml:space="preserve">PEVuZE5vdGU+PENpdGU+PEF1dGhvcj5CYXJ0b248L0F1dGhvcj48WWVhcj4yMDA0PC9ZZWFyPjxS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=
</w:fldData>
        </w:fldChar>
      </w:r>
      <w:r w:rsidR="00F80FAD" w:rsidRPr="000856D9">
        <w:instrText xml:space="preserve"> ADDIN EN.CITE </w:instrText>
      </w:r>
      <w:r w:rsidR="00F80FAD" w:rsidRPr="000856D9">
        <w:fldChar w:fldCharType="begin">
          <w:fldData xml:space="preserve">PEVuZE5vdGU+PENpdGU+PEF1dGhvcj5CYXJ0b248L0F1dGhvcj48WWVhcj4yMDA0PC9ZZWFyPjxS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=
</w:fldData>
        </w:fldChar>
      </w:r>
      <w:r w:rsidR="00F80FAD" w:rsidRPr="000856D9">
        <w:instrText xml:space="preserve"> ADDIN EN.CITE.DATA </w:instrText>
      </w:r>
      <w:r w:rsidR="00F80FAD" w:rsidRPr="000856D9">
        <w:fldChar w:fldCharType="end"/>
      </w:r>
      <w:r w:rsidR="005F71BA" w:rsidRPr="000856D9">
        <w:fldChar w:fldCharType="separate"/>
      </w:r>
      <w:hyperlink w:anchor="_ENREF_26" w:tooltip="Barton, 2004 #65" w:history="1">
        <w:r w:rsidR="00E6184A" w:rsidRPr="000856D9">
          <w:rPr>
            <w:noProof/>
            <w:vertAlign w:val="superscript"/>
          </w:rPr>
          <w:t>26</w:t>
        </w:r>
      </w:hyperlink>
      <w:r w:rsidR="00F80FAD" w:rsidRPr="000856D9">
        <w:rPr>
          <w:noProof/>
          <w:vertAlign w:val="superscript"/>
        </w:rPr>
        <w:t xml:space="preserve">, </w:t>
      </w:r>
      <w:hyperlink w:anchor="_ENREF_27" w:tooltip="Sykes, 2005 #27" w:history="1">
        <w:r w:rsidR="00E6184A" w:rsidRPr="000856D9">
          <w:rPr>
            <w:noProof/>
            <w:vertAlign w:val="superscript"/>
          </w:rPr>
          <w:t>27</w:t>
        </w:r>
      </w:hyperlink>
      <w:r w:rsidR="005F71BA" w:rsidRPr="000856D9">
        <w:fldChar w:fldCharType="end"/>
      </w:r>
      <w:r w:rsidR="00E30C56" w:rsidRPr="000856D9">
        <w:t xml:space="preserve">.  </w:t>
      </w:r>
      <w:r w:rsidR="00FF45FF" w:rsidRPr="000856D9">
        <w:t xml:space="preserve">High levels of </w:t>
      </w:r>
      <w:r w:rsidR="00FF45FF" w:rsidRPr="000856D9">
        <w:rPr>
          <w:i/>
        </w:rPr>
        <w:t>P. aeruginosa</w:t>
      </w:r>
      <w:r w:rsidR="00FF45FF" w:rsidRPr="000856D9">
        <w:t xml:space="preserve"> have been identified in </w:t>
      </w:r>
      <w:r w:rsidR="00FF45FF" w:rsidRPr="000856D9">
        <w:rPr>
          <w:rFonts w:cs="Times New Roman"/>
          <w:lang w:val="en-US"/>
        </w:rPr>
        <w:t xml:space="preserve">pet and laboratory chinchillas </w:t>
      </w:r>
      <w:hyperlink w:anchor="_ENREF_28" w:tooltip="Hirakawa, 2010 #58" w:history="1">
        <w:r w:rsidR="00E6184A" w:rsidRPr="000856D9">
          <w:rPr>
            <w:rFonts w:cs="Times New Roman"/>
            <w:lang w:val="en-US"/>
          </w:rPr>
          <w:fldChar w:fldCharType="begin">
            <w:fldData xml:space="preserve">PEVuZE5vdGU+PENpdGU+PEF1dGhvcj5IaXJha2F3YTwvQXV0aG9yPjxZZWFyPjIwMTA8L1llYXI+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</w:fldData>
          </w:fldChar>
        </w:r>
        <w:r w:rsidR="00E6184A" w:rsidRPr="000856D9">
          <w:rPr>
            <w:rFonts w:cs="Times New Roman"/>
            <w:lang w:val="en-US"/>
          </w:rPr>
          <w:instrText xml:space="preserve"> ADDIN EN.CITE </w:instrText>
        </w:r>
        <w:r w:rsidR="00E6184A" w:rsidRPr="000856D9">
          <w:rPr>
            <w:rFonts w:cs="Times New Roman"/>
            <w:lang w:val="en-US"/>
          </w:rPr>
          <w:fldChar w:fldCharType="begin">
            <w:fldData xml:space="preserve">PEVuZE5vdGU+PENpdGU+PEF1dGhvcj5IaXJha2F3YTwvQXV0aG9yPjxZZWFyPjIwMTA8L1llYXI+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</w:fldData>
          </w:fldChar>
        </w:r>
        <w:r w:rsidR="00E6184A" w:rsidRPr="000856D9">
          <w:rPr>
            <w:rFonts w:cs="Times New Roman"/>
            <w:lang w:val="en-US"/>
          </w:rPr>
          <w:instrText xml:space="preserve"> ADDIN EN.CITE.DATA </w:instrText>
        </w:r>
        <w:r w:rsidR="00E6184A" w:rsidRPr="000856D9">
          <w:rPr>
            <w:rFonts w:cs="Times New Roman"/>
            <w:lang w:val="en-US"/>
          </w:rPr>
        </w:r>
        <w:r w:rsidR="00E6184A" w:rsidRPr="000856D9">
          <w:rPr>
            <w:rFonts w:cs="Times New Roman"/>
            <w:lang w:val="en-US"/>
          </w:rPr>
          <w:fldChar w:fldCharType="end"/>
        </w:r>
        <w:r w:rsidR="00E6184A" w:rsidRPr="000856D9">
          <w:rPr>
            <w:rFonts w:cs="Times New Roman"/>
            <w:lang w:val="en-US"/>
          </w:rPr>
        </w:r>
        <w:r w:rsidR="00E6184A" w:rsidRPr="000856D9">
          <w:rPr>
            <w:rFonts w:cs="Times New Roman"/>
            <w:lang w:val="en-US"/>
          </w:rPr>
          <w:fldChar w:fldCharType="separate"/>
        </w:r>
        <w:r w:rsidR="00E6184A" w:rsidRPr="000856D9">
          <w:rPr>
            <w:rFonts w:cs="Times New Roman"/>
            <w:noProof/>
            <w:vertAlign w:val="superscript"/>
            <w:lang w:val="en-US"/>
          </w:rPr>
          <w:t>28</w:t>
        </w:r>
        <w:r w:rsidR="00E6184A" w:rsidRPr="000856D9">
          <w:rPr>
            <w:rFonts w:cs="Times New Roman"/>
            <w:lang w:val="en-US"/>
          </w:rPr>
          <w:fldChar w:fldCharType="end"/>
        </w:r>
      </w:hyperlink>
      <w:r w:rsidR="00FF45FF" w:rsidRPr="000856D9">
        <w:rPr>
          <w:rFonts w:cs="Times New Roman"/>
          <w:lang w:val="en-US"/>
        </w:rPr>
        <w:t xml:space="preserve">. </w:t>
      </w:r>
      <w:r w:rsidRPr="000856D9">
        <w:t>A European Medicines Age</w:t>
      </w:r>
      <w:r w:rsidR="00572540" w:rsidRPr="000856D9">
        <w:t xml:space="preserve">ncy </w:t>
      </w:r>
      <w:r w:rsidR="00E23F10" w:rsidRPr="000856D9">
        <w:t>report on colistin us</w:t>
      </w:r>
      <w:r w:rsidRPr="000856D9">
        <w:t xml:space="preserve">age in animals within the EU stated that across </w:t>
      </w:r>
      <w:r w:rsidR="00392E5E" w:rsidRPr="000856D9">
        <w:t xml:space="preserve">30 </w:t>
      </w:r>
      <w:r w:rsidRPr="000856D9">
        <w:t>EU/EEA European countries for which sales data are available for 201</w:t>
      </w:r>
      <w:r w:rsidR="00392E5E" w:rsidRPr="000856D9">
        <w:t>5</w:t>
      </w:r>
      <w:r w:rsidRPr="000856D9">
        <w:t>, polymyxins were the 5th most sold group of antimicrobials (</w:t>
      </w:r>
      <w:r w:rsidR="00392E5E" w:rsidRPr="000856D9">
        <w:t>6.8</w:t>
      </w:r>
      <w:r w:rsidRPr="000856D9">
        <w:t>%), after tetracyclines (3</w:t>
      </w:r>
      <w:r w:rsidR="00392E5E" w:rsidRPr="000856D9">
        <w:t>2.8</w:t>
      </w:r>
      <w:r w:rsidRPr="000856D9">
        <w:t>%), penicillins (2</w:t>
      </w:r>
      <w:r w:rsidR="00392E5E" w:rsidRPr="000856D9">
        <w:t>5.0</w:t>
      </w:r>
      <w:r w:rsidRPr="000856D9">
        <w:t>%), sulphonamides (11</w:t>
      </w:r>
      <w:r w:rsidR="00392E5E" w:rsidRPr="000856D9">
        <w:t xml:space="preserve">.8 </w:t>
      </w:r>
      <w:r w:rsidRPr="000856D9">
        <w:t>%)</w:t>
      </w:r>
      <w:r w:rsidR="00E30C56" w:rsidRPr="000856D9">
        <w:t>, and macrolides (</w:t>
      </w:r>
      <w:r w:rsidR="00392E5E" w:rsidRPr="000856D9">
        <w:t xml:space="preserve">7.2 </w:t>
      </w:r>
      <w:r w:rsidR="00E30C56" w:rsidRPr="000856D9">
        <w:t>%)</w:t>
      </w:r>
      <w:hyperlink w:anchor="_ENREF_29" w:tooltip="Agency, 2018 #15" w:history="1">
        <w:r w:rsidR="00E6184A">
          <w:fldChar w:fldCharType="begin"/>
        </w:r>
        <w:r w:rsidR="00E6184A">
          <w:instrText xml:space="preserve"> ADDIN EN.CITE &lt;EndNote&gt;&lt;Cite&gt;&lt;Author&gt;Agency&lt;/Author&gt;&lt;Year&gt;2018&lt;/Year&gt;&lt;RecNum&gt;15&lt;/RecNum&gt;&lt;DisplayText&gt;&lt;style face="superscript"&gt;29&lt;/style&gt;&lt;/DisplayText&gt;&lt;record&gt;&lt;rec-number&gt;15&lt;/rec-number&gt;&lt;foreign-keys&gt;&lt;key app="EN" db-id="frfae0rd6f09rme5d51vz5wrsv9w0d0w25zp" timestamp="1557933224"&gt;15&lt;/key&gt;&lt;/foreign-keys&gt;&lt;ref-type name="Report"&gt;27&lt;/ref-type&gt;&lt;contributors&gt;&lt;authors&gt;&lt;author&gt;European Medical Agency&lt;/author&gt;&lt;/authors&gt;&lt;/contributors&gt;&lt;titles&gt;&lt;title&gt;Sales of veterinary antimicrobial agents in 30 European countries in 2016&lt;/title&gt;&lt;secondary-title&gt;Trends from 2010 to 2016&lt;/secondary-title&gt;&lt;/titles&gt;&lt;dates&gt;&lt;year&gt;2018&lt;/year&gt;&lt;/dates&gt;&lt;urls&gt;&lt;/urls&gt;&lt;/record&gt;&lt;/Cite&gt;&lt;/EndNote&gt;</w:instrText>
        </w:r>
        <w:r w:rsidR="00E6184A">
          <w:fldChar w:fldCharType="separate"/>
        </w:r>
        <w:r w:rsidR="00E6184A" w:rsidRPr="00E6184A">
          <w:rPr>
            <w:noProof/>
            <w:vertAlign w:val="superscript"/>
          </w:rPr>
          <w:t>29</w:t>
        </w:r>
        <w:r w:rsidR="00E6184A">
          <w:fldChar w:fldCharType="end"/>
        </w:r>
      </w:hyperlink>
      <w:bookmarkStart w:id="0" w:name="_GoBack"/>
      <w:bookmarkEnd w:id="0"/>
      <w:r w:rsidRPr="000856D9">
        <w:t>.    The use of polymyxins specifically in companion animals is not reported</w:t>
      </w:r>
      <w:r w:rsidR="002A0481" w:rsidRPr="000856D9">
        <w:t xml:space="preserve"> in the literature</w:t>
      </w:r>
      <w:r w:rsidRPr="000856D9">
        <w:t xml:space="preserve">.  However, </w:t>
      </w:r>
      <w:r w:rsidR="00C53864" w:rsidRPr="000856D9">
        <w:t xml:space="preserve">there are </w:t>
      </w:r>
      <w:r w:rsidRPr="000856D9">
        <w:t>se</w:t>
      </w:r>
      <w:r w:rsidR="00E23F10" w:rsidRPr="000856D9">
        <w:t xml:space="preserve">veral studies looking at </w:t>
      </w:r>
      <w:r w:rsidRPr="000856D9">
        <w:t xml:space="preserve">antimicrobial </w:t>
      </w:r>
      <w:r w:rsidR="00C53864" w:rsidRPr="000856D9">
        <w:t>prescri</w:t>
      </w:r>
      <w:r w:rsidR="00D04A98" w:rsidRPr="000856D9">
        <w:t>bing</w:t>
      </w:r>
      <w:r w:rsidR="00C53864" w:rsidRPr="000856D9">
        <w:t xml:space="preserve"> </w:t>
      </w:r>
      <w:r w:rsidRPr="000856D9">
        <w:t xml:space="preserve">in small animal practice </w:t>
      </w:r>
      <w:hyperlink w:anchor="_ENREF_30" w:tooltip="Mateus, 2011 #55" w:history="1">
        <w:r w:rsidR="00E6184A" w:rsidRPr="000856D9">
          <w:fldChar w:fldCharType="begin">
            <w:fldData xml:space="preserve">PEVuZE5vdGU+PENpdGU+PEF1dGhvcj5NYXRldXM8L0F1dGhvcj48WWVhcj4yMDExPC9ZZWFyPjxS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</w:fldData>
          </w:fldChar>
        </w:r>
        <w:r w:rsidR="00E6184A">
          <w:instrText xml:space="preserve"> ADDIN EN.CITE </w:instrText>
        </w:r>
        <w:r w:rsidR="00E6184A">
          <w:fldChar w:fldCharType="begin">
            <w:fldData xml:space="preserve">PEVuZE5vdGU+PENpdGU+PEF1dGhvcj5NYXRldXM8L0F1dGhvcj48WWVhcj4yMDExPC9ZZWFyPjxS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</w:fldData>
          </w:fldChar>
        </w:r>
        <w:r w:rsidR="00E6184A">
          <w:instrText xml:space="preserve"> ADDIN EN.CITE.DATA </w:instrText>
        </w:r>
        <w:r w:rsidR="00E6184A">
          <w:fldChar w:fldCharType="end"/>
        </w:r>
        <w:r w:rsidR="00E6184A" w:rsidRPr="000856D9">
          <w:fldChar w:fldCharType="separate"/>
        </w:r>
        <w:r w:rsidR="00E6184A" w:rsidRPr="00E6184A">
          <w:rPr>
            <w:noProof/>
            <w:vertAlign w:val="superscript"/>
          </w:rPr>
          <w:t>30-32</w:t>
        </w:r>
        <w:r w:rsidR="00E6184A" w:rsidRPr="000856D9">
          <w:fldChar w:fldCharType="end"/>
        </w:r>
      </w:hyperlink>
      <w:r w:rsidR="00D36520" w:rsidRPr="000856D9">
        <w:t xml:space="preserve">. </w:t>
      </w:r>
    </w:p>
    <w:p w14:paraId="66E31747" w14:textId="77777777" w:rsidR="00D36520" w:rsidRPr="000856D9" w:rsidRDefault="00D36520" w:rsidP="000F6F47">
      <w:pPr>
        <w:spacing w:line="480" w:lineRule="auto"/>
      </w:pPr>
    </w:p>
    <w:p w14:paraId="3100DC74" w14:textId="5C1E0A03" w:rsidR="008A1574" w:rsidRPr="000856D9" w:rsidRDefault="00C53864" w:rsidP="0013737D">
      <w:pPr>
        <w:spacing w:line="480" w:lineRule="auto"/>
        <w:rPr>
          <w:rFonts w:cs="Times New Roman"/>
          <w:lang w:val="en-US"/>
        </w:rPr>
      </w:pPr>
      <w:r w:rsidRPr="000856D9">
        <w:t>Resistance mechanisms</w:t>
      </w:r>
      <w:r w:rsidR="008A1574" w:rsidRPr="000856D9">
        <w:t xml:space="preserve"> in </w:t>
      </w:r>
      <w:r w:rsidR="008A1574" w:rsidRPr="000856D9">
        <w:rPr>
          <w:i/>
        </w:rPr>
        <w:t>P. aeruginosa</w:t>
      </w:r>
      <w:r w:rsidR="00E30C56" w:rsidRPr="000856D9">
        <w:t xml:space="preserve"> to</w:t>
      </w:r>
      <w:r w:rsidR="008A1574" w:rsidRPr="000856D9">
        <w:t xml:space="preserve"> polymyxins include adaptive and </w:t>
      </w:r>
      <w:r w:rsidR="00840A44" w:rsidRPr="000856D9">
        <w:t xml:space="preserve">intrinsic resistance, often through </w:t>
      </w:r>
      <w:r w:rsidR="008A1574" w:rsidRPr="000856D9">
        <w:t>genetic mutations</w:t>
      </w:r>
      <w:r w:rsidR="00D36520" w:rsidRPr="000856D9">
        <w:t xml:space="preserve"> </w:t>
      </w:r>
      <w:hyperlink w:anchor="_ENREF_33" w:tooltip="Skiada, 2011 #52" w:history="1">
        <w:r w:rsidR="00E6184A" w:rsidRPr="000856D9">
          <w:fldChar w:fldCharType="begin">
            <w:fldData xml:space="preserve">PEVuZE5vdGU+PENpdGU+PEF1dGhvcj5Ta2lhZGE8L0F1dGhvcj48WWVhcj4yMDExPC9ZZWFyPjxS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</w:fldData>
          </w:fldChar>
        </w:r>
        <w:r w:rsidR="00E6184A">
          <w:instrText xml:space="preserve"> ADDIN EN.CITE </w:instrText>
        </w:r>
        <w:r w:rsidR="00E6184A">
          <w:fldChar w:fldCharType="begin">
            <w:fldData xml:space="preserve">PEVuZE5vdGU+PENpdGU+PEF1dGhvcj5Ta2lhZGE8L0F1dGhvcj48WWVhcj4yMDExPC9ZZWFyPjxS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</w:fldData>
          </w:fldChar>
        </w:r>
        <w:r w:rsidR="00E6184A">
          <w:instrText xml:space="preserve"> ADDIN EN.CITE.DATA </w:instrText>
        </w:r>
        <w:r w:rsidR="00E6184A">
          <w:fldChar w:fldCharType="end"/>
        </w:r>
        <w:r w:rsidR="00E6184A" w:rsidRPr="000856D9">
          <w:fldChar w:fldCharType="separate"/>
        </w:r>
        <w:r w:rsidR="00E6184A" w:rsidRPr="00E6184A">
          <w:rPr>
            <w:noProof/>
            <w:vertAlign w:val="superscript"/>
          </w:rPr>
          <w:t>33</w:t>
        </w:r>
        <w:r w:rsidR="00E6184A" w:rsidRPr="000856D9">
          <w:fldChar w:fldCharType="end"/>
        </w:r>
      </w:hyperlink>
      <w:r w:rsidR="00755147" w:rsidRPr="000856D9">
        <w:t>,</w:t>
      </w:r>
      <w:r w:rsidR="008A1574" w:rsidRPr="000856D9">
        <w:t xml:space="preserve"> </w:t>
      </w:r>
      <w:r w:rsidR="00755147" w:rsidRPr="000856D9">
        <w:t>a</w:t>
      </w:r>
      <w:r w:rsidR="00E23F10" w:rsidRPr="000856D9">
        <w:t xml:space="preserve">nd </w:t>
      </w:r>
      <w:r w:rsidR="00755147" w:rsidRPr="000856D9">
        <w:t xml:space="preserve">are </w:t>
      </w:r>
      <w:r w:rsidR="00E23F10" w:rsidRPr="000856D9">
        <w:t>generally</w:t>
      </w:r>
      <w:r w:rsidR="008A1574" w:rsidRPr="000856D9">
        <w:t xml:space="preserve"> characterized by alterations in the outer membrane </w:t>
      </w:r>
      <w:hyperlink w:anchor="_ENREF_34" w:tooltip="Moore, 1984 #41" w:history="1">
        <w:r w:rsidR="00E6184A" w:rsidRPr="000856D9">
          <w:fldChar w:fldCharType="begin"/>
        </w:r>
        <w:r w:rsidR="00E6184A">
          <w:instrText xml:space="preserve"> ADDIN EN.CITE &lt;EndNote&gt;&lt;Cite&gt;&lt;Author&gt;Moore&lt;/Author&gt;&lt;Year&gt;1984&lt;/Year&gt;&lt;RecNum&gt;41&lt;/RecNum&gt;&lt;DisplayText&gt;&lt;style face="superscript"&gt;34&lt;/style&gt;&lt;/DisplayText&gt;&lt;record&gt;&lt;rec-number&gt;41&lt;/rec-number&gt;&lt;foreign-keys&gt;&lt;key app="EN" db-id="sa2s9trw6peaa2ed0wavsazoaxpded2azz0w" timestamp="1437140936"&gt;41&lt;/key&gt;&lt;/foreign-keys&gt;&lt;ref-type name="Journal Article"&gt;17&lt;/ref-type&gt;&lt;contributors&gt;&lt;authors&gt;&lt;author&gt;Moore, R. A.&lt;/author&gt;&lt;author&gt;Chan, L.&lt;/author&gt;&lt;author&gt;Hancock, R. E.&lt;/author&gt;&lt;/authors&gt;&lt;/contributors&gt;&lt;titles&gt;&lt;title&gt;Evidence for two distinct mechanisms of resistance to polymyxin B in Pseudomonas aeruginosa&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539-45&lt;/pages&gt;&lt;volume&gt;26&lt;/volume&gt;&lt;number&gt;4&lt;/number&gt;&lt;keywords&gt;&lt;keyword&gt;Bacterial Proteins/analysis&lt;/keyword&gt;&lt;keyword&gt;*DNA-Binding Proteins&lt;/keyword&gt;&lt;keyword&gt;Dansyl Compounds/metabolism&lt;/keyword&gt;&lt;keyword&gt;Detergents/pharmacology&lt;/keyword&gt;&lt;keyword&gt;Drug Resistance, Microbial&lt;/keyword&gt;&lt;keyword&gt;Fatty Acids/analysis&lt;/keyword&gt;&lt;keyword&gt;Lipids/analysis&lt;/keyword&gt;&lt;keyword&gt;Lipopolysaccharides/analysis&lt;/keyword&gt;&lt;keyword&gt;Microbial Sensitivity Tests&lt;/keyword&gt;&lt;keyword&gt;Polymyxin B/*pharmacology&lt;/keyword&gt;&lt;keyword&gt;Polymyxins/metabolism/*pharmacology&lt;/keyword&gt;&lt;keyword&gt;Pseudomonas aeruginosa/*drug effects&lt;/keyword&gt;&lt;/keywords&gt;&lt;dates&gt;&lt;year&gt;1984&lt;/year&gt;&lt;pub-dates&gt;&lt;date&gt;Oct&lt;/date&gt;&lt;/pub-dates&gt;&lt;/dates&gt;&lt;isbn&gt;0066-4804 (Print)&amp;#xD;0066-4804 (Linking)&lt;/isbn&gt;&lt;accession-num&gt;6097168&lt;/accession-num&gt;&lt;urls&gt;&lt;related-urls&gt;&lt;url&gt;http://www.ncbi.nlm.nih.gov/pubmed/6097168&lt;/url&gt;&lt;/related-urls&gt;&lt;/urls&gt;&lt;custom2&gt;179960&lt;/custom2&gt;&lt;/record&gt;&lt;/Cite&gt;&lt;/EndNote&gt;</w:instrText>
        </w:r>
        <w:r w:rsidR="00E6184A" w:rsidRPr="000856D9">
          <w:fldChar w:fldCharType="separate"/>
        </w:r>
        <w:r w:rsidR="00E6184A" w:rsidRPr="00E6184A">
          <w:rPr>
            <w:noProof/>
            <w:vertAlign w:val="superscript"/>
          </w:rPr>
          <w:t>34</w:t>
        </w:r>
        <w:r w:rsidR="00E6184A" w:rsidRPr="000856D9">
          <w:fldChar w:fldCharType="end"/>
        </w:r>
      </w:hyperlink>
      <w:r w:rsidR="008A1574" w:rsidRPr="000856D9">
        <w:t xml:space="preserve">. </w:t>
      </w:r>
      <w:r w:rsidR="00167031" w:rsidRPr="000856D9">
        <w:t>These mechanisms have recently been reviewed by Jeannot et al</w:t>
      </w:r>
      <w:hyperlink w:anchor="_ENREF_35" w:tooltip="Jeannot, 2017 #5" w:history="1">
        <w:r w:rsidR="00E6184A" w:rsidRPr="000856D9">
          <w:fldChar w:fldCharType="begin">
            <w:fldData xml:space="preserve">PEVuZE5vdGU+PENpdGU+PEF1dGhvcj5KZWFubm90PC9BdXRob3I+PFllYXI+MjAxNzwvWWVhcj48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</w:fldData>
          </w:fldChar>
        </w:r>
        <w:r w:rsidR="00E6184A">
          <w:instrText xml:space="preserve"> ADDIN EN.CITE </w:instrText>
        </w:r>
        <w:r w:rsidR="00E6184A">
          <w:fldChar w:fldCharType="begin">
            <w:fldData xml:space="preserve">PEVuZE5vdGU+PENpdGU+PEF1dGhvcj5KZWFubm90PC9BdXRob3I+PFllYXI+MjAxNzwvWWVhcj48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</w:fldData>
          </w:fldChar>
        </w:r>
        <w:r w:rsidR="00E6184A">
          <w:instrText xml:space="preserve"> ADDIN EN.CITE.DATA </w:instrText>
        </w:r>
        <w:r w:rsidR="00E6184A">
          <w:fldChar w:fldCharType="end"/>
        </w:r>
        <w:r w:rsidR="00E6184A" w:rsidRPr="000856D9">
          <w:fldChar w:fldCharType="separate"/>
        </w:r>
        <w:r w:rsidR="00E6184A" w:rsidRPr="00E6184A">
          <w:rPr>
            <w:noProof/>
            <w:vertAlign w:val="superscript"/>
          </w:rPr>
          <w:t>35</w:t>
        </w:r>
        <w:r w:rsidR="00E6184A" w:rsidRPr="000856D9">
          <w:fldChar w:fldCharType="end"/>
        </w:r>
      </w:hyperlink>
      <w:r w:rsidR="00167031" w:rsidRPr="000856D9">
        <w:t>.</w:t>
      </w:r>
      <w:r w:rsidR="008A1574" w:rsidRPr="000856D9">
        <w:t xml:space="preserve"> A study by Fernandez </w:t>
      </w:r>
      <w:r w:rsidR="008A1574" w:rsidRPr="000856D9">
        <w:rPr>
          <w:i/>
        </w:rPr>
        <w:t>et al.</w:t>
      </w:r>
      <w:r w:rsidR="008A1574" w:rsidRPr="000856D9">
        <w:t xml:space="preserve"> reported a relatively small polymyxin B resistome involving 17 susceptibility/in</w:t>
      </w:r>
      <w:r w:rsidR="00FB12C5" w:rsidRPr="000856D9">
        <w:t>trinsic resistance determinants</w:t>
      </w:r>
      <w:r w:rsidR="008E3A54" w:rsidRPr="000856D9">
        <w:t>,</w:t>
      </w:r>
      <w:r w:rsidR="00FB12C5" w:rsidRPr="000856D9">
        <w:t xml:space="preserve"> including evidence of cross resistance between colistin and polymyxin B</w:t>
      </w:r>
      <w:r w:rsidR="00D36520" w:rsidRPr="000856D9">
        <w:t xml:space="preserve"> </w:t>
      </w:r>
      <w:hyperlink w:anchor="_ENREF_36" w:tooltip="Fernandez, 2013 #37" w:history="1">
        <w:r w:rsidR="00E6184A" w:rsidRPr="000856D9">
          <w:fldChar w:fldCharType="begin">
            <w:fldData xml:space="preserve">PEVuZE5vdGU+PENpdGU+PEF1dGhvcj5GZXJuYW5kZXo8L0F1dGhvcj48WWVhcj4yMDEzPC9ZZWFy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</w:fldData>
          </w:fldChar>
        </w:r>
        <w:r w:rsidR="00E6184A">
          <w:instrText xml:space="preserve"> ADDIN EN.CITE </w:instrText>
        </w:r>
        <w:r w:rsidR="00E6184A">
          <w:fldChar w:fldCharType="begin">
            <w:fldData xml:space="preserve">PEVuZE5vdGU+PENpdGU+PEF1dGhvcj5GZXJuYW5kZXo8L0F1dGhvcj48WWVhcj4yMDEzPC9ZZWFy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</w:fldData>
          </w:fldChar>
        </w:r>
        <w:r w:rsidR="00E6184A">
          <w:instrText xml:space="preserve"> ADDIN EN.CITE.DATA </w:instrText>
        </w:r>
        <w:r w:rsidR="00E6184A">
          <w:fldChar w:fldCharType="end"/>
        </w:r>
        <w:r w:rsidR="00E6184A" w:rsidRPr="000856D9">
          <w:fldChar w:fldCharType="separate"/>
        </w:r>
        <w:r w:rsidR="00E6184A" w:rsidRPr="00E6184A">
          <w:rPr>
            <w:noProof/>
            <w:vertAlign w:val="superscript"/>
          </w:rPr>
          <w:t>36</w:t>
        </w:r>
        <w:r w:rsidR="00E6184A" w:rsidRPr="000856D9">
          <w:fldChar w:fldCharType="end"/>
        </w:r>
      </w:hyperlink>
      <w:r w:rsidR="008A1574" w:rsidRPr="000856D9">
        <w:t xml:space="preserve">. </w:t>
      </w:r>
      <w:r w:rsidR="00C162B4" w:rsidRPr="000856D9">
        <w:t xml:space="preserve">In addition, previous studies have shown that selective </w:t>
      </w:r>
      <w:r w:rsidR="00C162B4" w:rsidRPr="000856D9">
        <w:lastRenderedPageBreak/>
        <w:t>pressure generated by the increased use of colistin can lead to emergence of colistin resistance</w:t>
      </w:r>
      <w:r w:rsidR="00BD1A89" w:rsidRPr="000856D9">
        <w:t xml:space="preserve"> </w:t>
      </w:r>
      <w:r w:rsidR="00B05010" w:rsidRPr="000856D9">
        <w:fldChar w:fldCharType="begin">
          <w:fldData xml:space="preserve">PEVuZE5vdGU+PENpdGU+PEF1dGhvcj5LaW08L0F1dGhvcj48WWVhcj4yMDE0PC9ZZWFyPjxSZWNO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==
</w:fldData>
        </w:fldChar>
      </w:r>
      <w:r w:rsidR="00E6184A">
        <w:instrText xml:space="preserve"> ADDIN EN.CITE </w:instrText>
      </w:r>
      <w:r w:rsidR="00E6184A">
        <w:fldChar w:fldCharType="begin">
          <w:fldData xml:space="preserve">PEVuZE5vdGU+PENpdGU+PEF1dGhvcj5LaW08L0F1dGhvcj48WWVhcj4yMDE0PC9ZZWFyPjxSZWNO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==
</w:fldData>
        </w:fldChar>
      </w:r>
      <w:r w:rsidR="00E6184A">
        <w:instrText xml:space="preserve"> ADDIN EN.CITE.DATA </w:instrText>
      </w:r>
      <w:r w:rsidR="00E6184A">
        <w:fldChar w:fldCharType="end"/>
      </w:r>
      <w:r w:rsidR="00B05010" w:rsidRPr="000856D9">
        <w:fldChar w:fldCharType="separate"/>
      </w:r>
      <w:hyperlink w:anchor="_ENREF_37" w:tooltip="Kim, 2014 #88" w:history="1">
        <w:r w:rsidR="00E6184A" w:rsidRPr="00E6184A">
          <w:rPr>
            <w:noProof/>
            <w:vertAlign w:val="superscript"/>
          </w:rPr>
          <w:t>37</w:t>
        </w:r>
      </w:hyperlink>
      <w:r w:rsidR="00E6184A" w:rsidRPr="00E6184A">
        <w:rPr>
          <w:noProof/>
          <w:vertAlign w:val="superscript"/>
        </w:rPr>
        <w:t xml:space="preserve">, </w:t>
      </w:r>
      <w:hyperlink w:anchor="_ENREF_38" w:tooltip="Meletis, 2018 #12" w:history="1">
        <w:r w:rsidR="00E6184A" w:rsidRPr="00E6184A">
          <w:rPr>
            <w:noProof/>
            <w:vertAlign w:val="superscript"/>
          </w:rPr>
          <w:t>38</w:t>
        </w:r>
      </w:hyperlink>
      <w:r w:rsidR="00B05010" w:rsidRPr="000856D9">
        <w:fldChar w:fldCharType="end"/>
      </w:r>
      <w:r w:rsidR="00EF14BB" w:rsidRPr="000856D9">
        <w:t>.</w:t>
      </w:r>
      <w:r w:rsidR="008A1574" w:rsidRPr="000856D9">
        <w:t xml:space="preserve"> This raises concern regarding use of polymyxins within the veterin</w:t>
      </w:r>
      <w:r w:rsidR="00D36520" w:rsidRPr="000856D9">
        <w:t xml:space="preserve">ary community whereby their use </w:t>
      </w:r>
      <w:r w:rsidR="008A1574" w:rsidRPr="000856D9">
        <w:t xml:space="preserve">may help drive development of polymyxin B/colistin resistant </w:t>
      </w:r>
      <w:r w:rsidR="008A1574" w:rsidRPr="000856D9">
        <w:rPr>
          <w:i/>
        </w:rPr>
        <w:t>P. aeruginosa</w:t>
      </w:r>
      <w:r w:rsidR="008A1574" w:rsidRPr="000856D9">
        <w:t xml:space="preserve"> strains</w:t>
      </w:r>
      <w:r w:rsidR="00D36520" w:rsidRPr="000856D9">
        <w:t xml:space="preserve"> </w:t>
      </w:r>
      <w:hyperlink w:anchor="_ENREF_39" w:tooltip="Moore, 2012 #20" w:history="1">
        <w:r w:rsidR="00E6184A" w:rsidRPr="000856D9">
          <w:fldChar w:fldCharType="begin"/>
        </w:r>
        <w:r w:rsidR="00E6184A">
          <w:instrText xml:space="preserve"> ADDIN EN.CITE &lt;EndNote&gt;&lt;Cite&gt;&lt;Author&gt;Moore&lt;/Author&gt;&lt;Year&gt;2012&lt;/Year&gt;&lt;RecNum&gt;20&lt;/RecNum&gt;&lt;DisplayText&gt;&lt;style face="superscript"&gt;39&lt;/style&gt;&lt;/DisplayText&gt;&lt;record&gt;&lt;rec-number&gt;20&lt;/rec-number&gt;&lt;foreign-keys&gt;&lt;key app="EN" db-id="sa2s9trw6peaa2ed0wavsazoaxpded2azz0w" timestamp="1437131685"&gt;20&lt;/key&gt;&lt;/foreign-keys&gt;&lt;ref-type name="Journal Article"&gt;17&lt;/ref-type&gt;&lt;contributors&gt;&lt;authors&gt;&lt;author&gt;Moore, J. E.&lt;/author&gt;&lt;author&gt;Elborn, J. S.&lt;/author&gt;&lt;/authors&gt;&lt;/contributors&gt;&lt;titles&gt;&lt;title&gt;Implications for colistin use in patients with cystic fibrosis (CF): letter in response to &amp;quot;Prophylactic and metaphylactic antimicrobial use in Belgian fattening pig herds&amp;quot; by Callens et al. [Prev. Vet. Med. 106 (2012) 53-62]&lt;/title&gt;&lt;secondary-title&gt;Prev Vet Med&lt;/secondary-title&gt;&lt;alt-title&gt;Preventive veterinary medicine&lt;/alt-title&gt;&lt;/titles&gt;&lt;periodical&gt;&lt;full-title&gt;Prev Vet Med&lt;/full-title&gt;&lt;abbr-1&gt;Preventive veterinary medicine&lt;/abbr-1&gt;&lt;/periodical&gt;&lt;alt-periodical&gt;&lt;full-title&gt;Prev Vet Med&lt;/full-title&gt;&lt;abbr-1&gt;Preventive veterinary medicine&lt;/abbr-1&gt;&lt;/alt-periodical&gt;&lt;pages&gt;286-7; author reply 288-90&lt;/pages&gt;&lt;volume&gt;107&lt;/volume&gt;&lt;number&gt;3-4&lt;/number&gt;&lt;keywords&gt;&lt;keyword&gt;Animals&lt;/keyword&gt;&lt;keyword&gt;Anti-Bacterial Agents/*therapeutic use&lt;/keyword&gt;&lt;keyword&gt;Antibiotic Prophylaxis/*veterinary&lt;/keyword&gt;&lt;keyword&gt;*Drug Resistance, Bacterial&lt;/keyword&gt;&lt;keyword&gt;Female&lt;/keyword&gt;&lt;keyword&gt;Male&lt;/keyword&gt;&lt;keyword&gt;Swine Diseases/*prevention &amp;amp; control&lt;/keyword&gt;&lt;/keywords&gt;&lt;dates&gt;&lt;year&gt;2012&lt;/year&gt;&lt;pub-dates&gt;&lt;date&gt;Dec 1&lt;/date&gt;&lt;/pub-dates&gt;&lt;/dates&gt;&lt;isbn&gt;1873-1716 (Electronic)&amp;#xD;0167-5877 (Linking)&lt;/isbn&gt;&lt;accession-num&gt;23031325&lt;/accession-num&gt;&lt;urls&gt;&lt;related-urls&gt;&lt;url&gt;http://www.ncbi.nlm.nih.gov/pubmed/23031325&lt;/url&gt;&lt;/related-urls&gt;&lt;/urls&gt;&lt;electronic-resource-num&gt;10.1016/j.prevetmed.2012.09.006&lt;/electronic-resource-num&gt;&lt;/record&gt;&lt;/Cite&gt;&lt;/EndNote&gt;</w:instrText>
        </w:r>
        <w:r w:rsidR="00E6184A" w:rsidRPr="000856D9">
          <w:fldChar w:fldCharType="separate"/>
        </w:r>
        <w:r w:rsidR="00E6184A" w:rsidRPr="00E6184A">
          <w:rPr>
            <w:noProof/>
            <w:vertAlign w:val="superscript"/>
          </w:rPr>
          <w:t>39</w:t>
        </w:r>
        <w:r w:rsidR="00E6184A" w:rsidRPr="000856D9">
          <w:fldChar w:fldCharType="end"/>
        </w:r>
      </w:hyperlink>
      <w:r w:rsidR="008A1574" w:rsidRPr="000856D9">
        <w:t xml:space="preserve">.  </w:t>
      </w:r>
      <w:r w:rsidR="001F7619" w:rsidRPr="000856D9">
        <w:t xml:space="preserve">Such strains </w:t>
      </w:r>
      <w:r w:rsidR="008A1574" w:rsidRPr="000856D9">
        <w:t>could then act as a source of resistan</w:t>
      </w:r>
      <w:r w:rsidR="00E23F10" w:rsidRPr="000856D9">
        <w:t xml:space="preserve">t </w:t>
      </w:r>
      <w:r w:rsidR="008A1574" w:rsidRPr="000856D9">
        <w:rPr>
          <w:i/>
        </w:rPr>
        <w:t xml:space="preserve">P. aeruginosa </w:t>
      </w:r>
      <w:r w:rsidR="008A1574" w:rsidRPr="000856D9">
        <w:t>population</w:t>
      </w:r>
      <w:r w:rsidR="00E23F10" w:rsidRPr="000856D9">
        <w:t>s</w:t>
      </w:r>
      <w:r w:rsidR="000A1315" w:rsidRPr="000856D9">
        <w:t>.</w:t>
      </w:r>
      <w:r w:rsidR="0013737D" w:rsidRPr="000856D9">
        <w:t xml:space="preserve"> </w:t>
      </w:r>
      <w:r w:rsidR="008A1574" w:rsidRPr="000856D9">
        <w:t xml:space="preserve">The occurrence and risk of </w:t>
      </w:r>
      <w:r w:rsidR="008A1574" w:rsidRPr="000856D9">
        <w:rPr>
          <w:i/>
        </w:rPr>
        <w:t>P. aeruginosa</w:t>
      </w:r>
      <w:r w:rsidR="008A1574" w:rsidRPr="000856D9">
        <w:t xml:space="preserve"> transmission between animals and humans is</w:t>
      </w:r>
      <w:r w:rsidR="0013737D" w:rsidRPr="000856D9">
        <w:t xml:space="preserve"> unknown. While it is possible that animals may act as sources of bacteria for humans, </w:t>
      </w:r>
      <w:r w:rsidR="008E3A54" w:rsidRPr="000856D9">
        <w:t>transmission</w:t>
      </w:r>
      <w:r w:rsidR="0013737D" w:rsidRPr="000856D9">
        <w:t xml:space="preserve"> is likely to </w:t>
      </w:r>
      <w:r w:rsidR="008E3A54" w:rsidRPr="000856D9">
        <w:t>occur</w:t>
      </w:r>
      <w:r w:rsidR="0013737D" w:rsidRPr="000856D9">
        <w:t xml:space="preserve"> both ways. </w:t>
      </w:r>
      <w:r w:rsidR="008A1574" w:rsidRPr="000856D9">
        <w:t>T</w:t>
      </w:r>
      <w:r w:rsidR="00FB12C5" w:rsidRPr="000856D9">
        <w:t>ransmission</w:t>
      </w:r>
      <w:r w:rsidR="008E3A54" w:rsidRPr="000856D9">
        <w:t xml:space="preserve"> of </w:t>
      </w:r>
      <w:r w:rsidR="008E3A54" w:rsidRPr="000856D9">
        <w:rPr>
          <w:i/>
        </w:rPr>
        <w:t>P. aeruginosa</w:t>
      </w:r>
      <w:r w:rsidR="00FB12C5" w:rsidRPr="000856D9">
        <w:t xml:space="preserve"> between a CF patient and </w:t>
      </w:r>
      <w:r w:rsidR="00D36520" w:rsidRPr="000856D9">
        <w:t>its</w:t>
      </w:r>
      <w:r w:rsidR="00FB12C5" w:rsidRPr="000856D9">
        <w:t xml:space="preserve"> pet cat has previously been reported </w:t>
      </w:r>
      <w:hyperlink w:anchor="_ENREF_40" w:tooltip="Mohan, 2008 #18" w:history="1">
        <w:r w:rsidR="00E6184A" w:rsidRPr="000856D9">
          <w:fldChar w:fldCharType="begin">
            <w:fldData xml:space="preserve">PEVuZE5vdGU+PENpdGU+PEF1dGhvcj5Nb2hhbjwvQXV0aG9yPjxZZWFyPjIwMDg8L1llYXI+PFJl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</w:fldData>
          </w:fldChar>
        </w:r>
        <w:r w:rsidR="00E6184A">
          <w:instrText xml:space="preserve"> ADDIN EN.CITE </w:instrText>
        </w:r>
        <w:r w:rsidR="00E6184A">
          <w:fldChar w:fldCharType="begin">
            <w:fldData xml:space="preserve">PEVuZE5vdGU+PENpdGU+PEF1dGhvcj5Nb2hhbjwvQXV0aG9yPjxZZWFyPjIwMDg8L1llYXI+PFJl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</w:fldData>
          </w:fldChar>
        </w:r>
        <w:r w:rsidR="00E6184A">
          <w:instrText xml:space="preserve"> ADDIN EN.CITE.DATA </w:instrText>
        </w:r>
        <w:r w:rsidR="00E6184A">
          <w:fldChar w:fldCharType="end"/>
        </w:r>
        <w:r w:rsidR="00E6184A" w:rsidRPr="000856D9">
          <w:fldChar w:fldCharType="separate"/>
        </w:r>
        <w:r w:rsidR="00E6184A" w:rsidRPr="00E6184A">
          <w:rPr>
            <w:noProof/>
            <w:vertAlign w:val="superscript"/>
          </w:rPr>
          <w:t>40</w:t>
        </w:r>
        <w:r w:rsidR="00E6184A" w:rsidRPr="000856D9">
          <w:fldChar w:fldCharType="end"/>
        </w:r>
      </w:hyperlink>
      <w:r w:rsidR="00BD5F70" w:rsidRPr="000856D9">
        <w:t xml:space="preserve">.  </w:t>
      </w:r>
    </w:p>
    <w:p w14:paraId="091629EE" w14:textId="77777777" w:rsidR="008A1574" w:rsidRPr="000856D9" w:rsidRDefault="008A1574" w:rsidP="000F6F47">
      <w:pPr>
        <w:spacing w:line="480" w:lineRule="auto"/>
        <w:rPr>
          <w:rFonts w:cs="Arial"/>
          <w:lang w:val="en-US"/>
        </w:rPr>
      </w:pPr>
    </w:p>
    <w:p w14:paraId="3253567E" w14:textId="1CB5CC93" w:rsidR="008A1574" w:rsidRPr="000856D9" w:rsidRDefault="008A1574" w:rsidP="000F6F47">
      <w:pPr>
        <w:spacing w:line="480" w:lineRule="auto"/>
      </w:pPr>
      <w:r w:rsidRPr="000856D9">
        <w:t xml:space="preserve">In this study, we investigated resistance </w:t>
      </w:r>
      <w:r w:rsidR="00B965C1" w:rsidRPr="000856D9">
        <w:t>prevalence</w:t>
      </w:r>
      <w:r w:rsidRPr="000856D9">
        <w:t xml:space="preserve"> to polymyxins in veterinary</w:t>
      </w:r>
      <w:r w:rsidR="00CF79EA" w:rsidRPr="000856D9">
        <w:t>-associated</w:t>
      </w:r>
      <w:r w:rsidR="00AF1035" w:rsidRPr="000856D9">
        <w:t xml:space="preserve"> companion animal (including dog, cat and horse)</w:t>
      </w:r>
      <w:r w:rsidRPr="000856D9">
        <w:t xml:space="preserve"> </w:t>
      </w:r>
      <w:r w:rsidRPr="000856D9">
        <w:rPr>
          <w:i/>
        </w:rPr>
        <w:t>P. aeruginosa</w:t>
      </w:r>
      <w:r w:rsidRPr="000856D9">
        <w:t xml:space="preserve"> isolates</w:t>
      </w:r>
      <w:r w:rsidR="00755147" w:rsidRPr="000856D9">
        <w:t xml:space="preserve">, and compared their </w:t>
      </w:r>
      <w:r w:rsidR="00911254" w:rsidRPr="000856D9">
        <w:t xml:space="preserve">phenotype and </w:t>
      </w:r>
      <w:r w:rsidR="00755147" w:rsidRPr="000856D9">
        <w:t xml:space="preserve">genotype to those </w:t>
      </w:r>
      <w:r w:rsidR="00E446C3" w:rsidRPr="000856D9">
        <w:t>from</w:t>
      </w:r>
      <w:r w:rsidR="008A2842" w:rsidRPr="000856D9">
        <w:t xml:space="preserve"> </w:t>
      </w:r>
      <w:r w:rsidR="00755147" w:rsidRPr="000856D9">
        <w:t>a reference panel of human isolates</w:t>
      </w:r>
      <w:r w:rsidRPr="000856D9">
        <w:t>. This provides a</w:t>
      </w:r>
      <w:r w:rsidR="009E7E3D" w:rsidRPr="000856D9">
        <w:t xml:space="preserve">n </w:t>
      </w:r>
      <w:r w:rsidRPr="000856D9">
        <w:t>important insight into</w:t>
      </w:r>
      <w:r w:rsidR="006F7C87" w:rsidRPr="000856D9">
        <w:t xml:space="preserve"> </w:t>
      </w:r>
      <w:r w:rsidR="006F7C87" w:rsidRPr="000856D9">
        <w:rPr>
          <w:i/>
        </w:rPr>
        <w:t>P. aeruginosa</w:t>
      </w:r>
      <w:r w:rsidRPr="000856D9">
        <w:t xml:space="preserve"> </w:t>
      </w:r>
      <w:r w:rsidR="006F7C87" w:rsidRPr="000856D9">
        <w:t xml:space="preserve">AMR </w:t>
      </w:r>
      <w:r w:rsidRPr="000856D9">
        <w:t>in this niche</w:t>
      </w:r>
      <w:r w:rsidR="00755147" w:rsidRPr="000856D9">
        <w:t>, and suggests that</w:t>
      </w:r>
      <w:r w:rsidR="0020341D" w:rsidRPr="000856D9">
        <w:t xml:space="preserve"> </w:t>
      </w:r>
      <w:r w:rsidRPr="000856D9">
        <w:t xml:space="preserve">potential resistance in animals </w:t>
      </w:r>
      <w:r w:rsidR="00C72F75" w:rsidRPr="000856D9">
        <w:t xml:space="preserve">is </w:t>
      </w:r>
      <w:r w:rsidR="00BA6699" w:rsidRPr="000856D9">
        <w:t>a</w:t>
      </w:r>
      <w:r w:rsidR="00C72F75" w:rsidRPr="000856D9">
        <w:t xml:space="preserve"> critically important </w:t>
      </w:r>
      <w:r w:rsidRPr="000856D9">
        <w:t xml:space="preserve">area </w:t>
      </w:r>
      <w:r w:rsidR="00C72F75" w:rsidRPr="000856D9">
        <w:t xml:space="preserve">for future </w:t>
      </w:r>
      <w:r w:rsidRPr="000856D9">
        <w:t xml:space="preserve">consideration </w:t>
      </w:r>
      <w:r w:rsidR="005F71BA" w:rsidRPr="000856D9">
        <w:fldChar w:fldCharType="begin">
          <w:fldData xml:space="preserve">PEVuZE5vdGU+PENpdGU+PEF1dGhvcj5HdWFyZGFiYXNzaTwvQXV0aG9yPjxZZWFyPjIwMDQ8L1ll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</w:fldData>
        </w:fldChar>
      </w:r>
      <w:r w:rsidR="00E6184A">
        <w:instrText xml:space="preserve"> ADDIN EN.CITE </w:instrText>
      </w:r>
      <w:r w:rsidR="00E6184A">
        <w:fldChar w:fldCharType="begin">
          <w:fldData xml:space="preserve">PEVuZE5vdGU+PENpdGU+PEF1dGhvcj5HdWFyZGFiYXNzaTwvQXV0aG9yPjxZZWFyPjIwMDQ8L1ll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</w:fldData>
        </w:fldChar>
      </w:r>
      <w:r w:rsidR="00E6184A">
        <w:instrText xml:space="preserve"> ADDIN EN.CITE.DATA </w:instrText>
      </w:r>
      <w:r w:rsidR="00E6184A">
        <w:fldChar w:fldCharType="end"/>
      </w:r>
      <w:r w:rsidR="005F71BA" w:rsidRPr="000856D9">
        <w:fldChar w:fldCharType="separate"/>
      </w:r>
      <w:hyperlink w:anchor="_ENREF_41" w:tooltip="Guardabassi, 2004 #21" w:history="1">
        <w:r w:rsidR="00E6184A" w:rsidRPr="00E6184A">
          <w:rPr>
            <w:noProof/>
            <w:vertAlign w:val="superscript"/>
          </w:rPr>
          <w:t>41</w:t>
        </w:r>
      </w:hyperlink>
      <w:r w:rsidR="00E6184A" w:rsidRPr="00E6184A">
        <w:rPr>
          <w:noProof/>
          <w:vertAlign w:val="superscript"/>
        </w:rPr>
        <w:t xml:space="preserve">, </w:t>
      </w:r>
      <w:hyperlink w:anchor="_ENREF_42" w:tooltip="Wang, 2014 #19" w:history="1">
        <w:r w:rsidR="00E6184A" w:rsidRPr="00E6184A">
          <w:rPr>
            <w:noProof/>
            <w:vertAlign w:val="superscript"/>
          </w:rPr>
          <w:t>42</w:t>
        </w:r>
      </w:hyperlink>
      <w:r w:rsidR="005F71BA" w:rsidRPr="000856D9">
        <w:fldChar w:fldCharType="end"/>
      </w:r>
      <w:r w:rsidRPr="000856D9">
        <w:t>.</w:t>
      </w:r>
    </w:p>
    <w:p w14:paraId="422A011B" w14:textId="77777777" w:rsidR="008A1574" w:rsidRPr="000856D9" w:rsidRDefault="008A1574" w:rsidP="000F6F47">
      <w:pPr>
        <w:spacing w:line="480" w:lineRule="auto"/>
        <w:rPr>
          <w:b/>
          <w:u w:val="single"/>
        </w:rPr>
      </w:pPr>
    </w:p>
    <w:p w14:paraId="607940C6" w14:textId="77777777" w:rsidR="008A1574" w:rsidRPr="000856D9" w:rsidRDefault="002642EC" w:rsidP="000F6F47">
      <w:pPr>
        <w:spacing w:line="480" w:lineRule="auto"/>
        <w:rPr>
          <w:b/>
          <w:u w:val="single"/>
        </w:rPr>
      </w:pPr>
      <w:r w:rsidRPr="000856D9">
        <w:rPr>
          <w:b/>
          <w:u w:val="single"/>
        </w:rPr>
        <w:t xml:space="preserve">Materials and </w:t>
      </w:r>
      <w:r w:rsidR="008A1574" w:rsidRPr="000856D9">
        <w:rPr>
          <w:b/>
          <w:u w:val="single"/>
        </w:rPr>
        <w:t>Methods</w:t>
      </w:r>
    </w:p>
    <w:p w14:paraId="26B6CF36" w14:textId="32AF1F89" w:rsidR="008A1574" w:rsidRPr="000856D9" w:rsidRDefault="009E7E3D" w:rsidP="000F6F47">
      <w:pPr>
        <w:widowControl w:val="0"/>
        <w:autoSpaceDE w:val="0"/>
        <w:autoSpaceDN w:val="0"/>
        <w:adjustRightInd w:val="0"/>
        <w:spacing w:line="480" w:lineRule="auto"/>
        <w:rPr>
          <w:rFonts w:cs="Calibri"/>
          <w:b/>
          <w:bCs/>
          <w:lang w:val="en-US"/>
        </w:rPr>
      </w:pPr>
      <w:r w:rsidRPr="000856D9">
        <w:rPr>
          <w:rFonts w:cs="Calibri"/>
          <w:b/>
          <w:bCs/>
          <w:lang w:val="en-US"/>
        </w:rPr>
        <w:t>Bacterial i</w:t>
      </w:r>
      <w:r w:rsidR="008A1574" w:rsidRPr="000856D9">
        <w:rPr>
          <w:rFonts w:cs="Calibri"/>
          <w:b/>
          <w:bCs/>
          <w:lang w:val="en-US"/>
        </w:rPr>
        <w:t>solates</w:t>
      </w:r>
    </w:p>
    <w:p w14:paraId="4E3817F1" w14:textId="59471C48" w:rsidR="00911254" w:rsidRPr="000856D9" w:rsidRDefault="00911254" w:rsidP="000F6F47">
      <w:pPr>
        <w:widowControl w:val="0"/>
        <w:autoSpaceDE w:val="0"/>
        <w:autoSpaceDN w:val="0"/>
        <w:adjustRightInd w:val="0"/>
        <w:spacing w:line="480" w:lineRule="auto"/>
        <w:rPr>
          <w:rFonts w:cs="Calibri"/>
          <w:lang w:val="en-US"/>
        </w:rPr>
      </w:pPr>
      <w:r w:rsidRPr="000856D9">
        <w:rPr>
          <w:rFonts w:cs="Calibri"/>
          <w:lang w:val="en-US"/>
        </w:rPr>
        <w:t>C</w:t>
      </w:r>
      <w:r w:rsidR="00E446C3" w:rsidRPr="000856D9">
        <w:rPr>
          <w:rFonts w:cs="Calibri"/>
          <w:lang w:val="en-US"/>
        </w:rPr>
        <w:t>linical</w:t>
      </w:r>
      <w:r w:rsidR="00E446C3" w:rsidRPr="000856D9">
        <w:rPr>
          <w:rFonts w:cs="Calibri"/>
          <w:i/>
          <w:lang w:val="en-US"/>
        </w:rPr>
        <w:t xml:space="preserve"> </w:t>
      </w:r>
      <w:r w:rsidR="008A1574" w:rsidRPr="000856D9">
        <w:rPr>
          <w:rFonts w:cs="Calibri"/>
          <w:i/>
          <w:lang w:val="en-US"/>
        </w:rPr>
        <w:t>P. aeruginosa</w:t>
      </w:r>
      <w:r w:rsidR="008A1574" w:rsidRPr="000856D9">
        <w:rPr>
          <w:rFonts w:cs="Calibri"/>
          <w:lang w:val="en-US"/>
        </w:rPr>
        <w:t xml:space="preserve"> </w:t>
      </w:r>
      <w:r w:rsidR="00160552" w:rsidRPr="000856D9">
        <w:rPr>
          <w:rFonts w:cs="Calibri"/>
          <w:lang w:val="en-US"/>
        </w:rPr>
        <w:t>(n = 2</w:t>
      </w:r>
      <w:r w:rsidR="00374020" w:rsidRPr="000856D9">
        <w:rPr>
          <w:rFonts w:cs="Calibri"/>
          <w:lang w:val="en-US"/>
        </w:rPr>
        <w:t>4</w:t>
      </w:r>
      <w:r w:rsidR="00160552" w:rsidRPr="000856D9">
        <w:rPr>
          <w:rFonts w:cs="Calibri"/>
          <w:lang w:val="en-US"/>
        </w:rPr>
        <w:t xml:space="preserve">) </w:t>
      </w:r>
      <w:r w:rsidR="008A1574" w:rsidRPr="000856D9">
        <w:rPr>
          <w:rFonts w:cs="Calibri"/>
          <w:lang w:val="en-US"/>
        </w:rPr>
        <w:t>isolates from 2</w:t>
      </w:r>
      <w:r w:rsidR="00374020" w:rsidRPr="000856D9">
        <w:rPr>
          <w:rFonts w:cs="Calibri"/>
          <w:lang w:val="en-US"/>
        </w:rPr>
        <w:t>2</w:t>
      </w:r>
      <w:r w:rsidR="008A1574" w:rsidRPr="000856D9">
        <w:rPr>
          <w:rFonts w:cs="Calibri"/>
          <w:lang w:val="en-US"/>
        </w:rPr>
        <w:t xml:space="preserve"> companion animal</w:t>
      </w:r>
      <w:r w:rsidR="00755147" w:rsidRPr="000856D9">
        <w:rPr>
          <w:rFonts w:cs="Calibri"/>
          <w:lang w:val="en-US"/>
        </w:rPr>
        <w:t>s</w:t>
      </w:r>
      <w:r w:rsidR="008A1574" w:rsidRPr="000856D9">
        <w:rPr>
          <w:rFonts w:cs="Calibri"/>
          <w:lang w:val="en-US"/>
        </w:rPr>
        <w:t xml:space="preserve"> attending </w:t>
      </w:r>
      <w:r w:rsidR="00DC6118" w:rsidRPr="000856D9">
        <w:rPr>
          <w:rFonts w:cs="Calibri"/>
          <w:lang w:val="en-US"/>
        </w:rPr>
        <w:t xml:space="preserve">the Small Animal </w:t>
      </w:r>
      <w:r w:rsidR="006253B4" w:rsidRPr="000856D9">
        <w:rPr>
          <w:rFonts w:cs="Calibri"/>
          <w:lang w:val="en-US"/>
        </w:rPr>
        <w:t xml:space="preserve">or the Philip Leverhulme Equine Hospital </w:t>
      </w:r>
      <w:r w:rsidR="008A1574" w:rsidRPr="000856D9">
        <w:rPr>
          <w:rFonts w:cs="Calibri"/>
          <w:lang w:val="en-US"/>
        </w:rPr>
        <w:t>(</w:t>
      </w:r>
      <w:r w:rsidR="009D73EE">
        <w:rPr>
          <w:rFonts w:cs="Calibri"/>
          <w:lang w:val="en-US"/>
        </w:rPr>
        <w:t xml:space="preserve">both </w:t>
      </w:r>
      <w:r w:rsidR="009D73EE" w:rsidRPr="000856D9">
        <w:rPr>
          <w:rFonts w:cs="Calibri"/>
          <w:lang w:val="en-US"/>
        </w:rPr>
        <w:t xml:space="preserve">referral </w:t>
      </w:r>
      <w:r w:rsidR="009D73EE">
        <w:rPr>
          <w:rFonts w:cs="Calibri"/>
          <w:lang w:val="en-US"/>
        </w:rPr>
        <w:t>hospital</w:t>
      </w:r>
      <w:r w:rsidR="009D73EE" w:rsidRPr="000856D9">
        <w:rPr>
          <w:rFonts w:cs="Calibri"/>
          <w:lang w:val="en-US"/>
        </w:rPr>
        <w:t>s</w:t>
      </w:r>
      <w:r w:rsidR="009D73EE">
        <w:rPr>
          <w:rFonts w:cs="Calibri"/>
          <w:lang w:val="en-US"/>
        </w:rPr>
        <w:t>;</w:t>
      </w:r>
      <w:r w:rsidR="009D73EE" w:rsidRPr="000856D9">
        <w:rPr>
          <w:rFonts w:cs="Calibri"/>
          <w:lang w:val="en-US"/>
        </w:rPr>
        <w:t xml:space="preserve"> </w:t>
      </w:r>
      <w:r w:rsidR="00DC6118" w:rsidRPr="000856D9">
        <w:rPr>
          <w:rFonts w:cs="Calibri"/>
          <w:lang w:val="en-US"/>
        </w:rPr>
        <w:t xml:space="preserve">University of Liverpool, </w:t>
      </w:r>
      <w:r w:rsidR="008A1574" w:rsidRPr="000856D9">
        <w:rPr>
          <w:rFonts w:cs="Calibri"/>
          <w:lang w:val="en-US"/>
        </w:rPr>
        <w:t xml:space="preserve">UK) </w:t>
      </w:r>
      <w:r w:rsidR="00AA6161" w:rsidRPr="000856D9">
        <w:rPr>
          <w:rFonts w:cs="Calibri"/>
          <w:lang w:val="en-US"/>
        </w:rPr>
        <w:t xml:space="preserve">in 2012 </w:t>
      </w:r>
      <w:r w:rsidR="008A1574" w:rsidRPr="000856D9">
        <w:rPr>
          <w:rFonts w:cs="Calibri"/>
          <w:lang w:val="en-US"/>
        </w:rPr>
        <w:t>were collected for this study</w:t>
      </w:r>
      <w:r w:rsidR="00755147" w:rsidRPr="000856D9">
        <w:rPr>
          <w:rFonts w:cs="Calibri"/>
          <w:lang w:val="en-US"/>
        </w:rPr>
        <w:t xml:space="preserve"> as part of routine microbiological diagnostic work up</w:t>
      </w:r>
      <w:r w:rsidR="008A1574" w:rsidRPr="000856D9">
        <w:rPr>
          <w:rFonts w:cs="Calibri"/>
          <w:lang w:val="en-US"/>
        </w:rPr>
        <w:t xml:space="preserve"> (Table 1). Human-associated </w:t>
      </w:r>
      <w:r w:rsidR="008A1574" w:rsidRPr="000856D9">
        <w:rPr>
          <w:rFonts w:cs="Calibri"/>
          <w:i/>
          <w:lang w:val="en-US"/>
        </w:rPr>
        <w:t>P. aeruginosa</w:t>
      </w:r>
      <w:r w:rsidR="008A1574" w:rsidRPr="000856D9">
        <w:rPr>
          <w:rFonts w:cs="Calibri"/>
          <w:lang w:val="en-US"/>
        </w:rPr>
        <w:t xml:space="preserve"> isolates</w:t>
      </w:r>
      <w:r w:rsidR="0013737D" w:rsidRPr="000856D9">
        <w:rPr>
          <w:rFonts w:cs="Calibri"/>
          <w:lang w:val="en-US"/>
        </w:rPr>
        <w:t xml:space="preserve"> (n=</w:t>
      </w:r>
      <w:r w:rsidR="00FE4B10" w:rsidRPr="000856D9">
        <w:rPr>
          <w:rFonts w:cs="Calibri"/>
          <w:lang w:val="en-US"/>
        </w:rPr>
        <w:t>37</w:t>
      </w:r>
      <w:r w:rsidR="00435FD8">
        <w:rPr>
          <w:rFonts w:cs="Calibri"/>
          <w:lang w:val="en-US"/>
        </w:rPr>
        <w:t>, [25 CF and 12 non-CF clinical isolates]</w:t>
      </w:r>
      <w:r w:rsidR="0013737D" w:rsidRPr="000856D9">
        <w:rPr>
          <w:rFonts w:cs="Calibri"/>
          <w:lang w:val="en-US"/>
        </w:rPr>
        <w:t>)</w:t>
      </w:r>
      <w:r w:rsidR="008A1574" w:rsidRPr="000856D9">
        <w:rPr>
          <w:rFonts w:cs="Calibri"/>
          <w:lang w:val="en-US"/>
        </w:rPr>
        <w:t xml:space="preserve"> from a previously published panel were used </w:t>
      </w:r>
      <w:r w:rsidR="006F7C87" w:rsidRPr="000856D9">
        <w:rPr>
          <w:rFonts w:cs="Calibri"/>
          <w:lang w:val="en-US"/>
        </w:rPr>
        <w:t>for</w:t>
      </w:r>
      <w:r w:rsidR="008A1574" w:rsidRPr="000856D9">
        <w:rPr>
          <w:rFonts w:cs="Calibri"/>
          <w:lang w:val="en-US"/>
        </w:rPr>
        <w:t xml:space="preserve"> comparison</w:t>
      </w:r>
      <w:r w:rsidR="00D36520" w:rsidRPr="000856D9">
        <w:rPr>
          <w:rFonts w:cs="Calibri"/>
          <w:lang w:val="en-US"/>
        </w:rPr>
        <w:t xml:space="preserve"> </w:t>
      </w:r>
      <w:r w:rsidR="00FE4B10" w:rsidRPr="000856D9">
        <w:rPr>
          <w:rFonts w:cs="Calibri"/>
          <w:lang w:val="en-US"/>
        </w:rPr>
        <w:fldChar w:fldCharType="begin">
          <w:fldData xml:space="preserve">PEVuZE5vdGU+PENpdGU+PEF1dGhvcj5DdWxsZW48L0F1dGhvcj48WWVhcj4yMDE1PC9ZZWFyPjxS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</w:fldData>
        </w:fldChar>
      </w:r>
      <w:r w:rsidR="00E6184A">
        <w:rPr>
          <w:rFonts w:cs="Calibri"/>
          <w:lang w:val="en-US"/>
        </w:rPr>
        <w:instrText xml:space="preserve"> ADDIN EN.CITE </w:instrText>
      </w:r>
      <w:r w:rsidR="00E6184A">
        <w:rPr>
          <w:rFonts w:cs="Calibri"/>
          <w:lang w:val="en-US"/>
        </w:rPr>
        <w:fldChar w:fldCharType="begin">
          <w:fldData xml:space="preserve">PEVuZE5vdGU+PENpdGU+PEF1dGhvcj5DdWxsZW48L0F1dGhvcj48WWVhcj4yMDE1PC9ZZWFyPjxS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</w:fldData>
        </w:fldChar>
      </w:r>
      <w:r w:rsidR="00E6184A">
        <w:rPr>
          <w:rFonts w:cs="Calibri"/>
          <w:lang w:val="en-US"/>
        </w:rPr>
        <w:instrText xml:space="preserve"> ADDIN EN.CITE.DATA </w:instrText>
      </w:r>
      <w:r w:rsidR="00E6184A">
        <w:rPr>
          <w:rFonts w:cs="Calibri"/>
          <w:lang w:val="en-US"/>
        </w:rPr>
      </w:r>
      <w:r w:rsidR="00E6184A">
        <w:rPr>
          <w:rFonts w:cs="Calibri"/>
          <w:lang w:val="en-US"/>
        </w:rPr>
        <w:fldChar w:fldCharType="end"/>
      </w:r>
      <w:r w:rsidR="00FE4B10" w:rsidRPr="000856D9">
        <w:rPr>
          <w:rFonts w:cs="Calibri"/>
          <w:lang w:val="en-US"/>
        </w:rPr>
        <w:fldChar w:fldCharType="separate"/>
      </w:r>
      <w:hyperlink w:anchor="_ENREF_43" w:tooltip="Cullen, 2015 #1" w:history="1">
        <w:r w:rsidR="00E6184A" w:rsidRPr="00E6184A">
          <w:rPr>
            <w:rFonts w:cs="Calibri"/>
            <w:noProof/>
            <w:vertAlign w:val="superscript"/>
            <w:lang w:val="en-US"/>
          </w:rPr>
          <w:t>43</w:t>
        </w:r>
      </w:hyperlink>
      <w:r w:rsidR="00E6184A" w:rsidRPr="00E6184A">
        <w:rPr>
          <w:rFonts w:cs="Calibri"/>
          <w:noProof/>
          <w:vertAlign w:val="superscript"/>
          <w:lang w:val="en-US"/>
        </w:rPr>
        <w:t xml:space="preserve">, </w:t>
      </w:r>
      <w:hyperlink w:anchor="_ENREF_44" w:tooltip="De Soyza, 2013 #33" w:history="1">
        <w:r w:rsidR="00E6184A" w:rsidRPr="00E6184A">
          <w:rPr>
            <w:rFonts w:cs="Calibri"/>
            <w:noProof/>
            <w:vertAlign w:val="superscript"/>
            <w:lang w:val="en-US"/>
          </w:rPr>
          <w:t>44</w:t>
        </w:r>
      </w:hyperlink>
      <w:r w:rsidR="00FE4B10" w:rsidRPr="000856D9">
        <w:rPr>
          <w:rFonts w:cs="Calibri"/>
          <w:lang w:val="en-US"/>
        </w:rPr>
        <w:fldChar w:fldCharType="end"/>
      </w:r>
      <w:hyperlink w:anchor="_ENREF_37" w:tooltip="De Soyza, 2013 #33" w:history="1"/>
      <w:r w:rsidR="008A1574" w:rsidRPr="000856D9">
        <w:rPr>
          <w:rFonts w:cs="Calibri"/>
          <w:lang w:val="en-US"/>
        </w:rPr>
        <w:t xml:space="preserve">. All isolates were </w:t>
      </w:r>
      <w:r w:rsidR="008A1574" w:rsidRPr="000856D9">
        <w:rPr>
          <w:rFonts w:cs="Calibri"/>
          <w:lang w:val="en-US"/>
        </w:rPr>
        <w:lastRenderedPageBreak/>
        <w:t>stored in L</w:t>
      </w:r>
      <w:r w:rsidR="008E3A54" w:rsidRPr="000856D9">
        <w:rPr>
          <w:rFonts w:cs="Calibri"/>
          <w:lang w:val="en-US"/>
        </w:rPr>
        <w:t>uria-Bertani</w:t>
      </w:r>
      <w:r w:rsidR="00F7701B" w:rsidRPr="000856D9">
        <w:rPr>
          <w:rFonts w:cs="Calibri"/>
          <w:lang w:val="en-US"/>
        </w:rPr>
        <w:t xml:space="preserve"> </w:t>
      </w:r>
      <w:r w:rsidR="008A1574" w:rsidRPr="000856D9">
        <w:rPr>
          <w:rFonts w:cs="Calibri"/>
          <w:lang w:val="en-US"/>
        </w:rPr>
        <w:t>B</w:t>
      </w:r>
      <w:r w:rsidR="00F7701B" w:rsidRPr="000856D9">
        <w:rPr>
          <w:rFonts w:cs="Calibri"/>
          <w:lang w:val="en-US"/>
        </w:rPr>
        <w:t>roth (LB)</w:t>
      </w:r>
      <w:r w:rsidR="008A1574" w:rsidRPr="000856D9">
        <w:rPr>
          <w:rFonts w:cs="Calibri"/>
          <w:lang w:val="en-US"/>
        </w:rPr>
        <w:t xml:space="preserve"> </w:t>
      </w:r>
      <w:r w:rsidRPr="000856D9">
        <w:rPr>
          <w:rFonts w:cs="Calibri"/>
          <w:lang w:val="en-US"/>
        </w:rPr>
        <w:t xml:space="preserve">(Oxoid) </w:t>
      </w:r>
      <w:r w:rsidR="008A1574" w:rsidRPr="000856D9">
        <w:rPr>
          <w:rFonts w:cs="Calibri"/>
          <w:lang w:val="en-US"/>
        </w:rPr>
        <w:t>supplemen</w:t>
      </w:r>
      <w:r w:rsidR="00FB6BC0" w:rsidRPr="000856D9">
        <w:rPr>
          <w:rFonts w:cs="Calibri"/>
          <w:lang w:val="en-US"/>
        </w:rPr>
        <w:t xml:space="preserve">ted with glycerol and </w:t>
      </w:r>
      <w:r w:rsidR="008A1574" w:rsidRPr="000856D9">
        <w:rPr>
          <w:rFonts w:cs="Calibri"/>
          <w:lang w:val="en-US"/>
        </w:rPr>
        <w:t xml:space="preserve">stored at -80 </w:t>
      </w:r>
      <w:r w:rsidR="006C2038" w:rsidRPr="000856D9">
        <w:rPr>
          <w:rFonts w:cs="Calibri"/>
          <w:vertAlign w:val="superscript"/>
          <w:lang w:val="en-US"/>
        </w:rPr>
        <w:t>o</w:t>
      </w:r>
      <w:r w:rsidR="006C2038" w:rsidRPr="000856D9">
        <w:rPr>
          <w:rFonts w:cs="Calibri"/>
          <w:lang w:val="en-US"/>
        </w:rPr>
        <w:t>C</w:t>
      </w:r>
      <w:r w:rsidR="008A1574" w:rsidRPr="000856D9">
        <w:rPr>
          <w:rFonts w:cs="Calibri"/>
          <w:lang w:val="en-US"/>
        </w:rPr>
        <w:t>. When needed, bacteria were grown on Columbia agar</w:t>
      </w:r>
      <w:r w:rsidRPr="000856D9">
        <w:rPr>
          <w:rFonts w:cs="Calibri"/>
          <w:lang w:val="en-US"/>
        </w:rPr>
        <w:t xml:space="preserve"> (Oxoid)</w:t>
      </w:r>
      <w:r w:rsidR="008A1574" w:rsidRPr="000856D9">
        <w:rPr>
          <w:rFonts w:cs="Calibri"/>
          <w:lang w:val="en-US"/>
        </w:rPr>
        <w:t xml:space="preserve"> </w:t>
      </w:r>
      <w:r w:rsidR="00243080" w:rsidRPr="000856D9">
        <w:rPr>
          <w:rFonts w:cs="Calibri"/>
          <w:lang w:val="en-US"/>
        </w:rPr>
        <w:t xml:space="preserve">aerobically </w:t>
      </w:r>
      <w:r w:rsidR="008A1574" w:rsidRPr="000856D9">
        <w:rPr>
          <w:rFonts w:cs="Calibri"/>
          <w:lang w:val="en-US"/>
        </w:rPr>
        <w:t>for 24hrs at 37</w:t>
      </w:r>
      <w:r w:rsidR="008A1574" w:rsidRPr="000856D9">
        <w:rPr>
          <w:rFonts w:cs="Calibri"/>
          <w:vertAlign w:val="superscript"/>
          <w:lang w:val="en-US"/>
        </w:rPr>
        <w:t>o</w:t>
      </w:r>
      <w:r w:rsidR="008A1574" w:rsidRPr="000856D9">
        <w:rPr>
          <w:rFonts w:cs="Calibri"/>
          <w:lang w:val="en-US"/>
        </w:rPr>
        <w:t>C</w:t>
      </w:r>
      <w:r w:rsidRPr="000856D9">
        <w:rPr>
          <w:rFonts w:cs="Calibri"/>
          <w:lang w:val="en-US"/>
        </w:rPr>
        <w:t>.</w:t>
      </w:r>
    </w:p>
    <w:p w14:paraId="58FB63C6" w14:textId="77777777" w:rsidR="008A1574" w:rsidRPr="000856D9" w:rsidRDefault="008A1574" w:rsidP="000F6F47">
      <w:pPr>
        <w:widowControl w:val="0"/>
        <w:autoSpaceDE w:val="0"/>
        <w:autoSpaceDN w:val="0"/>
        <w:adjustRightInd w:val="0"/>
        <w:spacing w:line="480" w:lineRule="auto"/>
        <w:rPr>
          <w:rFonts w:cs="Calibri"/>
          <w:lang w:val="en-US"/>
        </w:rPr>
      </w:pPr>
      <w:r w:rsidRPr="000856D9">
        <w:rPr>
          <w:rFonts w:cs="Calibri"/>
          <w:lang w:val="en-US"/>
        </w:rPr>
        <w:t> </w:t>
      </w:r>
    </w:p>
    <w:p w14:paraId="3F2F79FF" w14:textId="3FA4B099" w:rsidR="008A1574" w:rsidRPr="000856D9" w:rsidRDefault="009E7E3D" w:rsidP="000F6F47">
      <w:pPr>
        <w:widowControl w:val="0"/>
        <w:autoSpaceDE w:val="0"/>
        <w:autoSpaceDN w:val="0"/>
        <w:adjustRightInd w:val="0"/>
        <w:spacing w:line="480" w:lineRule="auto"/>
        <w:rPr>
          <w:rFonts w:cs="Calibri"/>
          <w:b/>
          <w:lang w:val="en-US"/>
        </w:rPr>
      </w:pPr>
      <w:r w:rsidRPr="000856D9">
        <w:rPr>
          <w:rFonts w:cs="Calibri"/>
          <w:b/>
          <w:bCs/>
          <w:lang w:val="en-US"/>
        </w:rPr>
        <w:t>Minimum inhibitory c</w:t>
      </w:r>
      <w:r w:rsidR="008A1574" w:rsidRPr="000856D9">
        <w:rPr>
          <w:rFonts w:cs="Calibri"/>
          <w:b/>
          <w:bCs/>
          <w:lang w:val="en-US"/>
        </w:rPr>
        <w:t xml:space="preserve">oncentration (MIC) </w:t>
      </w:r>
      <w:r w:rsidRPr="000856D9">
        <w:rPr>
          <w:rFonts w:cs="Calibri"/>
          <w:b/>
          <w:bCs/>
          <w:lang w:val="en-US"/>
        </w:rPr>
        <w:t>a</w:t>
      </w:r>
      <w:r w:rsidR="008A1574" w:rsidRPr="000856D9">
        <w:rPr>
          <w:rFonts w:cs="Calibri"/>
          <w:b/>
          <w:bCs/>
          <w:lang w:val="en-US"/>
        </w:rPr>
        <w:t>ssays</w:t>
      </w:r>
      <w:r w:rsidR="00C51075" w:rsidRPr="000856D9">
        <w:rPr>
          <w:rFonts w:cs="Calibri"/>
          <w:b/>
          <w:bCs/>
          <w:lang w:val="en-US"/>
        </w:rPr>
        <w:t xml:space="preserve"> (polymyxin B and colistin)</w:t>
      </w:r>
    </w:p>
    <w:p w14:paraId="1B680807" w14:textId="36918FCF" w:rsidR="008A1574" w:rsidRPr="000856D9" w:rsidRDefault="008A1574" w:rsidP="000F6F47">
      <w:pPr>
        <w:widowControl w:val="0"/>
        <w:autoSpaceDE w:val="0"/>
        <w:autoSpaceDN w:val="0"/>
        <w:adjustRightInd w:val="0"/>
        <w:spacing w:line="480" w:lineRule="auto"/>
        <w:rPr>
          <w:rFonts w:cs="Calibri"/>
          <w:lang w:val="en-US"/>
        </w:rPr>
      </w:pPr>
      <w:r w:rsidRPr="000856D9">
        <w:rPr>
          <w:rFonts w:cs="Calibri"/>
          <w:lang w:val="en-US"/>
        </w:rPr>
        <w:t xml:space="preserve">For all isolates, </w:t>
      </w:r>
      <w:r w:rsidR="008075A4">
        <w:rPr>
          <w:rFonts w:cs="Calibri"/>
          <w:lang w:val="en-US"/>
        </w:rPr>
        <w:t>MIC</w:t>
      </w:r>
      <w:r w:rsidRPr="000856D9">
        <w:rPr>
          <w:rFonts w:cs="Calibri"/>
          <w:lang w:val="en-US"/>
        </w:rPr>
        <w:t xml:space="preserve"> for polymyxin B and colistin </w:t>
      </w:r>
      <w:r w:rsidR="00AF1035" w:rsidRPr="000856D9">
        <w:rPr>
          <w:rFonts w:cs="Calibri"/>
          <w:lang w:val="en-US"/>
        </w:rPr>
        <w:t xml:space="preserve">(Sigma, UK) </w:t>
      </w:r>
      <w:r w:rsidRPr="000856D9">
        <w:rPr>
          <w:rFonts w:cs="Calibri"/>
          <w:lang w:val="en-US"/>
        </w:rPr>
        <w:t xml:space="preserve">were performed </w:t>
      </w:r>
      <w:r w:rsidR="00601C86" w:rsidRPr="000856D9">
        <w:rPr>
          <w:rFonts w:cs="Calibri"/>
          <w:lang w:val="en-US"/>
        </w:rPr>
        <w:t xml:space="preserve">from overnight broths </w:t>
      </w:r>
      <w:r w:rsidRPr="000856D9">
        <w:rPr>
          <w:rFonts w:cs="Calibri"/>
          <w:lang w:val="en-US"/>
        </w:rPr>
        <w:t xml:space="preserve">using </w:t>
      </w:r>
      <w:r w:rsidR="00840A44" w:rsidRPr="000856D9">
        <w:rPr>
          <w:rFonts w:cs="Calibri"/>
          <w:lang w:val="en-US"/>
        </w:rPr>
        <w:t>EUCAST</w:t>
      </w:r>
      <w:r w:rsidR="00F2659E" w:rsidRPr="000856D9">
        <w:rPr>
          <w:rFonts w:cs="Calibri"/>
          <w:lang w:val="en-US"/>
        </w:rPr>
        <w:t xml:space="preserve"> </w:t>
      </w:r>
      <w:r w:rsidRPr="000856D9">
        <w:rPr>
          <w:rFonts w:cs="Calibri"/>
          <w:lang w:val="en-US"/>
        </w:rPr>
        <w:t>standardised methods</w:t>
      </w:r>
      <w:hyperlink w:anchor="_ENREF_45" w:tooltip="Testing, 2019 #11" w:history="1">
        <w:r w:rsidR="00E6184A" w:rsidRPr="000856D9">
          <w:rPr>
            <w:rFonts w:cs="Calibri"/>
            <w:lang w:val="en-US"/>
          </w:rPr>
          <w:fldChar w:fldCharType="begin"/>
        </w:r>
        <w:r w:rsidR="00E6184A">
          <w:rPr>
            <w:rFonts w:cs="Calibri"/>
            <w:lang w:val="en-US"/>
          </w:rPr>
          <w:instrText xml:space="preserve"> ADDIN EN.CITE &lt;EndNote&gt;&lt;Cite&gt;&lt;Author&gt;Testing&lt;/Author&gt;&lt;Year&gt;2019&lt;/Year&gt;&lt;RecNum&gt;11&lt;/RecNum&gt;&lt;DisplayText&gt;&lt;style face="superscript"&gt;45&lt;/style&gt;&lt;/DisplayText&gt;&lt;record&gt;&lt;rec-number&gt;11&lt;/rec-number&gt;&lt;foreign-keys&gt;&lt;key app="EN" db-id="frfae0rd6f09rme5d51vz5wrsv9w0d0w25zp" timestamp="1553253536"&gt;11&lt;/key&gt;&lt;/foreign-keys&gt;&lt;ref-type name="Journal Article"&gt;17&lt;/ref-type&gt;&lt;contributors&gt;&lt;authors&gt;&lt;author&gt;The European Committee on Antimicrobial Susceptibility Testing&lt;/author&gt;&lt;/authors&gt;&lt;/contributors&gt;&lt;titles&gt;&lt;title&gt;Breakpoint tables for interpretation of MICs and zone diameters&lt;/title&gt;&lt;/titles&gt;&lt;volume&gt;9&lt;/volume&gt;&lt;dates&gt;&lt;year&gt;2019&lt;/year&gt;&lt;/dates&gt;&lt;urls&gt;&lt;related-urls&gt;&lt;url&gt;http://www.eucast.org/clinical_breakpoints/. &lt;/url&gt;&lt;/related-urls&gt;&lt;/urls&gt;&lt;/record&gt;&lt;/Cite&gt;&lt;/EndNote&gt;</w:instrText>
        </w:r>
        <w:r w:rsidR="00E6184A" w:rsidRPr="000856D9">
          <w:rPr>
            <w:rFonts w:cs="Calibri"/>
            <w:lang w:val="en-US"/>
          </w:rPr>
          <w:fldChar w:fldCharType="separate"/>
        </w:r>
        <w:r w:rsidR="00E6184A" w:rsidRPr="00E6184A">
          <w:rPr>
            <w:rFonts w:cs="Calibri"/>
            <w:noProof/>
            <w:vertAlign w:val="superscript"/>
            <w:lang w:val="en-US"/>
          </w:rPr>
          <w:t>45</w:t>
        </w:r>
        <w:r w:rsidR="00E6184A" w:rsidRPr="000856D9">
          <w:rPr>
            <w:rFonts w:cs="Calibri"/>
            <w:lang w:val="en-US"/>
          </w:rPr>
          <w:fldChar w:fldCharType="end"/>
        </w:r>
      </w:hyperlink>
      <w:r w:rsidRPr="000856D9">
        <w:rPr>
          <w:rFonts w:cs="Calibri"/>
          <w:lang w:val="en-US"/>
        </w:rPr>
        <w:t xml:space="preserve">.  In brief, broth dilutions were performed in 96-well plates with antibiotic concentrations from 128 </w:t>
      </w:r>
      <w:r w:rsidR="00B14743" w:rsidRPr="000856D9">
        <w:rPr>
          <w:rFonts w:cs="Calibri"/>
          <w:lang w:val="en-US"/>
        </w:rPr>
        <w:t>mg</w:t>
      </w:r>
      <w:r w:rsidRPr="000856D9">
        <w:rPr>
          <w:rFonts w:cs="Calibri"/>
          <w:lang w:val="en-US"/>
        </w:rPr>
        <w:t>/</w:t>
      </w:r>
      <w:r w:rsidR="00B14743" w:rsidRPr="000856D9">
        <w:rPr>
          <w:rFonts w:cs="Calibri"/>
          <w:lang w:val="en-US"/>
        </w:rPr>
        <w:t>L</w:t>
      </w:r>
      <w:r w:rsidRPr="000856D9">
        <w:rPr>
          <w:rFonts w:cs="Calibri"/>
          <w:lang w:val="en-US"/>
        </w:rPr>
        <w:t xml:space="preserve"> to 0.25 </w:t>
      </w:r>
      <w:r w:rsidR="00B14743" w:rsidRPr="000856D9">
        <w:rPr>
          <w:rFonts w:cs="Calibri"/>
          <w:lang w:val="en-US"/>
        </w:rPr>
        <w:t>mg</w:t>
      </w:r>
      <w:r w:rsidR="008075A4">
        <w:rPr>
          <w:rFonts w:cs="Calibri"/>
          <w:lang w:val="en-US"/>
        </w:rPr>
        <w:t>/</w:t>
      </w:r>
      <w:r w:rsidR="00B14743" w:rsidRPr="000856D9">
        <w:rPr>
          <w:rFonts w:cs="Calibri"/>
          <w:lang w:val="en-US"/>
        </w:rPr>
        <w:t>L</w:t>
      </w:r>
      <w:r w:rsidR="006F7C87" w:rsidRPr="000856D9">
        <w:rPr>
          <w:rFonts w:cs="Calibri"/>
          <w:lang w:val="en-US"/>
        </w:rPr>
        <w:t>.</w:t>
      </w:r>
      <w:r w:rsidRPr="000856D9">
        <w:rPr>
          <w:rFonts w:cs="Calibri"/>
          <w:lang w:val="en-US"/>
        </w:rPr>
        <w:t xml:space="preserve"> Positive and negative contro</w:t>
      </w:r>
      <w:r w:rsidR="00572540" w:rsidRPr="000856D9">
        <w:rPr>
          <w:rFonts w:cs="Calibri"/>
          <w:lang w:val="en-US"/>
        </w:rPr>
        <w:t>l</w:t>
      </w:r>
      <w:r w:rsidRPr="000856D9">
        <w:rPr>
          <w:rFonts w:cs="Calibri"/>
          <w:lang w:val="en-US"/>
        </w:rPr>
        <w:t xml:space="preserve">s were used throughout and </w:t>
      </w:r>
      <w:r w:rsidR="00B05010" w:rsidRPr="000856D9">
        <w:rPr>
          <w:rFonts w:cs="Calibri"/>
          <w:lang w:val="en-US"/>
        </w:rPr>
        <w:t>5 replicate</w:t>
      </w:r>
      <w:r w:rsidRPr="000856D9">
        <w:rPr>
          <w:rFonts w:cs="Calibri"/>
          <w:lang w:val="en-US"/>
        </w:rPr>
        <w:t xml:space="preserve"> assays were performed</w:t>
      </w:r>
      <w:r w:rsidR="00DF70A9" w:rsidRPr="000856D9">
        <w:rPr>
          <w:rFonts w:cs="Calibri"/>
          <w:lang w:val="en-US"/>
        </w:rPr>
        <w:t>. C</w:t>
      </w:r>
      <w:r w:rsidR="00840A44" w:rsidRPr="000856D9">
        <w:rPr>
          <w:rFonts w:cs="Calibri"/>
          <w:lang w:val="en-US"/>
        </w:rPr>
        <w:t xml:space="preserve">ontrols </w:t>
      </w:r>
      <w:r w:rsidR="00DF70A9" w:rsidRPr="000856D9">
        <w:rPr>
          <w:rFonts w:cs="Calibri"/>
          <w:lang w:val="en-US"/>
        </w:rPr>
        <w:t xml:space="preserve">strains </w:t>
      </w:r>
      <w:r w:rsidR="00840A44" w:rsidRPr="000856D9">
        <w:rPr>
          <w:rFonts w:cs="Calibri"/>
          <w:i/>
          <w:lang w:val="en-US"/>
        </w:rPr>
        <w:t>P. aeruginosa</w:t>
      </w:r>
      <w:r w:rsidR="00840A44" w:rsidRPr="000856D9">
        <w:rPr>
          <w:rFonts w:cs="Calibri"/>
          <w:lang w:val="en-US"/>
        </w:rPr>
        <w:t xml:space="preserve"> ATCC 27853, </w:t>
      </w:r>
      <w:r w:rsidR="00DF70A9" w:rsidRPr="000856D9">
        <w:rPr>
          <w:rFonts w:cs="Calibri"/>
          <w:lang w:val="en-US"/>
        </w:rPr>
        <w:t xml:space="preserve">the laboratory reference strain </w:t>
      </w:r>
      <w:r w:rsidR="00840A44" w:rsidRPr="000856D9">
        <w:rPr>
          <w:rFonts w:cs="Calibri"/>
          <w:lang w:val="en-US"/>
        </w:rPr>
        <w:t xml:space="preserve">PAO1 and </w:t>
      </w:r>
      <w:r w:rsidR="00DF70A9" w:rsidRPr="000856D9">
        <w:rPr>
          <w:rFonts w:cs="Calibri"/>
          <w:i/>
          <w:lang w:val="en-US"/>
        </w:rPr>
        <w:t>Escherichia coli</w:t>
      </w:r>
      <w:r w:rsidR="00DF70A9" w:rsidRPr="000856D9">
        <w:rPr>
          <w:rFonts w:cs="Calibri"/>
          <w:lang w:val="en-US"/>
        </w:rPr>
        <w:t xml:space="preserve"> NCTC 13846 were used in every experiment.</w:t>
      </w:r>
      <w:r w:rsidR="007D39E4" w:rsidRPr="000856D9">
        <w:rPr>
          <w:rFonts w:cs="Calibri"/>
          <w:lang w:val="en-US"/>
        </w:rPr>
        <w:t xml:space="preserve"> </w:t>
      </w:r>
      <w:r w:rsidRPr="000856D9">
        <w:rPr>
          <w:rFonts w:cs="Calibri"/>
          <w:lang w:val="en-US"/>
        </w:rPr>
        <w:t xml:space="preserve">The plates were incubated </w:t>
      </w:r>
      <w:r w:rsidR="00243080" w:rsidRPr="000856D9">
        <w:rPr>
          <w:rFonts w:cs="Calibri"/>
          <w:lang w:val="en-US"/>
        </w:rPr>
        <w:t xml:space="preserve">aerobically at </w:t>
      </w:r>
      <w:r w:rsidRPr="000856D9">
        <w:rPr>
          <w:rFonts w:cs="Calibri"/>
          <w:lang w:val="en-US"/>
        </w:rPr>
        <w:t>37</w:t>
      </w:r>
      <w:r w:rsidRPr="000856D9">
        <w:rPr>
          <w:rFonts w:cs="Calibri"/>
          <w:vertAlign w:val="superscript"/>
          <w:lang w:val="en-US"/>
        </w:rPr>
        <w:t>o</w:t>
      </w:r>
      <w:r w:rsidRPr="000856D9">
        <w:rPr>
          <w:rFonts w:cs="Calibri"/>
          <w:lang w:val="en-US"/>
        </w:rPr>
        <w:t>C and assessed after 24 and 48hrs of growth</w:t>
      </w:r>
      <w:r w:rsidR="008075A4">
        <w:rPr>
          <w:rFonts w:cs="Calibri"/>
          <w:lang w:val="en-US"/>
        </w:rPr>
        <w:t xml:space="preserve"> in room air</w:t>
      </w:r>
      <w:r w:rsidRPr="000856D9">
        <w:rPr>
          <w:rFonts w:cs="Calibri"/>
          <w:lang w:val="en-US"/>
        </w:rPr>
        <w:t xml:space="preserve">.  </w:t>
      </w:r>
    </w:p>
    <w:p w14:paraId="0108A699" w14:textId="7B6C320E" w:rsidR="008A1574" w:rsidRPr="000856D9" w:rsidRDefault="008A1574" w:rsidP="000F6F47">
      <w:pPr>
        <w:widowControl w:val="0"/>
        <w:autoSpaceDE w:val="0"/>
        <w:autoSpaceDN w:val="0"/>
        <w:adjustRightInd w:val="0"/>
        <w:spacing w:line="480" w:lineRule="auto"/>
        <w:rPr>
          <w:rFonts w:cs="Calibri"/>
          <w:lang w:val="en-US"/>
        </w:rPr>
      </w:pPr>
      <w:r w:rsidRPr="000856D9">
        <w:t xml:space="preserve">For colistin, </w:t>
      </w:r>
      <w:r w:rsidR="00840A44" w:rsidRPr="000856D9">
        <w:t>s</w:t>
      </w:r>
      <w:r w:rsidRPr="000856D9">
        <w:t>tandard breakpoints were used (</w:t>
      </w:r>
      <w:r w:rsidR="00B04DF9" w:rsidRPr="000856D9">
        <w:t>&gt;</w:t>
      </w:r>
      <w:r w:rsidR="007D39E4" w:rsidRPr="000856D9">
        <w:t xml:space="preserve">2 </w:t>
      </w:r>
      <w:r w:rsidR="00B14743" w:rsidRPr="000856D9">
        <w:t>mg</w:t>
      </w:r>
      <w:r w:rsidRPr="000856D9">
        <w:t>/</w:t>
      </w:r>
      <w:r w:rsidR="00B14743" w:rsidRPr="000856D9">
        <w:t>L</w:t>
      </w:r>
      <w:r w:rsidRPr="000856D9">
        <w:t>)</w:t>
      </w:r>
      <w:r w:rsidR="00601C86" w:rsidRPr="000856D9">
        <w:t>,</w:t>
      </w:r>
      <w:r w:rsidR="006F7C87" w:rsidRPr="000856D9">
        <w:t xml:space="preserve"> </w:t>
      </w:r>
      <w:r w:rsidRPr="000856D9">
        <w:t xml:space="preserve">consistent with the </w:t>
      </w:r>
      <w:r w:rsidR="007D39E4" w:rsidRPr="000856D9">
        <w:t xml:space="preserve">EUCAST </w:t>
      </w:r>
      <w:r w:rsidRPr="000856D9">
        <w:t>guidelines used by human clinical microbiology diagnostic laboratories</w:t>
      </w:r>
      <w:r w:rsidR="00C51075" w:rsidRPr="000856D9">
        <w:t xml:space="preserve"> in the UK</w:t>
      </w:r>
      <w:hyperlink w:anchor="_ENREF_45" w:tooltip="Testing, 2019 #11" w:history="1">
        <w:r w:rsidR="00E6184A" w:rsidRPr="000856D9">
          <w:fldChar w:fldCharType="begin"/>
        </w:r>
        <w:r w:rsidR="00E6184A">
          <w:instrText xml:space="preserve"> ADDIN EN.CITE &lt;EndNote&gt;&lt;Cite&gt;&lt;Author&gt;Testing&lt;/Author&gt;&lt;Year&gt;2019&lt;/Year&gt;&lt;RecNum&gt;11&lt;/RecNum&gt;&lt;DisplayText&gt;&lt;style face="superscript"&gt;45&lt;/style&gt;&lt;/DisplayText&gt;&lt;record&gt;&lt;rec-number&gt;11&lt;/rec-number&gt;&lt;foreign-keys&gt;&lt;key app="EN" db-id="frfae0rd6f09rme5d51vz5wrsv9w0d0w25zp" timestamp="1553253536"&gt;11&lt;/key&gt;&lt;/foreign-keys&gt;&lt;ref-type name="Journal Article"&gt;17&lt;/ref-type&gt;&lt;contributors&gt;&lt;authors&gt;&lt;author&gt;The European Committee on Antimicrobial Susceptibility Testing&lt;/author&gt;&lt;/authors&gt;&lt;/contributors&gt;&lt;titles&gt;&lt;title&gt;Breakpoint tables for interpretation of MICs and zone diameters&lt;/title&gt;&lt;/titles&gt;&lt;volume&gt;9&lt;/volume&gt;&lt;dates&gt;&lt;year&gt;2019&lt;/year&gt;&lt;/dates&gt;&lt;urls&gt;&lt;related-urls&gt;&lt;url&gt;http://www.eucast.org/clinical_breakpoints/. &lt;/url&gt;&lt;/related-urls&gt;&lt;/urls&gt;&lt;/record&gt;&lt;/Cite&gt;&lt;/EndNote&gt;</w:instrText>
        </w:r>
        <w:r w:rsidR="00E6184A" w:rsidRPr="000856D9">
          <w:fldChar w:fldCharType="separate"/>
        </w:r>
        <w:r w:rsidR="00E6184A" w:rsidRPr="00E6184A">
          <w:rPr>
            <w:noProof/>
            <w:vertAlign w:val="superscript"/>
          </w:rPr>
          <w:t>45</w:t>
        </w:r>
        <w:r w:rsidR="00E6184A" w:rsidRPr="000856D9">
          <w:fldChar w:fldCharType="end"/>
        </w:r>
      </w:hyperlink>
      <w:r w:rsidRPr="000856D9">
        <w:t xml:space="preserve">.  </w:t>
      </w:r>
      <w:r w:rsidRPr="000856D9">
        <w:rPr>
          <w:rFonts w:cs="Calibri"/>
          <w:lang w:val="en-US"/>
        </w:rPr>
        <w:t xml:space="preserve">MIC values </w:t>
      </w:r>
      <w:r w:rsidR="00601C86" w:rsidRPr="000856D9">
        <w:rPr>
          <w:rFonts w:cs="Calibri"/>
          <w:lang w:val="en-US"/>
        </w:rPr>
        <w:t xml:space="preserve">for polymyxin B </w:t>
      </w:r>
      <w:r w:rsidRPr="000856D9">
        <w:rPr>
          <w:rFonts w:cs="Calibri"/>
          <w:lang w:val="en-US"/>
        </w:rPr>
        <w:t xml:space="preserve">were interpreted </w:t>
      </w:r>
      <w:r w:rsidR="00D15351" w:rsidRPr="000856D9">
        <w:rPr>
          <w:rFonts w:cs="Calibri"/>
          <w:lang w:val="en-US"/>
        </w:rPr>
        <w:t>at breakpoints of S</w:t>
      </w:r>
      <w:r w:rsidR="008075A4">
        <w:rPr>
          <w:rFonts w:cs="Calibri"/>
          <w:lang w:val="en-US"/>
        </w:rPr>
        <w:t xml:space="preserve">ensitive </w:t>
      </w:r>
      <w:r w:rsidR="00D15351" w:rsidRPr="000856D9">
        <w:rPr>
          <w:rFonts w:ascii="Cambria" w:hAnsi="Cambria" w:cs="Calibri"/>
          <w:lang w:val="en-US"/>
        </w:rPr>
        <w:t>≤</w:t>
      </w:r>
      <w:r w:rsidR="00D15351" w:rsidRPr="000856D9">
        <w:rPr>
          <w:rFonts w:cs="Calibri"/>
          <w:lang w:val="en-US"/>
        </w:rPr>
        <w:t xml:space="preserve"> 2mg/L, I</w:t>
      </w:r>
      <w:r w:rsidR="008075A4">
        <w:rPr>
          <w:rFonts w:cs="Calibri"/>
          <w:lang w:val="en-US"/>
        </w:rPr>
        <w:t>ntermediate</w:t>
      </w:r>
      <w:r w:rsidR="00D15351" w:rsidRPr="000856D9">
        <w:rPr>
          <w:rFonts w:cs="Calibri"/>
          <w:lang w:val="en-US"/>
        </w:rPr>
        <w:t>=4mg/L, R</w:t>
      </w:r>
      <w:r w:rsidR="008075A4">
        <w:rPr>
          <w:rFonts w:cs="Calibri"/>
          <w:lang w:val="en-US"/>
        </w:rPr>
        <w:t xml:space="preserve">esistant </w:t>
      </w:r>
      <w:r w:rsidR="00D15351" w:rsidRPr="000856D9">
        <w:rPr>
          <w:rFonts w:ascii="Cambria" w:hAnsi="Cambria" w:cs="Calibri"/>
          <w:lang w:val="en-US"/>
        </w:rPr>
        <w:t>≥</w:t>
      </w:r>
      <w:r w:rsidR="00D15351" w:rsidRPr="000856D9">
        <w:rPr>
          <w:rFonts w:cs="Calibri"/>
          <w:lang w:val="en-US"/>
        </w:rPr>
        <w:t>8mg/L (</w:t>
      </w:r>
      <w:r w:rsidR="00AC52FB">
        <w:rPr>
          <w:rFonts w:cs="Calibri"/>
          <w:lang w:val="en-US"/>
        </w:rPr>
        <w:t xml:space="preserve">M100-ED29 </w:t>
      </w:r>
      <w:r w:rsidR="005F770D" w:rsidRPr="000856D9">
        <w:rPr>
          <w:rFonts w:cs="Calibri"/>
          <w:lang w:val="en-US"/>
        </w:rPr>
        <w:t>Clinical and Laboratory Standards Institute</w:t>
      </w:r>
      <w:r w:rsidR="00D15351" w:rsidRPr="000856D9">
        <w:rPr>
          <w:rFonts w:cs="Calibri"/>
          <w:lang w:val="en-US"/>
        </w:rPr>
        <w:t>)</w:t>
      </w:r>
      <w:hyperlink w:anchor="_ENREF_46" w:tooltip="CLSI, 2018 #14" w:history="1">
        <w:r w:rsidR="00E6184A">
          <w:rPr>
            <w:rFonts w:cs="Calibri"/>
            <w:lang w:val="en-US"/>
          </w:rPr>
          <w:fldChar w:fldCharType="begin"/>
        </w:r>
        <w:r w:rsidR="00E6184A">
          <w:rPr>
            <w:rFonts w:cs="Calibri"/>
            <w:lang w:val="en-US"/>
          </w:rPr>
          <w:instrText xml:space="preserve"> ADDIN EN.CITE &lt;EndNote&gt;&lt;Cite&gt;&lt;Author&gt;CLSI&lt;/Author&gt;&lt;Year&gt;2018&lt;/Year&gt;&lt;RecNum&gt;14&lt;/RecNum&gt;&lt;DisplayText&gt;&lt;style face="superscript"&gt;46&lt;/style&gt;&lt;/DisplayText&gt;&lt;record&gt;&lt;rec-number&gt;14&lt;/rec-number&gt;&lt;foreign-keys&gt;&lt;key app="EN" db-id="frfae0rd6f09rme5d51vz5wrsv9w0d0w25zp" timestamp="1557933036"&gt;14&lt;/key&gt;&lt;/foreign-keys&gt;&lt;ref-type name="Book"&gt;6&lt;/ref-type&gt;&lt;contributors&gt;&lt;authors&gt;&lt;author&gt;CLSI&lt;/author&gt;&lt;/authors&gt;&lt;secondary-authors&gt;&lt;author&gt;Wayne PA&lt;/author&gt;&lt;/secondary-authors&gt;&lt;/contributors&gt;&lt;titles&gt;&lt;title&gt;Performance standards for antimicrobial susceptibility testing&lt;/title&gt;&lt;secondary-title&gt;CLSI standard M02&lt;/secondary-title&gt;&lt;/titles&gt;&lt;edition&gt;13th edition&lt;/edition&gt;&lt;dates&gt;&lt;year&gt;2018&lt;/year&gt;&lt;/dates&gt;&lt;urls&gt;&lt;/urls&gt;&lt;/record&gt;&lt;/Cite&gt;&lt;/EndNote&gt;</w:instrText>
        </w:r>
        <w:r w:rsidR="00E6184A">
          <w:rPr>
            <w:rFonts w:cs="Calibri"/>
            <w:lang w:val="en-US"/>
          </w:rPr>
          <w:fldChar w:fldCharType="separate"/>
        </w:r>
        <w:r w:rsidR="00E6184A" w:rsidRPr="00E6184A">
          <w:rPr>
            <w:rFonts w:cs="Calibri"/>
            <w:noProof/>
            <w:vertAlign w:val="superscript"/>
            <w:lang w:val="en-US"/>
          </w:rPr>
          <w:t>46</w:t>
        </w:r>
        <w:r w:rsidR="00E6184A">
          <w:rPr>
            <w:rFonts w:cs="Calibri"/>
            <w:lang w:val="en-US"/>
          </w:rPr>
          <w:fldChar w:fldCharType="end"/>
        </w:r>
      </w:hyperlink>
      <w:r w:rsidRPr="000856D9">
        <w:rPr>
          <w:rFonts w:cs="Calibri"/>
          <w:lang w:val="en-US"/>
        </w:rPr>
        <w:t xml:space="preserve">.  </w:t>
      </w:r>
    </w:p>
    <w:p w14:paraId="43EBFBF2" w14:textId="77777777" w:rsidR="008A1574" w:rsidRPr="000856D9" w:rsidRDefault="008A1574" w:rsidP="000F6F47">
      <w:pPr>
        <w:widowControl w:val="0"/>
        <w:autoSpaceDE w:val="0"/>
        <w:autoSpaceDN w:val="0"/>
        <w:adjustRightInd w:val="0"/>
        <w:spacing w:line="480" w:lineRule="auto"/>
        <w:rPr>
          <w:rFonts w:cs="Calibri"/>
          <w:lang w:val="en-US"/>
        </w:rPr>
      </w:pPr>
    </w:p>
    <w:p w14:paraId="4F2D4DE1" w14:textId="4396AE00" w:rsidR="008A1574" w:rsidRPr="000856D9" w:rsidRDefault="000B5E6E" w:rsidP="000F6F47">
      <w:pPr>
        <w:widowControl w:val="0"/>
        <w:autoSpaceDE w:val="0"/>
        <w:autoSpaceDN w:val="0"/>
        <w:adjustRightInd w:val="0"/>
        <w:spacing w:line="480" w:lineRule="auto"/>
        <w:rPr>
          <w:rFonts w:cs="Calibri"/>
          <w:b/>
          <w:bCs/>
          <w:lang w:val="en-US"/>
        </w:rPr>
      </w:pPr>
      <w:r w:rsidRPr="000856D9">
        <w:rPr>
          <w:rFonts w:cs="Calibri"/>
          <w:b/>
          <w:bCs/>
          <w:lang w:val="en-US"/>
        </w:rPr>
        <w:t>Further</w:t>
      </w:r>
      <w:r w:rsidR="009C3E69" w:rsidRPr="000856D9">
        <w:rPr>
          <w:rFonts w:cs="Calibri"/>
          <w:b/>
          <w:bCs/>
          <w:lang w:val="en-US"/>
        </w:rPr>
        <w:t xml:space="preserve"> </w:t>
      </w:r>
      <w:r w:rsidR="009E7E3D" w:rsidRPr="000856D9">
        <w:rPr>
          <w:rFonts w:cs="Calibri"/>
          <w:b/>
          <w:bCs/>
          <w:lang w:val="en-US"/>
        </w:rPr>
        <w:t>a</w:t>
      </w:r>
      <w:r w:rsidR="00DD1211" w:rsidRPr="000856D9">
        <w:rPr>
          <w:rFonts w:cs="Calibri"/>
          <w:b/>
          <w:bCs/>
          <w:lang w:val="en-US"/>
        </w:rPr>
        <w:t xml:space="preserve">ntimicrobial </w:t>
      </w:r>
      <w:r w:rsidR="009E7E3D" w:rsidRPr="000856D9">
        <w:rPr>
          <w:rFonts w:cs="Calibri"/>
          <w:b/>
          <w:bCs/>
          <w:lang w:val="en-US"/>
        </w:rPr>
        <w:t>susceptibility t</w:t>
      </w:r>
      <w:r w:rsidRPr="000856D9">
        <w:rPr>
          <w:rFonts w:cs="Calibri"/>
          <w:b/>
          <w:bCs/>
          <w:lang w:val="en-US"/>
        </w:rPr>
        <w:t>esting</w:t>
      </w:r>
    </w:p>
    <w:p w14:paraId="18118350" w14:textId="499D3088" w:rsidR="008A1574" w:rsidRPr="000856D9" w:rsidRDefault="00B965C1" w:rsidP="000F6F47">
      <w:pPr>
        <w:widowControl w:val="0"/>
        <w:autoSpaceDE w:val="0"/>
        <w:autoSpaceDN w:val="0"/>
        <w:adjustRightInd w:val="0"/>
        <w:spacing w:line="480" w:lineRule="auto"/>
        <w:rPr>
          <w:rFonts w:cs="Times New Roman"/>
          <w:lang w:val="en-US"/>
        </w:rPr>
      </w:pPr>
      <w:r w:rsidRPr="000856D9">
        <w:rPr>
          <w:rFonts w:cs="Times New Roman"/>
          <w:lang w:val="en-US"/>
        </w:rPr>
        <w:t>To test susceptibilit</w:t>
      </w:r>
      <w:r w:rsidR="008E3A54" w:rsidRPr="000856D9">
        <w:rPr>
          <w:rFonts w:cs="Times New Roman"/>
          <w:lang w:val="en-US"/>
        </w:rPr>
        <w:t>y to a panel of veterinary-releva</w:t>
      </w:r>
      <w:r w:rsidRPr="000856D9">
        <w:rPr>
          <w:rFonts w:cs="Times New Roman"/>
          <w:lang w:val="en-US"/>
        </w:rPr>
        <w:t>nt antimicrobials, s</w:t>
      </w:r>
      <w:r w:rsidR="008A1574" w:rsidRPr="000856D9">
        <w:rPr>
          <w:rFonts w:cs="Times New Roman"/>
          <w:lang w:val="en-US"/>
        </w:rPr>
        <w:t>ubcultures were made of the human and companion animal samples by passage on blood agar or Columbia agar</w:t>
      </w:r>
      <w:r w:rsidR="00601C86" w:rsidRPr="000856D9">
        <w:rPr>
          <w:rFonts w:cs="Times New Roman"/>
          <w:lang w:val="en-US"/>
        </w:rPr>
        <w:t xml:space="preserve">. After </w:t>
      </w:r>
      <w:r w:rsidR="00205794" w:rsidRPr="000856D9">
        <w:rPr>
          <w:rFonts w:cs="Times New Roman"/>
          <w:lang w:val="en-US"/>
        </w:rPr>
        <w:t>aerobic</w:t>
      </w:r>
      <w:r w:rsidR="00601C86" w:rsidRPr="000856D9">
        <w:rPr>
          <w:rFonts w:cs="Times New Roman"/>
          <w:lang w:val="en-US"/>
        </w:rPr>
        <w:t xml:space="preserve"> incubation </w:t>
      </w:r>
      <w:r w:rsidR="008A1574" w:rsidRPr="000856D9">
        <w:rPr>
          <w:rFonts w:cs="Times New Roman"/>
          <w:lang w:val="en-US"/>
        </w:rPr>
        <w:t>at 37</w:t>
      </w:r>
      <w:r w:rsidR="00601C86" w:rsidRPr="000856D9">
        <w:rPr>
          <w:vertAlign w:val="superscript"/>
          <w:lang w:val="en-US"/>
        </w:rPr>
        <w:t>o</w:t>
      </w:r>
      <w:r w:rsidR="008A1574" w:rsidRPr="000856D9">
        <w:rPr>
          <w:rFonts w:cs="Times New Roman"/>
          <w:lang w:val="en-US"/>
        </w:rPr>
        <w:t>C overnight</w:t>
      </w:r>
      <w:r w:rsidR="00601C86" w:rsidRPr="000856D9">
        <w:rPr>
          <w:rFonts w:cs="Times New Roman"/>
          <w:lang w:val="en-US"/>
        </w:rPr>
        <w:t>,</w:t>
      </w:r>
      <w:r w:rsidR="008A1574" w:rsidRPr="000856D9">
        <w:rPr>
          <w:rFonts w:cs="Times New Roman"/>
          <w:lang w:val="en-US"/>
        </w:rPr>
        <w:t xml:space="preserve"> </w:t>
      </w:r>
      <w:r w:rsidR="00911254" w:rsidRPr="000856D9">
        <w:rPr>
          <w:rFonts w:cs="Times New Roman"/>
          <w:lang w:val="en-US"/>
        </w:rPr>
        <w:t>colonies were suspended in 5mL</w:t>
      </w:r>
      <w:r w:rsidR="008A1574" w:rsidRPr="000856D9">
        <w:rPr>
          <w:rFonts w:cs="Times New Roman"/>
          <w:lang w:val="en-US"/>
        </w:rPr>
        <w:t xml:space="preserve"> </w:t>
      </w:r>
      <w:r w:rsidR="00117903" w:rsidRPr="000856D9">
        <w:t>sterile diluted water (SDW)</w:t>
      </w:r>
      <w:r w:rsidR="008A1574" w:rsidRPr="000856D9">
        <w:rPr>
          <w:lang w:val="en-US"/>
        </w:rPr>
        <w:t xml:space="preserve"> </w:t>
      </w:r>
      <w:r w:rsidR="008A1574" w:rsidRPr="000856D9">
        <w:rPr>
          <w:rFonts w:cs="Times New Roman"/>
          <w:lang w:val="en-US"/>
        </w:rPr>
        <w:t>to produce a uniform turbidity of 0.5 McFarland</w:t>
      </w:r>
      <w:r w:rsidR="008E3A54" w:rsidRPr="000856D9">
        <w:rPr>
          <w:rFonts w:cs="Times New Roman"/>
          <w:lang w:val="en-US"/>
        </w:rPr>
        <w:t xml:space="preserve"> units</w:t>
      </w:r>
      <w:r w:rsidR="008A1574" w:rsidRPr="000856D9">
        <w:rPr>
          <w:rFonts w:cs="Times New Roman"/>
          <w:lang w:val="en-US"/>
        </w:rPr>
        <w:t xml:space="preserve">.  A 10μL aliquot of this solution was </w:t>
      </w:r>
      <w:r w:rsidR="008A1574" w:rsidRPr="000856D9">
        <w:rPr>
          <w:rFonts w:cs="Times New Roman"/>
          <w:lang w:val="en-US"/>
        </w:rPr>
        <w:lastRenderedPageBreak/>
        <w:t>transferred to 11mL</w:t>
      </w:r>
      <w:r w:rsidR="00911254" w:rsidRPr="000856D9">
        <w:rPr>
          <w:rFonts w:cs="Times New Roman"/>
          <w:lang w:val="en-US"/>
        </w:rPr>
        <w:t xml:space="preserve"> </w:t>
      </w:r>
      <w:r w:rsidR="00AF1035" w:rsidRPr="000856D9">
        <w:rPr>
          <w:rFonts w:cs="Times New Roman"/>
          <w:lang w:val="en-US"/>
        </w:rPr>
        <w:t xml:space="preserve">cation-adjusted </w:t>
      </w:r>
      <w:r w:rsidR="008A1574" w:rsidRPr="000856D9">
        <w:rPr>
          <w:rFonts w:cs="Times New Roman"/>
          <w:lang w:val="en-US"/>
        </w:rPr>
        <w:t>Mueller–Hinton broth</w:t>
      </w:r>
      <w:r w:rsidR="008A3660" w:rsidRPr="000856D9">
        <w:rPr>
          <w:rFonts w:cs="Times New Roman"/>
          <w:lang w:val="en-US"/>
        </w:rPr>
        <w:t xml:space="preserve"> (Sigma, UK)</w:t>
      </w:r>
      <w:r w:rsidR="00205794" w:rsidRPr="000856D9">
        <w:rPr>
          <w:rFonts w:cs="Times New Roman"/>
          <w:lang w:val="en-US"/>
        </w:rPr>
        <w:t xml:space="preserve"> that was </w:t>
      </w:r>
      <w:r w:rsidR="008A1574" w:rsidRPr="000856D9">
        <w:rPr>
          <w:rFonts w:cs="Times New Roman"/>
          <w:lang w:val="en-US"/>
        </w:rPr>
        <w:t xml:space="preserve">then transferred to the Sensititre COMPAN1F 96well microtitre plate via the </w:t>
      </w:r>
      <w:r w:rsidR="00814DA2" w:rsidRPr="000856D9">
        <w:rPr>
          <w:rFonts w:cs="Times New Roman"/>
          <w:lang w:val="en-US"/>
        </w:rPr>
        <w:t xml:space="preserve">Thermoscientific </w:t>
      </w:r>
      <w:r w:rsidR="008A1574" w:rsidRPr="000856D9">
        <w:rPr>
          <w:rFonts w:cs="Times New Roman"/>
          <w:lang w:val="en-US"/>
        </w:rPr>
        <w:t>Sensititre® AIM</w:t>
      </w:r>
      <w:r w:rsidR="008A1574" w:rsidRPr="000856D9">
        <w:rPr>
          <w:rFonts w:cs="Verdana"/>
          <w:bCs/>
          <w:lang w:val="en-US"/>
        </w:rPr>
        <w:t xml:space="preserve">™ </w:t>
      </w:r>
      <w:r w:rsidR="008A1574" w:rsidRPr="000856D9">
        <w:rPr>
          <w:rFonts w:cs="Times New Roman"/>
          <w:lang w:val="en-US"/>
        </w:rPr>
        <w:t>(</w:t>
      </w:r>
      <w:r w:rsidR="00814DA2" w:rsidRPr="000856D9">
        <w:rPr>
          <w:rFonts w:cs="Times New Roman"/>
          <w:lang w:val="en-US"/>
        </w:rPr>
        <w:t>ThermoScientific</w:t>
      </w:r>
      <w:r w:rsidR="00F217BC" w:rsidRPr="000856D9">
        <w:rPr>
          <w:rFonts w:cs="Times New Roman"/>
          <w:lang w:val="en-US"/>
        </w:rPr>
        <w:t xml:space="preserve"> </w:t>
      </w:r>
      <w:r w:rsidR="008A1574" w:rsidRPr="000856D9">
        <w:rPr>
          <w:rFonts w:cs="Times New Roman"/>
          <w:lang w:val="en-US"/>
        </w:rPr>
        <w:t xml:space="preserve">) automated </w:t>
      </w:r>
      <w:r w:rsidR="00F217BC" w:rsidRPr="000856D9">
        <w:rPr>
          <w:rFonts w:cs="Times New Roman"/>
          <w:lang w:val="en-US"/>
        </w:rPr>
        <w:t>inoculation</w:t>
      </w:r>
      <w:r w:rsidR="008A1574" w:rsidRPr="000856D9">
        <w:rPr>
          <w:rFonts w:cs="Times New Roman"/>
          <w:lang w:val="en-US"/>
        </w:rPr>
        <w:t xml:space="preserve"> delivery system.  </w:t>
      </w:r>
      <w:r w:rsidR="00814DA2" w:rsidRPr="000856D9">
        <w:rPr>
          <w:rFonts w:cs="Times New Roman"/>
          <w:lang w:val="en-US"/>
        </w:rPr>
        <w:t xml:space="preserve">This system determines resistance to ampicillin, amoxicillin/clavulanic acid, ticarcillin, trimethoprim/sulfamethoxazole, gentamicin, penicillin, ceftiofur, enrofloxacin, cefovecin, amikacin, cefpodoxime, imipenem, erythromycin, marbofloxacin, oxacillin, cefoxitin, ticarcillin/clavulanic acid, clindamycin, doxycycline, chloramphenicol, cefazolin and rifampin. </w:t>
      </w:r>
      <w:r w:rsidR="008A1574" w:rsidRPr="000856D9">
        <w:rPr>
          <w:rFonts w:cs="Times New Roman"/>
          <w:lang w:val="en-US"/>
        </w:rPr>
        <w:t xml:space="preserve">The plates were incubated </w:t>
      </w:r>
      <w:r w:rsidR="00255521" w:rsidRPr="000856D9">
        <w:rPr>
          <w:rFonts w:cs="Times New Roman"/>
          <w:lang w:val="en-US"/>
        </w:rPr>
        <w:t>aerobically</w:t>
      </w:r>
      <w:r w:rsidR="008A1574" w:rsidRPr="000856D9">
        <w:rPr>
          <w:rFonts w:cs="Times New Roman"/>
          <w:lang w:val="en-US"/>
        </w:rPr>
        <w:t xml:space="preserve"> at 37</w:t>
      </w:r>
      <w:r w:rsidR="00601C86" w:rsidRPr="000856D9">
        <w:rPr>
          <w:rFonts w:cs="Times New Roman"/>
          <w:vertAlign w:val="superscript"/>
          <w:lang w:val="en-US"/>
        </w:rPr>
        <w:t>o</w:t>
      </w:r>
      <w:r w:rsidR="008A1574" w:rsidRPr="000856D9">
        <w:rPr>
          <w:rFonts w:cs="Times New Roman"/>
          <w:lang w:val="en-US"/>
        </w:rPr>
        <w:t xml:space="preserve">C for 24hrs and the plates read using </w:t>
      </w:r>
      <w:r w:rsidR="006F7C87" w:rsidRPr="000856D9">
        <w:rPr>
          <w:rFonts w:cs="Times New Roman"/>
          <w:lang w:val="en-US"/>
        </w:rPr>
        <w:t xml:space="preserve">the </w:t>
      </w:r>
      <w:r w:rsidR="008A1574" w:rsidRPr="000856D9">
        <w:rPr>
          <w:rFonts w:cs="Verdana"/>
          <w:bCs/>
          <w:lang w:val="en-US"/>
        </w:rPr>
        <w:t>Sensititre OptiRead™ Automated Fluorometric Plate Reading System</w:t>
      </w:r>
      <w:r w:rsidR="008A1574" w:rsidRPr="000856D9">
        <w:rPr>
          <w:rFonts w:cs="Times New Roman"/>
          <w:lang w:val="en-US"/>
        </w:rPr>
        <w:t>Trek Sensititre® (</w:t>
      </w:r>
      <w:r w:rsidR="00B05010" w:rsidRPr="000856D9">
        <w:rPr>
          <w:rFonts w:cs="Times New Roman"/>
          <w:lang w:val="en-US"/>
        </w:rPr>
        <w:t>ThermoFisher Scientific</w:t>
      </w:r>
      <w:r w:rsidR="008A1574" w:rsidRPr="000856D9">
        <w:rPr>
          <w:rFonts w:cs="Times New Roman"/>
          <w:lang w:val="en-US"/>
        </w:rPr>
        <w:t xml:space="preserve">) to measure the </w:t>
      </w:r>
      <w:r w:rsidR="00FB6BC0" w:rsidRPr="000856D9">
        <w:rPr>
          <w:rFonts w:cs="Times New Roman"/>
          <w:lang w:val="en-US"/>
        </w:rPr>
        <w:t>MIC</w:t>
      </w:r>
      <w:r w:rsidR="008A1574" w:rsidRPr="000856D9">
        <w:rPr>
          <w:rFonts w:cs="Times New Roman"/>
          <w:lang w:val="en-US"/>
        </w:rPr>
        <w:t xml:space="preserve"> for inhibition of growth</w:t>
      </w:r>
      <w:r w:rsidR="00340680" w:rsidRPr="000856D9">
        <w:rPr>
          <w:rFonts w:cs="Times New Roman"/>
          <w:lang w:val="en-US"/>
        </w:rPr>
        <w:t xml:space="preserve"> (</w:t>
      </w:r>
      <w:r w:rsidR="008075A4">
        <w:rPr>
          <w:rFonts w:cs="Times New Roman"/>
          <w:lang w:val="en-US"/>
        </w:rPr>
        <w:t>breakpoints provided by Thermo Scientific SENSITITRE COMPAN1F protocol</w:t>
      </w:r>
      <w:r w:rsidR="00340680" w:rsidRPr="000856D9">
        <w:rPr>
          <w:rFonts w:cs="Times New Roman"/>
          <w:lang w:val="en-US"/>
        </w:rPr>
        <w:t>)</w:t>
      </w:r>
      <w:r w:rsidR="008A1574" w:rsidRPr="000856D9">
        <w:rPr>
          <w:rFonts w:cs="Times New Roman"/>
          <w:lang w:val="en-US"/>
        </w:rPr>
        <w:t xml:space="preserve">. </w:t>
      </w:r>
    </w:p>
    <w:p w14:paraId="72E74DFB" w14:textId="57207AE6" w:rsidR="008A1574" w:rsidRPr="000856D9" w:rsidRDefault="00575D65" w:rsidP="000F6F47">
      <w:pPr>
        <w:widowControl w:val="0"/>
        <w:autoSpaceDE w:val="0"/>
        <w:autoSpaceDN w:val="0"/>
        <w:adjustRightInd w:val="0"/>
        <w:spacing w:line="480" w:lineRule="auto"/>
        <w:rPr>
          <w:shd w:val="clear" w:color="auto" w:fill="FFFFFF"/>
        </w:rPr>
      </w:pPr>
      <w:r w:rsidRPr="000856D9">
        <w:rPr>
          <w:rStyle w:val="tl-default"/>
          <w:bCs/>
          <w:shd w:val="clear" w:color="auto" w:fill="FFFFFF"/>
        </w:rPr>
        <w:t xml:space="preserve">For antimicrobials commonly associated with human use, disk </w:t>
      </w:r>
      <w:r w:rsidR="009D70A4" w:rsidRPr="000856D9">
        <w:rPr>
          <w:rStyle w:val="tl-default"/>
          <w:bCs/>
          <w:shd w:val="clear" w:color="auto" w:fill="FFFFFF"/>
        </w:rPr>
        <w:t>d</w:t>
      </w:r>
      <w:r w:rsidRPr="000856D9">
        <w:rPr>
          <w:rStyle w:val="tl-default"/>
          <w:bCs/>
          <w:shd w:val="clear" w:color="auto" w:fill="FFFFFF"/>
        </w:rPr>
        <w:t xml:space="preserve">iffusion assays were performed to determine </w:t>
      </w:r>
      <w:r w:rsidRPr="000856D9">
        <w:rPr>
          <w:shd w:val="clear" w:color="auto" w:fill="FFFFFF"/>
        </w:rPr>
        <w:t>antimicrobial susceptibilities for ceftazidime</w:t>
      </w:r>
      <w:r w:rsidR="004E07A5" w:rsidRPr="000856D9">
        <w:rPr>
          <w:shd w:val="clear" w:color="auto" w:fill="FFFFFF"/>
        </w:rPr>
        <w:t xml:space="preserve"> (30 </w:t>
      </w:r>
      <w:r w:rsidR="004E07A5" w:rsidRPr="000856D9">
        <w:rPr>
          <w:rFonts w:ascii="Times New Roman" w:hAnsi="Times New Roman" w:cs="Times New Roman"/>
          <w:shd w:val="clear" w:color="auto" w:fill="FFFFFF"/>
        </w:rPr>
        <w:t>µ</w:t>
      </w:r>
      <w:r w:rsidR="004E07A5" w:rsidRPr="000856D9">
        <w:rPr>
          <w:shd w:val="clear" w:color="auto" w:fill="FFFFFF"/>
        </w:rPr>
        <w:t>g)</w:t>
      </w:r>
      <w:r w:rsidRPr="000856D9">
        <w:rPr>
          <w:shd w:val="clear" w:color="auto" w:fill="FFFFFF"/>
        </w:rPr>
        <w:t>, ciprofloxacin</w:t>
      </w:r>
      <w:r w:rsidR="004E07A5" w:rsidRPr="000856D9">
        <w:rPr>
          <w:shd w:val="clear" w:color="auto" w:fill="FFFFFF"/>
        </w:rPr>
        <w:t xml:space="preserve"> (5</w:t>
      </w:r>
      <w:r w:rsidR="004E07A5" w:rsidRPr="000856D9">
        <w:rPr>
          <w:rFonts w:ascii="Times New Roman" w:hAnsi="Times New Roman" w:cs="Times New Roman"/>
          <w:shd w:val="clear" w:color="auto" w:fill="FFFFFF"/>
        </w:rPr>
        <w:t xml:space="preserve"> </w:t>
      </w:r>
      <w:r w:rsidR="004E07A5" w:rsidRPr="000856D9">
        <w:rPr>
          <w:shd w:val="clear" w:color="auto" w:fill="FFFFFF"/>
        </w:rPr>
        <w:t>µg)</w:t>
      </w:r>
      <w:r w:rsidRPr="000856D9">
        <w:rPr>
          <w:shd w:val="clear" w:color="auto" w:fill="FFFFFF"/>
        </w:rPr>
        <w:t>, meropenem</w:t>
      </w:r>
      <w:r w:rsidR="004E07A5" w:rsidRPr="000856D9">
        <w:rPr>
          <w:shd w:val="clear" w:color="auto" w:fill="FFFFFF"/>
        </w:rPr>
        <w:t xml:space="preserve"> (10</w:t>
      </w:r>
      <w:r w:rsidR="004E07A5" w:rsidRPr="000856D9">
        <w:rPr>
          <w:rFonts w:ascii="Times New Roman" w:hAnsi="Times New Roman" w:cs="Times New Roman"/>
          <w:shd w:val="clear" w:color="auto" w:fill="FFFFFF"/>
        </w:rPr>
        <w:t xml:space="preserve"> </w:t>
      </w:r>
      <w:r w:rsidR="004E07A5" w:rsidRPr="000856D9">
        <w:rPr>
          <w:shd w:val="clear" w:color="auto" w:fill="FFFFFF"/>
        </w:rPr>
        <w:t>µg)</w:t>
      </w:r>
      <w:r w:rsidRPr="000856D9">
        <w:rPr>
          <w:shd w:val="clear" w:color="auto" w:fill="FFFFFF"/>
        </w:rPr>
        <w:t>, tazobactam/piperacillin</w:t>
      </w:r>
      <w:r w:rsidR="004E07A5" w:rsidRPr="000856D9">
        <w:rPr>
          <w:shd w:val="clear" w:color="auto" w:fill="FFFFFF"/>
        </w:rPr>
        <w:t xml:space="preserve"> (85</w:t>
      </w:r>
      <w:r w:rsidR="004E07A5" w:rsidRPr="000856D9">
        <w:rPr>
          <w:rFonts w:ascii="Times New Roman" w:hAnsi="Times New Roman" w:cs="Times New Roman"/>
          <w:shd w:val="clear" w:color="auto" w:fill="FFFFFF"/>
        </w:rPr>
        <w:t xml:space="preserve"> </w:t>
      </w:r>
      <w:r w:rsidR="004E07A5" w:rsidRPr="000856D9">
        <w:rPr>
          <w:shd w:val="clear" w:color="auto" w:fill="FFFFFF"/>
        </w:rPr>
        <w:t>µg)</w:t>
      </w:r>
      <w:r w:rsidRPr="000856D9">
        <w:rPr>
          <w:shd w:val="clear" w:color="auto" w:fill="FFFFFF"/>
        </w:rPr>
        <w:t xml:space="preserve"> and tobramycin</w:t>
      </w:r>
      <w:r w:rsidR="004E07A5" w:rsidRPr="000856D9">
        <w:rPr>
          <w:shd w:val="clear" w:color="auto" w:fill="FFFFFF"/>
        </w:rPr>
        <w:t xml:space="preserve"> (10</w:t>
      </w:r>
      <w:r w:rsidR="004E07A5" w:rsidRPr="000856D9">
        <w:rPr>
          <w:rFonts w:ascii="Times New Roman" w:hAnsi="Times New Roman" w:cs="Times New Roman"/>
          <w:shd w:val="clear" w:color="auto" w:fill="FFFFFF"/>
        </w:rPr>
        <w:t xml:space="preserve"> </w:t>
      </w:r>
      <w:r w:rsidR="004E07A5" w:rsidRPr="000856D9">
        <w:rPr>
          <w:shd w:val="clear" w:color="auto" w:fill="FFFFFF"/>
        </w:rPr>
        <w:t>µg</w:t>
      </w:r>
      <w:r w:rsidRPr="000856D9">
        <w:rPr>
          <w:shd w:val="clear" w:color="auto" w:fill="FFFFFF"/>
        </w:rPr>
        <w:t xml:space="preserve">) </w:t>
      </w:r>
      <w:r w:rsidR="004E07A5" w:rsidRPr="000856D9">
        <w:rPr>
          <w:shd w:val="clear" w:color="auto" w:fill="FFFFFF"/>
        </w:rPr>
        <w:t xml:space="preserve">(all from Oxoid, Basingstoke, UK) </w:t>
      </w:r>
      <w:r w:rsidRPr="000856D9">
        <w:rPr>
          <w:shd w:val="clear" w:color="auto" w:fill="FFFFFF"/>
        </w:rPr>
        <w:t xml:space="preserve">using current </w:t>
      </w:r>
      <w:r w:rsidR="00B05010" w:rsidRPr="000856D9">
        <w:rPr>
          <w:shd w:val="clear" w:color="auto" w:fill="FFFFFF"/>
        </w:rPr>
        <w:t>EUCAST</w:t>
      </w:r>
      <w:r w:rsidRPr="000856D9">
        <w:rPr>
          <w:shd w:val="clear" w:color="auto" w:fill="FFFFFF"/>
        </w:rPr>
        <w:t xml:space="preserve"> guidelines</w:t>
      </w:r>
      <w:hyperlink w:anchor="_ENREF_45" w:tooltip="Testing, 2019 #11" w:history="1">
        <w:r w:rsidR="00E6184A" w:rsidRPr="000856D9">
          <w:rPr>
            <w:shd w:val="clear" w:color="auto" w:fill="FFFFFF"/>
          </w:rPr>
          <w:fldChar w:fldCharType="begin"/>
        </w:r>
        <w:r w:rsidR="00E6184A">
          <w:rPr>
            <w:shd w:val="clear" w:color="auto" w:fill="FFFFFF"/>
          </w:rPr>
          <w:instrText xml:space="preserve"> ADDIN EN.CITE &lt;EndNote&gt;&lt;Cite&gt;&lt;Author&gt;Testing&lt;/Author&gt;&lt;Year&gt;2019&lt;/Year&gt;&lt;RecNum&gt;11&lt;/RecNum&gt;&lt;DisplayText&gt;&lt;style face="superscript"&gt;45&lt;/style&gt;&lt;/DisplayText&gt;&lt;record&gt;&lt;rec-number&gt;11&lt;/rec-number&gt;&lt;foreign-keys&gt;&lt;key app="EN" db-id="frfae0rd6f09rme5d51vz5wrsv9w0d0w25zp" timestamp="1553253536"&gt;11&lt;/key&gt;&lt;/foreign-keys&gt;&lt;ref-type name="Journal Article"&gt;17&lt;/ref-type&gt;&lt;contributors&gt;&lt;authors&gt;&lt;author&gt;The European Committee on Antimicrobial Susceptibility Testing&lt;/author&gt;&lt;/authors&gt;&lt;/contributors&gt;&lt;titles&gt;&lt;title&gt;Breakpoint tables for interpretation of MICs and zone diameters&lt;/title&gt;&lt;/titles&gt;&lt;volume&gt;9&lt;/volume&gt;&lt;dates&gt;&lt;year&gt;2019&lt;/year&gt;&lt;/dates&gt;&lt;urls&gt;&lt;related-urls&gt;&lt;url&gt;http://www.eucast.org/clinical_breakpoints/. &lt;/url&gt;&lt;/related-urls&gt;&lt;/urls&gt;&lt;/record&gt;&lt;/Cite&gt;&lt;/EndNote&gt;</w:instrText>
        </w:r>
        <w:r w:rsidR="00E6184A" w:rsidRPr="000856D9">
          <w:rPr>
            <w:shd w:val="clear" w:color="auto" w:fill="FFFFFF"/>
          </w:rPr>
          <w:fldChar w:fldCharType="separate"/>
        </w:r>
        <w:r w:rsidR="00E6184A" w:rsidRPr="00E6184A">
          <w:rPr>
            <w:noProof/>
            <w:shd w:val="clear" w:color="auto" w:fill="FFFFFF"/>
            <w:vertAlign w:val="superscript"/>
          </w:rPr>
          <w:t>45</w:t>
        </w:r>
        <w:r w:rsidR="00E6184A" w:rsidRPr="000856D9">
          <w:rPr>
            <w:shd w:val="clear" w:color="auto" w:fill="FFFFFF"/>
          </w:rPr>
          <w:fldChar w:fldCharType="end"/>
        </w:r>
      </w:hyperlink>
      <w:r w:rsidR="008075A4">
        <w:rPr>
          <w:shd w:val="clear" w:color="auto" w:fill="FFFFFF"/>
        </w:rPr>
        <w:t>.</w:t>
      </w:r>
      <w:hyperlink w:anchor="_ENREF_48" w:tooltip="Andrews, 2009 #72" w:history="1"/>
    </w:p>
    <w:p w14:paraId="2EA77FAF" w14:textId="77777777" w:rsidR="00575D65" w:rsidRPr="000856D9" w:rsidRDefault="00575D65" w:rsidP="000F6F47">
      <w:pPr>
        <w:widowControl w:val="0"/>
        <w:autoSpaceDE w:val="0"/>
        <w:autoSpaceDN w:val="0"/>
        <w:adjustRightInd w:val="0"/>
        <w:spacing w:line="480" w:lineRule="auto"/>
        <w:rPr>
          <w:rFonts w:cs="Calibri"/>
          <w:bCs/>
          <w:lang w:val="en-US"/>
        </w:rPr>
      </w:pPr>
    </w:p>
    <w:p w14:paraId="6ADA2CD2" w14:textId="674D9CB2" w:rsidR="008A1574" w:rsidRPr="000856D9" w:rsidRDefault="005C2DF5" w:rsidP="000F6F47">
      <w:pPr>
        <w:widowControl w:val="0"/>
        <w:autoSpaceDE w:val="0"/>
        <w:autoSpaceDN w:val="0"/>
        <w:adjustRightInd w:val="0"/>
        <w:spacing w:line="480" w:lineRule="auto"/>
        <w:rPr>
          <w:rFonts w:cs="Calibri"/>
          <w:b/>
          <w:bCs/>
          <w:lang w:val="en-US"/>
        </w:rPr>
      </w:pPr>
      <w:r w:rsidRPr="000856D9">
        <w:rPr>
          <w:rFonts w:cs="Calibri"/>
          <w:b/>
          <w:bCs/>
          <w:lang w:val="en-US"/>
        </w:rPr>
        <w:t>Alere</w:t>
      </w:r>
      <w:r w:rsidR="009E7E3D" w:rsidRPr="000856D9">
        <w:rPr>
          <w:rFonts w:cs="Calibri"/>
          <w:b/>
          <w:bCs/>
          <w:lang w:val="en-US"/>
        </w:rPr>
        <w:t xml:space="preserve"> a</w:t>
      </w:r>
      <w:r w:rsidR="008A1574" w:rsidRPr="000856D9">
        <w:rPr>
          <w:rFonts w:cs="Calibri"/>
          <w:b/>
          <w:bCs/>
          <w:lang w:val="en-US"/>
        </w:rPr>
        <w:t xml:space="preserve">rray </w:t>
      </w:r>
      <w:r w:rsidR="009E7E3D" w:rsidRPr="000856D9">
        <w:rPr>
          <w:rFonts w:cs="Calibri"/>
          <w:b/>
          <w:bCs/>
          <w:lang w:val="en-US"/>
        </w:rPr>
        <w:t>t</w:t>
      </w:r>
      <w:r w:rsidR="00037A44" w:rsidRPr="000856D9">
        <w:rPr>
          <w:rFonts w:cs="Calibri"/>
          <w:b/>
          <w:bCs/>
          <w:lang w:val="en-US"/>
        </w:rPr>
        <w:t xml:space="preserve">ube </w:t>
      </w:r>
      <w:r w:rsidR="009E7E3D" w:rsidRPr="000856D9">
        <w:rPr>
          <w:rFonts w:cs="Calibri"/>
          <w:b/>
          <w:bCs/>
          <w:lang w:val="en-US"/>
        </w:rPr>
        <w:t>g</w:t>
      </w:r>
      <w:r w:rsidR="008A1574" w:rsidRPr="000856D9">
        <w:rPr>
          <w:rFonts w:cs="Calibri"/>
          <w:b/>
          <w:bCs/>
          <w:lang w:val="en-US"/>
        </w:rPr>
        <w:t>enoty</w:t>
      </w:r>
      <w:r w:rsidR="009C3E69" w:rsidRPr="000856D9">
        <w:rPr>
          <w:rFonts w:cs="Calibri"/>
          <w:b/>
          <w:bCs/>
          <w:lang w:val="en-US"/>
        </w:rPr>
        <w:t xml:space="preserve">ping for </w:t>
      </w:r>
      <w:r w:rsidR="009C3E69" w:rsidRPr="000856D9">
        <w:rPr>
          <w:b/>
          <w:i/>
          <w:lang w:val="en-US"/>
        </w:rPr>
        <w:t>P</w:t>
      </w:r>
      <w:r w:rsidR="00BA6699" w:rsidRPr="000856D9">
        <w:rPr>
          <w:b/>
          <w:i/>
          <w:lang w:val="en-US"/>
        </w:rPr>
        <w:t>.</w:t>
      </w:r>
      <w:r w:rsidR="009C3E69" w:rsidRPr="000856D9">
        <w:rPr>
          <w:b/>
          <w:i/>
          <w:lang w:val="en-US"/>
        </w:rPr>
        <w:t xml:space="preserve"> aeruginosa</w:t>
      </w:r>
    </w:p>
    <w:p w14:paraId="4EF662BC" w14:textId="790EC082" w:rsidR="008A1574" w:rsidRPr="000856D9" w:rsidRDefault="005C2DF5" w:rsidP="000F6F47">
      <w:pPr>
        <w:widowControl w:val="0"/>
        <w:autoSpaceDE w:val="0"/>
        <w:autoSpaceDN w:val="0"/>
        <w:adjustRightInd w:val="0"/>
        <w:spacing w:line="480" w:lineRule="auto"/>
        <w:rPr>
          <w:rFonts w:cs="Calibri"/>
          <w:b/>
          <w:bCs/>
          <w:lang w:val="en-US"/>
        </w:rPr>
      </w:pPr>
      <w:r w:rsidRPr="000856D9">
        <w:t>Alere</w:t>
      </w:r>
      <w:r w:rsidR="008A1574" w:rsidRPr="000856D9">
        <w:t xml:space="preserve"> </w:t>
      </w:r>
      <w:r w:rsidR="00037A44" w:rsidRPr="000856D9">
        <w:t>Array</w:t>
      </w:r>
      <w:r w:rsidR="008A1574" w:rsidRPr="000856D9">
        <w:t xml:space="preserve"> </w:t>
      </w:r>
      <w:r w:rsidR="00037A44" w:rsidRPr="000856D9">
        <w:t>Tube</w:t>
      </w:r>
      <w:r w:rsidR="00514412" w:rsidRPr="000856D9">
        <w:t>s</w:t>
      </w:r>
      <w:r w:rsidR="00037A44" w:rsidRPr="000856D9">
        <w:t xml:space="preserve"> </w:t>
      </w:r>
      <w:r w:rsidR="008A1574" w:rsidRPr="000856D9">
        <w:t xml:space="preserve">(Alere Technologies) were used to </w:t>
      </w:r>
      <w:r w:rsidR="00136DC7" w:rsidRPr="000856D9">
        <w:t>geno</w:t>
      </w:r>
      <w:r w:rsidR="008A1574" w:rsidRPr="000856D9">
        <w:t xml:space="preserve">type the isolates </w:t>
      </w:r>
      <w:r w:rsidR="00136DC7" w:rsidRPr="000856D9">
        <w:t xml:space="preserve">as described previously </w:t>
      </w:r>
      <w:hyperlink w:anchor="_ENREF_47" w:tooltip="Wiehlmann, 2007 #60" w:history="1">
        <w:r w:rsidR="00E6184A" w:rsidRPr="000856D9">
          <w:fldChar w:fldCharType="begin">
            <w:fldData xml:space="preserve">PEVuZE5vdGU+PENpdGU+PEF1dGhvcj5XaWVobG1hbm48L0F1dGhvcj48WWVhcj4yMDA3PC9ZZWFy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gxMDEtNjwvcGFn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</w:fldData>
          </w:fldChar>
        </w:r>
        <w:r w:rsidR="00E6184A">
          <w:instrText xml:space="preserve"> ADDIN EN.CITE </w:instrText>
        </w:r>
        <w:r w:rsidR="00E6184A">
          <w:fldChar w:fldCharType="begin">
            <w:fldData xml:space="preserve">PEVuZE5vdGU+PENpdGU+PEF1dGhvcj5XaWVobG1hbm48L0F1dGhvcj48WWVhcj4yMDA3PC9ZZWFy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gxMDEtNjwvcGFn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</w:fldData>
          </w:fldChar>
        </w:r>
        <w:r w:rsidR="00E6184A">
          <w:instrText xml:space="preserve"> ADDIN EN.CITE.DATA </w:instrText>
        </w:r>
        <w:r w:rsidR="00E6184A">
          <w:fldChar w:fldCharType="end"/>
        </w:r>
        <w:r w:rsidR="00E6184A" w:rsidRPr="000856D9">
          <w:fldChar w:fldCharType="separate"/>
        </w:r>
        <w:r w:rsidR="00E6184A" w:rsidRPr="00E6184A">
          <w:rPr>
            <w:noProof/>
            <w:vertAlign w:val="superscript"/>
          </w:rPr>
          <w:t>47</w:t>
        </w:r>
        <w:r w:rsidR="00E6184A" w:rsidRPr="000856D9">
          <w:fldChar w:fldCharType="end"/>
        </w:r>
      </w:hyperlink>
      <w:r w:rsidR="008A1574" w:rsidRPr="000856D9">
        <w:t>. In brief, a sweep of each isolate was emulsified in 1ml of SDW and centrifuged at 1</w:t>
      </w:r>
      <w:r w:rsidR="00ED1B0C" w:rsidRPr="000856D9">
        <w:t>0</w:t>
      </w:r>
      <w:r w:rsidR="008A1574" w:rsidRPr="000856D9">
        <w:t>000</w:t>
      </w:r>
      <w:r w:rsidR="00ED1B0C" w:rsidRPr="000856D9">
        <w:t xml:space="preserve">g </w:t>
      </w:r>
      <w:r w:rsidR="008A1574" w:rsidRPr="000856D9">
        <w:t>for 2</w:t>
      </w:r>
      <w:r w:rsidR="00514412" w:rsidRPr="000856D9">
        <w:t xml:space="preserve"> min</w:t>
      </w:r>
      <w:r w:rsidR="008A1574" w:rsidRPr="000856D9">
        <w:t>. The supernatant was removed and resuspended in 200</w:t>
      </w:r>
      <w:r w:rsidR="00ED1B0C" w:rsidRPr="000856D9">
        <w:t xml:space="preserve"> </w:t>
      </w:r>
      <w:r w:rsidR="00136DC7" w:rsidRPr="000856D9">
        <w:t>µ</w:t>
      </w:r>
      <w:r w:rsidR="006C2038" w:rsidRPr="000856D9">
        <w:t>l</w:t>
      </w:r>
      <w:r w:rsidR="008A1574" w:rsidRPr="000856D9">
        <w:t xml:space="preserve"> of SDW, boiled for 5</w:t>
      </w:r>
      <w:r w:rsidR="00514412" w:rsidRPr="000856D9">
        <w:t xml:space="preserve"> min</w:t>
      </w:r>
      <w:r w:rsidR="008A1574" w:rsidRPr="000856D9">
        <w:t xml:space="preserve"> and centrifuged at 1</w:t>
      </w:r>
      <w:r w:rsidR="00ED1B0C" w:rsidRPr="000856D9">
        <w:t>0</w:t>
      </w:r>
      <w:r w:rsidR="008A1574" w:rsidRPr="000856D9">
        <w:t>000</w:t>
      </w:r>
      <w:r w:rsidR="00ED1B0C" w:rsidRPr="000856D9">
        <w:t xml:space="preserve"> x</w:t>
      </w:r>
      <w:r w:rsidR="006F7C87" w:rsidRPr="000856D9">
        <w:t xml:space="preserve"> </w:t>
      </w:r>
      <w:r w:rsidR="00ED1B0C" w:rsidRPr="000856D9">
        <w:t>g</w:t>
      </w:r>
      <w:r w:rsidR="00136DC7" w:rsidRPr="000856D9">
        <w:t xml:space="preserve"> </w:t>
      </w:r>
      <w:r w:rsidR="008A1574" w:rsidRPr="000856D9">
        <w:t xml:space="preserve">for 2mins.  </w:t>
      </w:r>
      <w:r w:rsidR="008A1574" w:rsidRPr="000856D9">
        <w:rPr>
          <w:rFonts w:cs="Helvetica"/>
        </w:rPr>
        <w:t>5</w:t>
      </w:r>
      <w:r w:rsidR="00514412" w:rsidRPr="000856D9">
        <w:rPr>
          <w:rFonts w:cs="Helvetica"/>
        </w:rPr>
        <w:t xml:space="preserve"> µ</w:t>
      </w:r>
      <w:r w:rsidR="008A1574" w:rsidRPr="000856D9">
        <w:rPr>
          <w:rFonts w:cs="Helvetica"/>
        </w:rPr>
        <w:t>l of th</w:t>
      </w:r>
      <w:r w:rsidR="00136DC7" w:rsidRPr="000856D9">
        <w:rPr>
          <w:rFonts w:cs="Helvetica"/>
        </w:rPr>
        <w:t>is</w:t>
      </w:r>
      <w:r w:rsidR="008A1574" w:rsidRPr="000856D9">
        <w:rPr>
          <w:rFonts w:cs="Helvetica"/>
        </w:rPr>
        <w:t xml:space="preserve"> supernatant was added to 5</w:t>
      </w:r>
      <w:r w:rsidR="00514412" w:rsidRPr="000856D9">
        <w:rPr>
          <w:rFonts w:cs="Helvetica"/>
        </w:rPr>
        <w:t xml:space="preserve"> µ</w:t>
      </w:r>
      <w:r w:rsidR="008A1574" w:rsidRPr="000856D9">
        <w:rPr>
          <w:rFonts w:cs="Helvetica"/>
        </w:rPr>
        <w:t xml:space="preserve">l of </w:t>
      </w:r>
      <w:r w:rsidR="00136DC7" w:rsidRPr="000856D9">
        <w:rPr>
          <w:rFonts w:cs="Helvetica"/>
        </w:rPr>
        <w:t xml:space="preserve">a labelling </w:t>
      </w:r>
      <w:r w:rsidR="008A1574" w:rsidRPr="000856D9">
        <w:rPr>
          <w:rFonts w:cs="Helvetica"/>
        </w:rPr>
        <w:t>master mix</w:t>
      </w:r>
      <w:r w:rsidR="00136DC7" w:rsidRPr="000856D9">
        <w:rPr>
          <w:rFonts w:cs="Helvetica"/>
        </w:rPr>
        <w:t xml:space="preserve"> and </w:t>
      </w:r>
      <w:r w:rsidR="00136DC7" w:rsidRPr="000856D9">
        <w:rPr>
          <w:rFonts w:cs="Helvetica"/>
        </w:rPr>
        <w:lastRenderedPageBreak/>
        <w:t>amplified by PCR</w:t>
      </w:r>
      <w:r w:rsidR="008A1574" w:rsidRPr="000856D9">
        <w:rPr>
          <w:rFonts w:cs="Helvetica"/>
        </w:rPr>
        <w:t xml:space="preserve"> (5</w:t>
      </w:r>
      <w:r w:rsidR="00514412" w:rsidRPr="000856D9">
        <w:rPr>
          <w:rFonts w:cs="Helvetica"/>
        </w:rPr>
        <w:t xml:space="preserve"> min</w:t>
      </w:r>
      <w:r w:rsidR="008A1574" w:rsidRPr="000856D9">
        <w:rPr>
          <w:rFonts w:cs="Helvetica"/>
        </w:rPr>
        <w:t xml:space="preserve"> at 96 for 1cycle, 50 cy</w:t>
      </w:r>
      <w:r w:rsidR="004D0B85" w:rsidRPr="000856D9">
        <w:rPr>
          <w:rFonts w:cs="Helvetica"/>
        </w:rPr>
        <w:t>c</w:t>
      </w:r>
      <w:r w:rsidR="008A1574" w:rsidRPr="000856D9">
        <w:rPr>
          <w:rFonts w:cs="Helvetica"/>
        </w:rPr>
        <w:t>les of 20 s at 62</w:t>
      </w:r>
      <w:r w:rsidR="00136DC7" w:rsidRPr="000856D9">
        <w:rPr>
          <w:rFonts w:cs="Times New Roman"/>
          <w:vertAlign w:val="superscript"/>
          <w:lang w:val="en-US"/>
        </w:rPr>
        <w:t>o</w:t>
      </w:r>
      <w:r w:rsidR="00136DC7" w:rsidRPr="000856D9">
        <w:rPr>
          <w:rFonts w:cs="Times New Roman"/>
          <w:lang w:val="en-US"/>
        </w:rPr>
        <w:t>C</w:t>
      </w:r>
      <w:r w:rsidR="008A1574" w:rsidRPr="000856D9">
        <w:rPr>
          <w:rFonts w:cs="Helvetica"/>
        </w:rPr>
        <w:t>, 40</w:t>
      </w:r>
      <w:r w:rsidR="00514412" w:rsidRPr="000856D9">
        <w:rPr>
          <w:rFonts w:cs="Helvetica"/>
        </w:rPr>
        <w:t xml:space="preserve"> </w:t>
      </w:r>
      <w:r w:rsidR="008A1574" w:rsidRPr="000856D9">
        <w:rPr>
          <w:rFonts w:cs="Helvetica"/>
        </w:rPr>
        <w:t>s at 72</w:t>
      </w:r>
      <w:r w:rsidR="00136DC7" w:rsidRPr="000856D9">
        <w:rPr>
          <w:rFonts w:cs="Times New Roman"/>
          <w:vertAlign w:val="superscript"/>
          <w:lang w:val="en-US"/>
        </w:rPr>
        <w:t xml:space="preserve"> o</w:t>
      </w:r>
      <w:r w:rsidR="00136DC7" w:rsidRPr="000856D9">
        <w:rPr>
          <w:rFonts w:cs="Times New Roman"/>
          <w:lang w:val="en-US"/>
        </w:rPr>
        <w:t>C</w:t>
      </w:r>
      <w:r w:rsidR="00514412" w:rsidRPr="000856D9">
        <w:rPr>
          <w:rFonts w:cs="Times New Roman"/>
          <w:lang w:val="en-US"/>
        </w:rPr>
        <w:t xml:space="preserve"> </w:t>
      </w:r>
      <w:r w:rsidR="008A1574" w:rsidRPr="000856D9">
        <w:rPr>
          <w:rFonts w:cs="Helvetica"/>
        </w:rPr>
        <w:t>and 60 s at 96</w:t>
      </w:r>
      <w:r w:rsidR="00136DC7" w:rsidRPr="000856D9">
        <w:rPr>
          <w:rFonts w:cs="Times New Roman"/>
          <w:vertAlign w:val="superscript"/>
          <w:lang w:val="en-US"/>
        </w:rPr>
        <w:t xml:space="preserve"> o</w:t>
      </w:r>
      <w:r w:rsidR="00136DC7" w:rsidRPr="000856D9">
        <w:rPr>
          <w:rFonts w:cs="Times New Roman"/>
          <w:lang w:val="en-US"/>
        </w:rPr>
        <w:t>C</w:t>
      </w:r>
      <w:r w:rsidR="008A1574" w:rsidRPr="000856D9">
        <w:rPr>
          <w:rFonts w:cs="Helvetica"/>
        </w:rPr>
        <w:t xml:space="preserve">). Following hybridization and washing, reagent C3 (containing Horse Radish Peroxidase conjugate) was used to label the chip. Detection was performed using the Iconoscan, Iconoclust Software </w:t>
      </w:r>
      <w:r w:rsidR="008A1574" w:rsidRPr="000856D9">
        <w:t>(Alere Technologies)</w:t>
      </w:r>
      <w:r w:rsidR="008A1574" w:rsidRPr="000856D9">
        <w:rPr>
          <w:rFonts w:cs="Helvetica"/>
        </w:rPr>
        <w:t xml:space="preserve">. Tube Array images were transformed into array types as previously described </w:t>
      </w:r>
      <w:hyperlink w:anchor="_ENREF_47" w:tooltip="Wiehlmann, 2007 #60" w:history="1">
        <w:r w:rsidR="00E6184A" w:rsidRPr="000856D9">
          <w:rPr>
            <w:rFonts w:cs="Helvetica"/>
          </w:rPr>
          <w:fldChar w:fldCharType="begin">
            <w:fldData xml:space="preserve">PEVuZE5vdGU+PENpdGU+PEF1dGhvcj5XaWVobG1hbm48L0F1dGhvcj48WWVhcj4yMDA3PC9ZZWFy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gxMDEtNjwvcGFn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</w:fldData>
          </w:fldChar>
        </w:r>
        <w:r w:rsidR="00E6184A">
          <w:rPr>
            <w:rFonts w:cs="Helvetica"/>
          </w:rPr>
          <w:instrText xml:space="preserve"> ADDIN EN.CITE </w:instrText>
        </w:r>
        <w:r w:rsidR="00E6184A">
          <w:rPr>
            <w:rFonts w:cs="Helvetica"/>
          </w:rPr>
          <w:fldChar w:fldCharType="begin">
            <w:fldData xml:space="preserve">PEVuZE5vdGU+PENpdGU+PEF1dGhvcj5XaWVobG1hbm48L0F1dGhvcj48WWVhcj4yMDA3PC9ZZWFy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gxMDEtNjwvcGFn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</w:fldData>
          </w:fldChar>
        </w:r>
        <w:r w:rsidR="00E6184A">
          <w:rPr>
            <w:rFonts w:cs="Helvetica"/>
          </w:rPr>
          <w:instrText xml:space="preserve"> ADDIN EN.CITE.DATA </w:instrText>
        </w:r>
        <w:r w:rsidR="00E6184A">
          <w:rPr>
            <w:rFonts w:cs="Helvetica"/>
          </w:rPr>
        </w:r>
        <w:r w:rsidR="00E6184A">
          <w:rPr>
            <w:rFonts w:cs="Helvetica"/>
          </w:rPr>
          <w:fldChar w:fldCharType="end"/>
        </w:r>
        <w:r w:rsidR="00E6184A" w:rsidRPr="000856D9">
          <w:rPr>
            <w:rFonts w:cs="Helvetica"/>
          </w:rPr>
          <w:fldChar w:fldCharType="separate"/>
        </w:r>
        <w:r w:rsidR="00E6184A" w:rsidRPr="00E6184A">
          <w:rPr>
            <w:rFonts w:cs="Helvetica"/>
            <w:noProof/>
            <w:vertAlign w:val="superscript"/>
          </w:rPr>
          <w:t>47</w:t>
        </w:r>
        <w:r w:rsidR="00E6184A" w:rsidRPr="000856D9">
          <w:rPr>
            <w:rFonts w:cs="Helvetica"/>
          </w:rPr>
          <w:fldChar w:fldCharType="end"/>
        </w:r>
      </w:hyperlink>
      <w:r w:rsidR="008A1574" w:rsidRPr="000856D9">
        <w:rPr>
          <w:rFonts w:cs="Helvetica"/>
        </w:rPr>
        <w:t xml:space="preserve">. In order to study the veterinary isolates in the context of the wider population, </w:t>
      </w:r>
      <w:r w:rsidR="008A1574" w:rsidRPr="000856D9">
        <w:rPr>
          <w:rFonts w:cs="Arial"/>
        </w:rPr>
        <w:t>an array type</w:t>
      </w:r>
      <w:r w:rsidR="008A1574" w:rsidRPr="000856D9">
        <w:rPr>
          <w:rFonts w:cs="Arial"/>
          <w:lang w:val="en-US"/>
        </w:rPr>
        <w:t xml:space="preserve"> database of &gt;900 recorded </w:t>
      </w:r>
      <w:r w:rsidR="008A1574" w:rsidRPr="000856D9">
        <w:rPr>
          <w:rFonts w:cs="Arial"/>
          <w:i/>
          <w:lang w:val="en-US"/>
        </w:rPr>
        <w:t>P. aeruginosa</w:t>
      </w:r>
      <w:r w:rsidR="008A1574" w:rsidRPr="000856D9">
        <w:rPr>
          <w:rFonts w:cs="Arial"/>
          <w:lang w:val="en-US"/>
        </w:rPr>
        <w:t xml:space="preserve"> strains</w:t>
      </w:r>
      <w:r w:rsidR="008A1574" w:rsidRPr="000856D9">
        <w:rPr>
          <w:rFonts w:cs="Arial"/>
        </w:rPr>
        <w:t xml:space="preserve"> was used</w:t>
      </w:r>
      <w:r w:rsidR="008A1574" w:rsidRPr="000856D9">
        <w:rPr>
          <w:rFonts w:cs="Arial"/>
          <w:lang w:val="en-US"/>
        </w:rPr>
        <w:t xml:space="preserve"> </w:t>
      </w:r>
      <w:hyperlink w:anchor="_ENREF_48" w:tooltip="Cramer, 2010 #61" w:history="1">
        <w:r w:rsidR="00E6184A" w:rsidRPr="000856D9">
          <w:rPr>
            <w:rFonts w:cs="Arial"/>
            <w:lang w:val="en-US"/>
          </w:rPr>
          <w:fldChar w:fldCharType="begin">
            <w:fldData xml:space="preserve">PEVuZE5vdGU+PENpdGU+PEF1dGhvcj5DcmFtZXI8L0F1dGhvcj48WWVhcj4yMDEwPC9ZZWFyPjxS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</w:fldData>
          </w:fldChar>
        </w:r>
        <w:r w:rsidR="00E6184A">
          <w:rPr>
            <w:rFonts w:cs="Arial"/>
            <w:lang w:val="en-US"/>
          </w:rPr>
          <w:instrText xml:space="preserve"> ADDIN EN.CITE </w:instrText>
        </w:r>
        <w:r w:rsidR="00E6184A">
          <w:rPr>
            <w:rFonts w:cs="Arial"/>
            <w:lang w:val="en-US"/>
          </w:rPr>
          <w:fldChar w:fldCharType="begin">
            <w:fldData xml:space="preserve">PEVuZE5vdGU+PENpdGU+PEF1dGhvcj5DcmFtZXI8L0F1dGhvcj48WWVhcj4yMDEwPC9ZZWFyPjxS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</w:fldData>
          </w:fldChar>
        </w:r>
        <w:r w:rsidR="00E6184A">
          <w:rPr>
            <w:rFonts w:cs="Arial"/>
            <w:lang w:val="en-US"/>
          </w:rPr>
          <w:instrText xml:space="preserve"> ADDIN EN.CITE.DATA </w:instrText>
        </w:r>
        <w:r w:rsidR="00E6184A">
          <w:rPr>
            <w:rFonts w:cs="Arial"/>
            <w:lang w:val="en-US"/>
          </w:rPr>
        </w:r>
        <w:r w:rsidR="00E6184A">
          <w:rPr>
            <w:rFonts w:cs="Arial"/>
            <w:lang w:val="en-US"/>
          </w:rPr>
          <w:fldChar w:fldCharType="end"/>
        </w:r>
        <w:r w:rsidR="00E6184A" w:rsidRPr="000856D9">
          <w:rPr>
            <w:rFonts w:cs="Arial"/>
            <w:lang w:val="en-US"/>
          </w:rPr>
          <w:fldChar w:fldCharType="separate"/>
        </w:r>
        <w:r w:rsidR="00E6184A" w:rsidRPr="00E6184A">
          <w:rPr>
            <w:rFonts w:cs="Arial"/>
            <w:noProof/>
            <w:vertAlign w:val="superscript"/>
            <w:lang w:val="en-US"/>
          </w:rPr>
          <w:t>48</w:t>
        </w:r>
        <w:r w:rsidR="00E6184A" w:rsidRPr="000856D9">
          <w:rPr>
            <w:rFonts w:cs="Arial"/>
            <w:lang w:val="en-US"/>
          </w:rPr>
          <w:fldChar w:fldCharType="end"/>
        </w:r>
      </w:hyperlink>
      <w:r w:rsidR="008A1574" w:rsidRPr="000856D9">
        <w:rPr>
          <w:rFonts w:cs="Arial"/>
        </w:rPr>
        <w:t>.</w:t>
      </w:r>
      <w:r w:rsidR="008A1574" w:rsidRPr="000856D9">
        <w:rPr>
          <w:rFonts w:cs="Arial"/>
          <w:lang w:val="en-US"/>
        </w:rPr>
        <w:t xml:space="preserve"> For displaying the wider </w:t>
      </w:r>
      <w:r w:rsidR="008A1574" w:rsidRPr="000856D9">
        <w:rPr>
          <w:rFonts w:cs="Arial"/>
          <w:i/>
          <w:lang w:val="en-US"/>
        </w:rPr>
        <w:t>P. aeruginosa</w:t>
      </w:r>
      <w:r w:rsidR="008A1574" w:rsidRPr="000856D9">
        <w:rPr>
          <w:rFonts w:cs="Arial"/>
          <w:lang w:val="en-US"/>
        </w:rPr>
        <w:t xml:space="preserve"> population, the eBURST algorithm was applied </w:t>
      </w:r>
      <w:hyperlink w:anchor="_ENREF_49" w:tooltip="Feil, 2004 #73" w:history="1">
        <w:r w:rsidR="00E6184A" w:rsidRPr="000856D9">
          <w:rPr>
            <w:rFonts w:cs="Arial"/>
            <w:lang w:val="en-US"/>
          </w:rPr>
          <w:fldChar w:fldCharType="begin">
            <w:fldData xml:space="preserve">PEVuZE5vdGU+PENpdGU+PEF1dGhvcj5GZWlsPC9BdXRob3I+PFllYXI+MjAwNDwvWWVhcj48UmVj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</w:fldData>
          </w:fldChar>
        </w:r>
        <w:r w:rsidR="00E6184A">
          <w:rPr>
            <w:rFonts w:cs="Arial"/>
            <w:lang w:val="en-US"/>
          </w:rPr>
          <w:instrText xml:space="preserve"> ADDIN EN.CITE </w:instrText>
        </w:r>
        <w:r w:rsidR="00E6184A">
          <w:rPr>
            <w:rFonts w:cs="Arial"/>
            <w:lang w:val="en-US"/>
          </w:rPr>
          <w:fldChar w:fldCharType="begin">
            <w:fldData xml:space="preserve">PEVuZE5vdGU+PENpdGU+PEF1dGhvcj5GZWlsPC9BdXRob3I+PFllYXI+MjAwNDwvWWVhcj48UmVj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</w:fldData>
          </w:fldChar>
        </w:r>
        <w:r w:rsidR="00E6184A">
          <w:rPr>
            <w:rFonts w:cs="Arial"/>
            <w:lang w:val="en-US"/>
          </w:rPr>
          <w:instrText xml:space="preserve"> ADDIN EN.CITE.DATA </w:instrText>
        </w:r>
        <w:r w:rsidR="00E6184A">
          <w:rPr>
            <w:rFonts w:cs="Arial"/>
            <w:lang w:val="en-US"/>
          </w:rPr>
        </w:r>
        <w:r w:rsidR="00E6184A">
          <w:rPr>
            <w:rFonts w:cs="Arial"/>
            <w:lang w:val="en-US"/>
          </w:rPr>
          <w:fldChar w:fldCharType="end"/>
        </w:r>
        <w:r w:rsidR="00E6184A" w:rsidRPr="000856D9">
          <w:rPr>
            <w:rFonts w:cs="Arial"/>
            <w:lang w:val="en-US"/>
          </w:rPr>
          <w:fldChar w:fldCharType="separate"/>
        </w:r>
        <w:r w:rsidR="00E6184A" w:rsidRPr="00E6184A">
          <w:rPr>
            <w:rFonts w:cs="Arial"/>
            <w:noProof/>
            <w:vertAlign w:val="superscript"/>
            <w:lang w:val="en-US"/>
          </w:rPr>
          <w:t>49</w:t>
        </w:r>
        <w:r w:rsidR="00E6184A" w:rsidRPr="000856D9">
          <w:rPr>
            <w:rFonts w:cs="Arial"/>
            <w:lang w:val="en-US"/>
          </w:rPr>
          <w:fldChar w:fldCharType="end"/>
        </w:r>
      </w:hyperlink>
      <w:r w:rsidR="008A1574" w:rsidRPr="000856D9">
        <w:rPr>
          <w:rFonts w:cs="Arial"/>
          <w:lang w:val="en-US"/>
        </w:rPr>
        <w:t xml:space="preserve">. </w:t>
      </w:r>
      <w:r w:rsidR="008A1574" w:rsidRPr="000856D9">
        <w:rPr>
          <w:rFonts w:cs="Calibri"/>
          <w:lang w:val="en-US"/>
        </w:rPr>
        <w:t>The numbe</w:t>
      </w:r>
      <w:r w:rsidR="009E7E3D" w:rsidRPr="000856D9">
        <w:rPr>
          <w:rFonts w:cs="Calibri"/>
          <w:lang w:val="en-US"/>
        </w:rPr>
        <w:t>r of isolates = 981, number of sequence types</w:t>
      </w:r>
      <w:r w:rsidR="008A1574" w:rsidRPr="000856D9">
        <w:rPr>
          <w:rFonts w:cs="Calibri"/>
          <w:lang w:val="en-US"/>
        </w:rPr>
        <w:t xml:space="preserve"> = 256, number of loci per isolate =16 and number of resampling for bootstrapping = 1000 (for statistical confidences). </w:t>
      </w:r>
    </w:p>
    <w:p w14:paraId="5D36963E" w14:textId="77777777" w:rsidR="008A1574" w:rsidRPr="000856D9" w:rsidRDefault="008A1574" w:rsidP="000F6F47">
      <w:pPr>
        <w:widowControl w:val="0"/>
        <w:autoSpaceDE w:val="0"/>
        <w:autoSpaceDN w:val="0"/>
        <w:adjustRightInd w:val="0"/>
        <w:spacing w:line="480" w:lineRule="auto"/>
        <w:rPr>
          <w:rFonts w:cs="Calibri"/>
          <w:b/>
          <w:bCs/>
          <w:lang w:val="en-US"/>
        </w:rPr>
      </w:pPr>
    </w:p>
    <w:p w14:paraId="122EC176" w14:textId="2B25BDA2" w:rsidR="008A1574" w:rsidRPr="000856D9" w:rsidRDefault="009E7E3D" w:rsidP="000F6F47">
      <w:pPr>
        <w:widowControl w:val="0"/>
        <w:autoSpaceDE w:val="0"/>
        <w:autoSpaceDN w:val="0"/>
        <w:adjustRightInd w:val="0"/>
        <w:spacing w:line="480" w:lineRule="auto"/>
        <w:rPr>
          <w:rFonts w:cs="Calibri"/>
          <w:b/>
          <w:bCs/>
          <w:lang w:val="en-US"/>
        </w:rPr>
      </w:pPr>
      <w:r w:rsidRPr="000856D9">
        <w:rPr>
          <w:rFonts w:cs="Calibri"/>
          <w:b/>
          <w:bCs/>
          <w:lang w:val="en-US"/>
        </w:rPr>
        <w:t>Statistical a</w:t>
      </w:r>
      <w:r w:rsidR="008A1574" w:rsidRPr="000856D9">
        <w:rPr>
          <w:rFonts w:cs="Calibri"/>
          <w:b/>
          <w:bCs/>
          <w:lang w:val="en-US"/>
        </w:rPr>
        <w:t>nalysis:</w:t>
      </w:r>
    </w:p>
    <w:p w14:paraId="26C085CA" w14:textId="561CF305" w:rsidR="002B20FA" w:rsidRPr="000856D9" w:rsidRDefault="00340680" w:rsidP="000F6F47">
      <w:pPr>
        <w:widowControl w:val="0"/>
        <w:autoSpaceDE w:val="0"/>
        <w:autoSpaceDN w:val="0"/>
        <w:adjustRightInd w:val="0"/>
        <w:spacing w:line="480" w:lineRule="auto"/>
        <w:rPr>
          <w:rFonts w:cs="Calibri"/>
          <w:bCs/>
          <w:lang w:val="en-US"/>
        </w:rPr>
      </w:pPr>
      <w:r w:rsidRPr="000856D9">
        <w:rPr>
          <w:rFonts w:cs="Calibri"/>
          <w:bCs/>
          <w:lang w:val="en-US"/>
        </w:rPr>
        <w:t>SigmaPlot (version 13.0</w:t>
      </w:r>
      <w:r w:rsidR="008A1574" w:rsidRPr="000856D9">
        <w:rPr>
          <w:rFonts w:cs="Calibri"/>
          <w:bCs/>
          <w:lang w:val="en-US"/>
        </w:rPr>
        <w:t>) was used to compar</w:t>
      </w:r>
      <w:r w:rsidR="00117903" w:rsidRPr="000856D9">
        <w:rPr>
          <w:rFonts w:cs="Calibri"/>
          <w:bCs/>
          <w:lang w:val="en-US"/>
        </w:rPr>
        <w:t xml:space="preserve">e the </w:t>
      </w:r>
      <w:r w:rsidR="00FE4B10" w:rsidRPr="000856D9">
        <w:rPr>
          <w:rFonts w:cs="Calibri"/>
          <w:bCs/>
          <w:lang w:val="en-US"/>
        </w:rPr>
        <w:t xml:space="preserve">median </w:t>
      </w:r>
      <w:r w:rsidR="003E1D40" w:rsidRPr="000856D9">
        <w:rPr>
          <w:rFonts w:cs="Calibri"/>
          <w:bCs/>
          <w:lang w:val="en-US"/>
        </w:rPr>
        <w:t>MIC values</w:t>
      </w:r>
      <w:r w:rsidR="003A66E1" w:rsidRPr="000856D9">
        <w:rPr>
          <w:rFonts w:cs="Calibri"/>
          <w:bCs/>
          <w:lang w:val="en-US"/>
        </w:rPr>
        <w:t xml:space="preserve"> (of 5 replicates)</w:t>
      </w:r>
      <w:r w:rsidR="003E1D40" w:rsidRPr="000856D9">
        <w:rPr>
          <w:rFonts w:cs="Calibri"/>
          <w:bCs/>
          <w:lang w:val="en-US"/>
        </w:rPr>
        <w:t xml:space="preserve"> </w:t>
      </w:r>
      <w:r w:rsidR="008423B9" w:rsidRPr="000856D9">
        <w:rPr>
          <w:rFonts w:cs="Calibri"/>
          <w:bCs/>
          <w:lang w:val="en-US"/>
        </w:rPr>
        <w:t xml:space="preserve">for each isolate. </w:t>
      </w:r>
      <w:r w:rsidR="00610467" w:rsidRPr="000856D9">
        <w:rPr>
          <w:rFonts w:cs="Calibri"/>
          <w:bCs/>
          <w:lang w:val="en-US"/>
        </w:rPr>
        <w:t xml:space="preserve"> </w:t>
      </w:r>
      <w:r w:rsidR="00610467" w:rsidRPr="000856D9">
        <w:rPr>
          <w:rFonts w:cs="Calibri"/>
          <w:lang w:val="en-US"/>
        </w:rPr>
        <w:t>The MIC results for each of the polymyxins (ie. colistin vs polymyxin B) and for each set of isolates (ie. companion animal vs human) were compared</w:t>
      </w:r>
      <w:r w:rsidR="007F7C38" w:rsidRPr="000856D9">
        <w:rPr>
          <w:rFonts w:cs="Calibri"/>
          <w:lang w:val="en-US"/>
        </w:rPr>
        <w:t>.  T</w:t>
      </w:r>
      <w:r w:rsidR="00026CB9" w:rsidRPr="000856D9">
        <w:rPr>
          <w:rFonts w:cs="Calibri"/>
          <w:bCs/>
          <w:lang w:val="en-US"/>
        </w:rPr>
        <w:t xml:space="preserve">o assess </w:t>
      </w:r>
      <w:r w:rsidR="00117903" w:rsidRPr="000856D9">
        <w:rPr>
          <w:rFonts w:cs="Calibri"/>
          <w:bCs/>
          <w:lang w:val="en-US"/>
        </w:rPr>
        <w:t xml:space="preserve">resistance to polymyxin </w:t>
      </w:r>
      <w:r w:rsidR="008A1574" w:rsidRPr="000856D9">
        <w:rPr>
          <w:rFonts w:cs="Calibri"/>
          <w:bCs/>
          <w:lang w:val="en-US"/>
        </w:rPr>
        <w:t>between the human and veterinary isolate</w:t>
      </w:r>
      <w:r w:rsidR="00117903" w:rsidRPr="000856D9">
        <w:rPr>
          <w:rFonts w:cs="Calibri"/>
          <w:bCs/>
          <w:lang w:val="en-US"/>
        </w:rPr>
        <w:t>s</w:t>
      </w:r>
      <w:r w:rsidR="009B2547" w:rsidRPr="000856D9">
        <w:rPr>
          <w:rFonts w:cs="Calibri"/>
          <w:bCs/>
          <w:lang w:val="en-US"/>
        </w:rPr>
        <w:t xml:space="preserve"> </w:t>
      </w:r>
      <w:r w:rsidR="00FE4B10" w:rsidRPr="000856D9">
        <w:rPr>
          <w:rFonts w:cs="Calibri"/>
          <w:bCs/>
          <w:lang w:val="en-US"/>
        </w:rPr>
        <w:t>Fisher’s Exact Test</w:t>
      </w:r>
      <w:r w:rsidR="008A1574" w:rsidRPr="000856D9">
        <w:rPr>
          <w:rFonts w:cs="Calibri"/>
          <w:bCs/>
          <w:lang w:val="en-US"/>
        </w:rPr>
        <w:t xml:space="preserve"> (with p&lt;0.05 considered significant) </w:t>
      </w:r>
      <w:r w:rsidR="007F7C38" w:rsidRPr="000856D9">
        <w:rPr>
          <w:rFonts w:cs="Calibri"/>
          <w:bCs/>
          <w:lang w:val="en-US"/>
        </w:rPr>
        <w:t>was used</w:t>
      </w:r>
      <w:r w:rsidR="008A1574" w:rsidRPr="000856D9">
        <w:rPr>
          <w:rFonts w:cs="Calibri"/>
          <w:bCs/>
          <w:lang w:val="en-US"/>
        </w:rPr>
        <w:t>.</w:t>
      </w:r>
    </w:p>
    <w:p w14:paraId="42D95985" w14:textId="77777777" w:rsidR="00227C58" w:rsidRPr="000856D9" w:rsidRDefault="00227C58" w:rsidP="000F6F47">
      <w:pPr>
        <w:widowControl w:val="0"/>
        <w:autoSpaceDE w:val="0"/>
        <w:autoSpaceDN w:val="0"/>
        <w:adjustRightInd w:val="0"/>
        <w:spacing w:line="480" w:lineRule="auto"/>
        <w:rPr>
          <w:rFonts w:cs="Calibri"/>
          <w:lang w:val="en-US"/>
        </w:rPr>
      </w:pPr>
    </w:p>
    <w:p w14:paraId="274C1391" w14:textId="0E2B7F85" w:rsidR="00FB52AE" w:rsidRPr="000856D9" w:rsidRDefault="009E7E3D" w:rsidP="00DB7BDA">
      <w:pPr>
        <w:widowControl w:val="0"/>
        <w:autoSpaceDE w:val="0"/>
        <w:autoSpaceDN w:val="0"/>
        <w:adjustRightInd w:val="0"/>
        <w:spacing w:line="480" w:lineRule="auto"/>
        <w:rPr>
          <w:rFonts w:cs="Calibri"/>
          <w:b/>
          <w:lang w:val="en-US"/>
        </w:rPr>
      </w:pPr>
      <w:r w:rsidRPr="000856D9">
        <w:rPr>
          <w:rFonts w:cs="Calibri"/>
          <w:b/>
          <w:lang w:val="en-US"/>
        </w:rPr>
        <w:t>Whole genome sequencing of bacterial i</w:t>
      </w:r>
      <w:r w:rsidR="00ED1B0C" w:rsidRPr="000856D9">
        <w:rPr>
          <w:rFonts w:cs="Calibri"/>
          <w:b/>
          <w:lang w:val="en-US"/>
        </w:rPr>
        <w:t>solates</w:t>
      </w:r>
      <w:r w:rsidR="00642E29" w:rsidRPr="000856D9">
        <w:rPr>
          <w:rFonts w:cs="Calibri"/>
          <w:b/>
          <w:lang w:val="en-US"/>
        </w:rPr>
        <w:t>:</w:t>
      </w:r>
    </w:p>
    <w:p w14:paraId="47C10746" w14:textId="6804F9DE" w:rsidR="00DB7BDA" w:rsidRPr="000856D9" w:rsidRDefault="007D0B03" w:rsidP="00B05010">
      <w:pPr>
        <w:pStyle w:val="CommentText"/>
        <w:spacing w:line="480" w:lineRule="auto"/>
        <w:rPr>
          <w:sz w:val="24"/>
          <w:szCs w:val="24"/>
        </w:rPr>
      </w:pPr>
      <w:r w:rsidRPr="000856D9">
        <w:rPr>
          <w:sz w:val="24"/>
          <w:szCs w:val="24"/>
          <w:lang w:val="en-CA"/>
        </w:rPr>
        <w:t xml:space="preserve">Genomic DNA from the seven </w:t>
      </w:r>
      <w:r w:rsidR="00CC7EDB" w:rsidRPr="000856D9">
        <w:rPr>
          <w:sz w:val="24"/>
          <w:szCs w:val="24"/>
          <w:lang w:val="en-CA"/>
        </w:rPr>
        <w:t>companion animal-</w:t>
      </w:r>
      <w:r w:rsidR="00840A44" w:rsidRPr="000856D9">
        <w:rPr>
          <w:sz w:val="24"/>
          <w:szCs w:val="24"/>
          <w:lang w:val="en-CA"/>
        </w:rPr>
        <w:t xml:space="preserve">associated </w:t>
      </w:r>
      <w:r w:rsidRPr="000856D9">
        <w:rPr>
          <w:sz w:val="24"/>
          <w:szCs w:val="24"/>
          <w:lang w:val="en-CA"/>
        </w:rPr>
        <w:t xml:space="preserve">polymyxin resistant isolates was extracted from overnight cultures using the DNeasy Blood and Tissue Kit (QIAGEN). Genomic DNA (500 ng) was mechanically fragmented for 40 sec using a Covaris M220 (Covaris, Woburn MA, USA) with default settings. </w:t>
      </w:r>
      <w:r w:rsidRPr="000856D9">
        <w:rPr>
          <w:sz w:val="24"/>
          <w:szCs w:val="24"/>
          <w:lang w:val="en-CA"/>
        </w:rPr>
        <w:lastRenderedPageBreak/>
        <w:t>Fragmented DNA was transferred to PCR tubes and library synthesis was performed with the Kapa Hyperprep kit (Kapa biosystems, Wilmington MA, USA) according to manufacturer’s instructions. TruSeq HT adapters (Illumina, SanDiego, CA, USA) were used to barcode the samples and libraries were sequenced along with 41 other bacterial genomes in an Illumina MiSeq 300 bp paired-end run at the Plateforme d’Analyses Génomiques of the Institut de Biologie Intégrative et des Systèmes (Laval University, Quebec, Canada)</w:t>
      </w:r>
      <w:hyperlink w:anchor="_ENREF_50" w:tooltip="Freschi, 2015 #1" w:history="1">
        <w:r w:rsidR="00E6184A" w:rsidRPr="000856D9">
          <w:rPr>
            <w:sz w:val="24"/>
            <w:szCs w:val="24"/>
            <w:lang w:val="en-CA"/>
          </w:rPr>
          <w:fldChar w:fldCharType="begin">
            <w:fldData xml:space="preserve">PEVuZE5vdGU+PENpdGU+PEF1dGhvcj5GcmVzY2hpPC9BdXRob3I+PFllYXI+MjAxNTwvWWVhcj48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</w:fldData>
          </w:fldChar>
        </w:r>
        <w:r w:rsidR="00E6184A">
          <w:rPr>
            <w:sz w:val="24"/>
            <w:szCs w:val="24"/>
            <w:lang w:val="en-CA"/>
          </w:rPr>
          <w:instrText xml:space="preserve"> ADDIN EN.CITE </w:instrText>
        </w:r>
        <w:r w:rsidR="00E6184A">
          <w:rPr>
            <w:sz w:val="24"/>
            <w:szCs w:val="24"/>
            <w:lang w:val="en-CA"/>
          </w:rPr>
          <w:fldChar w:fldCharType="begin">
            <w:fldData xml:space="preserve">PEVuZE5vdGU+PENpdGU+PEF1dGhvcj5GcmVzY2hpPC9BdXRob3I+PFllYXI+MjAxNTwvWWVhcj48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</w:fldData>
          </w:fldChar>
        </w:r>
        <w:r w:rsidR="00E6184A">
          <w:rPr>
            <w:sz w:val="24"/>
            <w:szCs w:val="24"/>
            <w:lang w:val="en-CA"/>
          </w:rPr>
          <w:instrText xml:space="preserve"> ADDIN EN.CITE.DATA </w:instrText>
        </w:r>
        <w:r w:rsidR="00E6184A">
          <w:rPr>
            <w:sz w:val="24"/>
            <w:szCs w:val="24"/>
            <w:lang w:val="en-CA"/>
          </w:rPr>
        </w:r>
        <w:r w:rsidR="00E6184A">
          <w:rPr>
            <w:sz w:val="24"/>
            <w:szCs w:val="24"/>
            <w:lang w:val="en-CA"/>
          </w:rPr>
          <w:fldChar w:fldCharType="end"/>
        </w:r>
        <w:r w:rsidR="00E6184A" w:rsidRPr="000856D9">
          <w:rPr>
            <w:sz w:val="24"/>
            <w:szCs w:val="24"/>
            <w:lang w:val="en-CA"/>
          </w:rPr>
          <w:fldChar w:fldCharType="separate"/>
        </w:r>
        <w:r w:rsidR="00E6184A" w:rsidRPr="00E6184A">
          <w:rPr>
            <w:noProof/>
            <w:sz w:val="24"/>
            <w:szCs w:val="24"/>
            <w:vertAlign w:val="superscript"/>
            <w:lang w:val="en-CA"/>
          </w:rPr>
          <w:t>50</w:t>
        </w:r>
        <w:r w:rsidR="00E6184A" w:rsidRPr="000856D9">
          <w:rPr>
            <w:sz w:val="24"/>
            <w:szCs w:val="24"/>
            <w:lang w:val="en-CA"/>
          </w:rPr>
          <w:fldChar w:fldCharType="end"/>
        </w:r>
      </w:hyperlink>
      <w:r w:rsidRPr="000856D9">
        <w:rPr>
          <w:sz w:val="24"/>
          <w:szCs w:val="24"/>
          <w:lang w:val="en-CA"/>
        </w:rPr>
        <w:t>.</w:t>
      </w:r>
      <w:r w:rsidR="006F7C87" w:rsidRPr="000856D9">
        <w:rPr>
          <w:sz w:val="24"/>
          <w:szCs w:val="24"/>
          <w:lang w:val="en-CA"/>
        </w:rPr>
        <w:t xml:space="preserve"> </w:t>
      </w:r>
      <w:r w:rsidR="00ED1B0C" w:rsidRPr="000856D9">
        <w:rPr>
          <w:rFonts w:eastAsia="Times New Roman" w:cs="Tahoma"/>
          <w:sz w:val="24"/>
          <w:szCs w:val="24"/>
        </w:rPr>
        <w:t>R</w:t>
      </w:r>
      <w:r w:rsidR="00DB7BDA" w:rsidRPr="000856D9">
        <w:rPr>
          <w:rFonts w:eastAsia="Times New Roman" w:cs="Tahoma"/>
          <w:sz w:val="24"/>
          <w:szCs w:val="24"/>
        </w:rPr>
        <w:t>esistant isolate genomes were assembled using the A5 assembler version</w:t>
      </w:r>
      <w:r w:rsidR="00A14A98" w:rsidRPr="000856D9">
        <w:rPr>
          <w:rFonts w:cs="Arial"/>
          <w:sz w:val="24"/>
          <w:szCs w:val="24"/>
          <w:shd w:val="clear" w:color="auto" w:fill="F9F9F9"/>
        </w:rPr>
        <w:t xml:space="preserve"> A5-miseq 20140521</w:t>
      </w:r>
      <w:r w:rsidR="00DB7BDA" w:rsidRPr="000856D9">
        <w:t xml:space="preserve"> </w:t>
      </w:r>
      <w:hyperlink w:anchor="_ENREF_51" w:tooltip="Coil, 2015 #78" w:history="1">
        <w:r w:rsidR="00E6184A" w:rsidRPr="000856D9">
          <w:fldChar w:fldCharType="begin"/>
        </w:r>
        <w:r w:rsidR="00E6184A">
          <w:instrText xml:space="preserve"> ADDIN EN.CITE &lt;EndNote&gt;&lt;Cite&gt;&lt;Author&gt;Coil&lt;/Author&gt;&lt;Year&gt;2015&lt;/Year&gt;&lt;RecNum&gt;78&lt;/RecNum&gt;&lt;DisplayText&gt;&lt;style face="superscript"&gt;51&lt;/style&gt;&lt;/DisplayText&gt;&lt;record&gt;&lt;rec-number&gt;78&lt;/rec-number&gt;&lt;foreign-keys&gt;&lt;key app="EN" db-id="sa2s9trw6peaa2ed0wavsazoaxpded2azz0w" timestamp="1437638294"&gt;78&lt;/key&gt;&lt;/foreign-keys&gt;&lt;ref-type name="Journal Article"&gt;17&lt;/ref-type&gt;&lt;contributors&gt;&lt;authors&gt;&lt;author&gt;Coil, D.&lt;/author&gt;&lt;author&gt;Jospin, G.&lt;/author&gt;&lt;author&gt;Darling, A. E.&lt;/author&gt;&lt;/authors&gt;&lt;/contributors&gt;&lt;auth-address&gt;Genome Center, University of California Davis, Davis, CA 95616, USA and ithree institute, University of Technology Sydney, New South Wales, Australia.&lt;/auth-address&gt;&lt;titles&gt;&lt;title&gt;A5-miseq: an updated pipeline to assemble microbial genomes from Illumina MiSeq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587-9&lt;/pages&gt;&lt;volume&gt;31&lt;/volume&gt;&lt;number&gt;4&lt;/number&gt;&lt;keywords&gt;&lt;keyword&gt;*Algorithms&lt;/keyword&gt;&lt;keyword&gt;*Genome, Bacterial&lt;/keyword&gt;&lt;keyword&gt;Genomics/*methods&lt;/keyword&gt;&lt;keyword&gt;Programming Languages&lt;/keyword&gt;&lt;keyword&gt;Sequence Analysis, DNA/*methods&lt;/keyword&gt;&lt;keyword&gt;*Software&lt;/keyword&gt;&lt;/keywords&gt;&lt;dates&gt;&lt;year&gt;2015&lt;/year&gt;&lt;pub-dates&gt;&lt;date&gt;Feb 15&lt;/date&gt;&lt;/pub-dates&gt;&lt;/dates&gt;&lt;isbn&gt;1367-4811 (Electronic)&amp;#xD;1367-4803 (Linking)&lt;/isbn&gt;&lt;accession-num&gt;25338718&lt;/accession-num&gt;&lt;urls&gt;&lt;related-urls&gt;&lt;url&gt;http://www.ncbi.nlm.nih.gov/pubmed/25338718&lt;/url&gt;&lt;/related-urls&gt;&lt;/urls&gt;&lt;electronic-resource-num&gt;10.1093/bioinformatics/btu661&lt;/electronic-resource-num&gt;&lt;/record&gt;&lt;/Cite&gt;&lt;/EndNote&gt;</w:instrText>
        </w:r>
        <w:r w:rsidR="00E6184A" w:rsidRPr="000856D9">
          <w:fldChar w:fldCharType="separate"/>
        </w:r>
        <w:r w:rsidR="00E6184A" w:rsidRPr="00E6184A">
          <w:rPr>
            <w:noProof/>
            <w:vertAlign w:val="superscript"/>
          </w:rPr>
          <w:t>51</w:t>
        </w:r>
        <w:r w:rsidR="00E6184A" w:rsidRPr="000856D9">
          <w:fldChar w:fldCharType="end"/>
        </w:r>
      </w:hyperlink>
      <w:r w:rsidR="00DB7BDA" w:rsidRPr="000856D9">
        <w:t xml:space="preserve"> </w:t>
      </w:r>
      <w:r w:rsidR="00DB7BDA" w:rsidRPr="000856D9">
        <w:rPr>
          <w:sz w:val="24"/>
          <w:szCs w:val="24"/>
        </w:rPr>
        <w:t>and annotated using prokka version 1.5</w:t>
      </w:r>
      <w:hyperlink w:anchor="_ENREF_52" w:tooltip="Seemann, 2014 #83" w:history="1">
        <w:r w:rsidR="00E6184A" w:rsidRPr="000856D9">
          <w:rPr>
            <w:sz w:val="24"/>
            <w:szCs w:val="24"/>
          </w:rPr>
          <w:fldChar w:fldCharType="begin"/>
        </w:r>
        <w:r w:rsidR="00E6184A">
          <w:rPr>
            <w:sz w:val="24"/>
            <w:szCs w:val="24"/>
          </w:rPr>
          <w:instrText xml:space="preserve"> ADDIN EN.CITE &lt;EndNote&gt;&lt;Cite&gt;&lt;Author&gt;Seemann&lt;/Author&gt;&lt;Year&gt;2014&lt;/Year&gt;&lt;RecNum&gt;83&lt;/RecNum&gt;&lt;DisplayText&gt;&lt;style face="superscript"&gt;52&lt;/style&gt;&lt;/DisplayText&gt;&lt;record&gt;&lt;rec-number&gt;83&lt;/rec-number&gt;&lt;foreign-keys&gt;&lt;key app="EN" db-id="sa2s9trw6peaa2ed0wavsazoaxpded2azz0w" timestamp="1437638453"&gt;83&lt;/key&gt;&lt;/foreign-keys&gt;&lt;ref-type name="Journal Article"&gt;17&lt;/ref-type&gt;&lt;contributors&gt;&lt;authors&gt;&lt;author&gt;Seemann, T.&lt;/author&gt;&lt;/authors&gt;&lt;/contributors&gt;&lt;auth-address&gt;Victorian Bioinformatics Consortium, Monash University, Clayton 3800 and Life Sciences Computation Centre, Victorian Life Sciences Computation Initiative, Carlton 3053, AustraliaVictorian Bioinformatics Consortium, Monash University, Clayton 3800 and Life Sciences Computation Centre, Victorian Life Sciences Computation Initiative, Carlton 3053, Australia.&lt;/auth-address&gt;&lt;titles&gt;&lt;title&gt;Prokka: rapid prokaryotic genome annotation&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068-9&lt;/pages&gt;&lt;volume&gt;30&lt;/volume&gt;&lt;number&gt;14&lt;/number&gt;&lt;keywords&gt;&lt;keyword&gt;*Genome, Bacterial&lt;/keyword&gt;&lt;keyword&gt;Genomics/methods&lt;/keyword&gt;&lt;keyword&gt;Molecular Sequence Annotation/*methods&lt;/keyword&gt;&lt;keyword&gt;Sequence Analysis, DNA&lt;/keyword&gt;&lt;keyword&gt;*Software&lt;/keyword&gt;&lt;/keywords&gt;&lt;dates&gt;&lt;year&gt;2014&lt;/year&gt;&lt;pub-dates&gt;&lt;date&gt;Jul 15&lt;/date&gt;&lt;/pub-dates&gt;&lt;/dates&gt;&lt;isbn&gt;1367-4811 (Electronic)&amp;#xD;1367-4803 (Linking)&lt;/isbn&gt;&lt;accession-num&gt;24642063&lt;/accession-num&gt;&lt;urls&gt;&lt;related-urls&gt;&lt;url&gt;http://www.ncbi.nlm.nih.gov/pubmed/24642063&lt;/url&gt;&lt;/related-urls&gt;&lt;/urls&gt;&lt;electronic-resource-num&gt;10.1093/bioinformatics/btu153&lt;/electronic-resource-num&gt;&lt;/record&gt;&lt;/Cite&gt;&lt;/EndNote&gt;</w:instrText>
        </w:r>
        <w:r w:rsidR="00E6184A" w:rsidRPr="000856D9">
          <w:rPr>
            <w:sz w:val="24"/>
            <w:szCs w:val="24"/>
          </w:rPr>
          <w:fldChar w:fldCharType="separate"/>
        </w:r>
        <w:r w:rsidR="00E6184A" w:rsidRPr="00E6184A">
          <w:rPr>
            <w:noProof/>
            <w:sz w:val="24"/>
            <w:szCs w:val="24"/>
            <w:vertAlign w:val="superscript"/>
          </w:rPr>
          <w:t>52</w:t>
        </w:r>
        <w:r w:rsidR="00E6184A" w:rsidRPr="000856D9">
          <w:rPr>
            <w:sz w:val="24"/>
            <w:szCs w:val="24"/>
          </w:rPr>
          <w:fldChar w:fldCharType="end"/>
        </w:r>
      </w:hyperlink>
      <w:r w:rsidR="00DB7BDA" w:rsidRPr="000856D9">
        <w:rPr>
          <w:sz w:val="24"/>
          <w:szCs w:val="24"/>
        </w:rPr>
        <w:t>. </w:t>
      </w:r>
      <w:r w:rsidR="00AA6161" w:rsidRPr="000856D9">
        <w:rPr>
          <w:sz w:val="24"/>
          <w:szCs w:val="24"/>
        </w:rPr>
        <w:t>Accession numbers are available in Table S1.</w:t>
      </w:r>
    </w:p>
    <w:p w14:paraId="5340F36D" w14:textId="77777777" w:rsidR="00DB7BDA" w:rsidRPr="000856D9" w:rsidRDefault="00DB7BDA" w:rsidP="00DB7BDA">
      <w:pPr>
        <w:spacing w:line="480" w:lineRule="auto"/>
        <w:rPr>
          <w:rFonts w:eastAsia="Times New Roman" w:cs="Tahoma"/>
        </w:rPr>
      </w:pPr>
    </w:p>
    <w:p w14:paraId="7DC7851F" w14:textId="6BAF4A09" w:rsidR="00DB7BDA" w:rsidRPr="000856D9" w:rsidRDefault="00DB7BDA" w:rsidP="00DB7BDA">
      <w:pPr>
        <w:spacing w:line="480" w:lineRule="auto"/>
        <w:rPr>
          <w:rFonts w:eastAsia="Times New Roman" w:cs="Tahoma"/>
        </w:rPr>
      </w:pPr>
      <w:r w:rsidRPr="000856D9">
        <w:rPr>
          <w:rFonts w:eastAsia="Times New Roman" w:cs="Tahoma"/>
        </w:rPr>
        <w:t>All</w:t>
      </w:r>
      <w:r w:rsidR="006C2038" w:rsidRPr="000856D9">
        <w:rPr>
          <w:rFonts w:eastAsia="Times New Roman" w:cs="Tahoma"/>
        </w:rPr>
        <w:t xml:space="preserve"> </w:t>
      </w:r>
      <w:r w:rsidR="00136DC7" w:rsidRPr="000856D9">
        <w:rPr>
          <w:rFonts w:eastAsia="Times New Roman" w:cs="Tahoma"/>
        </w:rPr>
        <w:t xml:space="preserve">seven </w:t>
      </w:r>
      <w:r w:rsidRPr="000856D9">
        <w:rPr>
          <w:rFonts w:eastAsia="Times New Roman" w:cs="Tahoma"/>
        </w:rPr>
        <w:t>polymyxin resistant genomes were aligned to reference genome PA</w:t>
      </w:r>
      <w:r w:rsidR="00514412" w:rsidRPr="000856D9">
        <w:rPr>
          <w:rFonts w:eastAsia="Times New Roman" w:cs="Tahoma"/>
        </w:rPr>
        <w:t>O</w:t>
      </w:r>
      <w:r w:rsidRPr="000856D9">
        <w:rPr>
          <w:rFonts w:eastAsia="Times New Roman" w:cs="Tahoma"/>
        </w:rPr>
        <w:t>1 and separately, PA14 using bwa mem version 0.7.5a</w:t>
      </w:r>
      <w:hyperlink w:anchor="_ENREF_53" w:tooltip="McKenna, 2010 #82" w:history="1">
        <w:r w:rsidR="00E6184A" w:rsidRPr="000856D9">
          <w:rPr>
            <w:rFonts w:eastAsia="Times New Roman" w:cs="Tahoma"/>
          </w:rPr>
          <w:fldChar w:fldCharType="begin"/>
        </w:r>
        <w:r w:rsidR="00E6184A">
          <w:rPr>
            <w:rFonts w:eastAsia="Times New Roman" w:cs="Tahoma"/>
          </w:rPr>
          <w:instrText xml:space="preserve"> ADDIN EN.CITE &lt;EndNote&gt;&lt;Cite&gt;&lt;Author&gt;McKenna&lt;/Author&gt;&lt;Year&gt;2010&lt;/Year&gt;&lt;RecNum&gt;82&lt;/RecNum&gt;&lt;DisplayText&gt;&lt;style face="superscript"&gt;53&lt;/style&gt;&lt;/DisplayText&gt;&lt;record&gt;&lt;rec-number&gt;82&lt;/rec-number&gt;&lt;foreign-keys&gt;&lt;key app="EN" db-id="sa2s9trw6peaa2ed0wavsazoaxpded2azz0w" timestamp="1437638420"&gt;82&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297-303&lt;/pages&gt;&lt;volume&gt;20&lt;/volume&gt;&lt;number&gt;9&lt;/number&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www.ncbi.nlm.nih.gov/pubmed/20644199&lt;/url&gt;&lt;/related-urls&gt;&lt;/urls&gt;&lt;custom2&gt;2928508&lt;/custom2&gt;&lt;electronic-resource-num&gt;10.1101/gr.107524.110&lt;/electronic-resource-num&gt;&lt;/record&gt;&lt;/Cite&gt;&lt;/EndNote&gt;</w:instrText>
        </w:r>
        <w:r w:rsidR="00E6184A" w:rsidRPr="000856D9">
          <w:rPr>
            <w:rFonts w:eastAsia="Times New Roman" w:cs="Tahoma"/>
          </w:rPr>
          <w:fldChar w:fldCharType="separate"/>
        </w:r>
        <w:r w:rsidR="00E6184A" w:rsidRPr="00E6184A">
          <w:rPr>
            <w:rFonts w:eastAsia="Times New Roman" w:cs="Tahoma"/>
            <w:noProof/>
            <w:vertAlign w:val="superscript"/>
          </w:rPr>
          <w:t>53</w:t>
        </w:r>
        <w:r w:rsidR="00E6184A" w:rsidRPr="000856D9">
          <w:rPr>
            <w:rFonts w:eastAsia="Times New Roman" w:cs="Tahoma"/>
          </w:rPr>
          <w:fldChar w:fldCharType="end"/>
        </w:r>
      </w:hyperlink>
      <w:r w:rsidRPr="000856D9">
        <w:rPr>
          <w:rFonts w:eastAsia="Times New Roman" w:cs="Tahoma"/>
        </w:rPr>
        <w:t xml:space="preserve">. Resulting .sam alignment files were sorted, converted to .bam format and duplicates marked and removed using picardtools version 1.85. The Genome Analysis Toolkit (GATK) version 3.3 </w:t>
      </w:r>
      <w:hyperlink w:anchor="_ENREF_53" w:tooltip="McKenna, 2010 #82" w:history="1">
        <w:r w:rsidR="00E6184A" w:rsidRPr="000856D9">
          <w:rPr>
            <w:rFonts w:eastAsia="Times New Roman" w:cs="Tahoma"/>
          </w:rPr>
          <w:fldChar w:fldCharType="begin"/>
        </w:r>
        <w:r w:rsidR="00E6184A">
          <w:rPr>
            <w:rFonts w:eastAsia="Times New Roman" w:cs="Tahoma"/>
          </w:rPr>
          <w:instrText xml:space="preserve"> ADDIN EN.CITE &lt;EndNote&gt;&lt;Cite&gt;&lt;Author&gt;McKenna&lt;/Author&gt;&lt;Year&gt;2010&lt;/Year&gt;&lt;RecNum&gt;82&lt;/RecNum&gt;&lt;DisplayText&gt;&lt;style face="superscript"&gt;53&lt;/style&gt;&lt;/DisplayText&gt;&lt;record&gt;&lt;rec-number&gt;82&lt;/rec-number&gt;&lt;foreign-keys&gt;&lt;key app="EN" db-id="sa2s9trw6peaa2ed0wavsazoaxpded2azz0w" timestamp="1437638420"&gt;82&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297-303&lt;/pages&gt;&lt;volume&gt;20&lt;/volume&gt;&lt;number&gt;9&lt;/number&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www.ncbi.nlm.nih.gov/pubmed/20644199&lt;/url&gt;&lt;/related-urls&gt;&lt;/urls&gt;&lt;custom2&gt;2928508&lt;/custom2&gt;&lt;electronic-resource-num&gt;10.1101/gr.107524.110&lt;/electronic-resource-num&gt;&lt;/record&gt;&lt;/Cite&gt;&lt;/EndNote&gt;</w:instrText>
        </w:r>
        <w:r w:rsidR="00E6184A" w:rsidRPr="000856D9">
          <w:rPr>
            <w:rFonts w:eastAsia="Times New Roman" w:cs="Tahoma"/>
          </w:rPr>
          <w:fldChar w:fldCharType="separate"/>
        </w:r>
        <w:r w:rsidR="00E6184A" w:rsidRPr="00E6184A">
          <w:rPr>
            <w:rFonts w:eastAsia="Times New Roman" w:cs="Tahoma"/>
            <w:noProof/>
            <w:vertAlign w:val="superscript"/>
          </w:rPr>
          <w:t>53</w:t>
        </w:r>
        <w:r w:rsidR="00E6184A" w:rsidRPr="000856D9">
          <w:rPr>
            <w:rFonts w:eastAsia="Times New Roman" w:cs="Tahoma"/>
          </w:rPr>
          <w:fldChar w:fldCharType="end"/>
        </w:r>
      </w:hyperlink>
      <w:r w:rsidRPr="000856D9">
        <w:rPr>
          <w:rFonts w:eastAsia="Times New Roman" w:cs="Tahoma"/>
        </w:rPr>
        <w:t xml:space="preserve"> was used to create indel targets, realign them and call variants using the Unified Genotyper(UG) module. All variants were filtered using vcffilter version</w:t>
      </w:r>
      <w:hyperlink w:anchor="_ENREF_54" w:tooltip=", 2015 #86" w:history="1">
        <w:r w:rsidR="00E6184A" w:rsidRPr="000856D9">
          <w:rPr>
            <w:rFonts w:eastAsia="Times New Roman" w:cs="Tahoma"/>
          </w:rPr>
          <w:fldChar w:fldCharType="begin"/>
        </w:r>
        <w:r w:rsidR="00E6184A">
          <w:rPr>
            <w:rFonts w:eastAsia="Times New Roman" w:cs="Tahoma"/>
          </w:rPr>
          <w:instrText xml:space="preserve"> ADDIN EN.CITE &lt;EndNote&gt;&lt;Cite ExcludeAuth="1"&gt;&lt;Year&gt;2015&lt;/Year&gt;&lt;RecNum&gt;86&lt;/RecNum&gt;&lt;DisplayText&gt;&lt;style face="superscript"&gt;54&lt;/style&gt;&lt;/DisplayText&gt;&lt;record&gt;&lt;rec-number&gt;86&lt;/rec-number&gt;&lt;foreign-keys&gt;&lt;key app="EN" db-id="sa2s9trw6peaa2ed0wavsazoaxpded2azz0w" timestamp="1437638680"&gt;86&lt;/key&gt;&lt;/foreign-keys&gt;&lt;ref-type name="Web Page"&gt;12&lt;/ref-type&gt;&lt;contributors&gt;&lt;/contributors&gt;&lt;titles&gt;&lt;title&gt;GitHub&lt;/title&gt;&lt;secondary-title&gt;ekg/vcflib&lt;/secondary-title&gt;&lt;/titles&gt;&lt;volume&gt;2015&lt;/volume&gt;&lt;number&gt;23 Jul&lt;/number&gt;&lt;dates&gt;&lt;year&gt;2015&lt;/year&gt;&lt;/dates&gt;&lt;urls&gt;&lt;related-urls&gt;&lt;url&gt;https://github.com/ekg/vcflib&lt;/url&gt;&lt;/related-urls&gt;&lt;/urls&gt;&lt;/record&gt;&lt;/Cite&gt;&lt;/EndNote&gt;</w:instrText>
        </w:r>
        <w:r w:rsidR="00E6184A" w:rsidRPr="000856D9">
          <w:rPr>
            <w:rFonts w:eastAsia="Times New Roman" w:cs="Tahoma"/>
          </w:rPr>
          <w:fldChar w:fldCharType="separate"/>
        </w:r>
        <w:r w:rsidR="00E6184A" w:rsidRPr="00E6184A">
          <w:rPr>
            <w:rFonts w:eastAsia="Times New Roman" w:cs="Tahoma"/>
            <w:noProof/>
            <w:vertAlign w:val="superscript"/>
          </w:rPr>
          <w:t>54</w:t>
        </w:r>
        <w:r w:rsidR="00E6184A" w:rsidRPr="000856D9">
          <w:rPr>
            <w:rFonts w:eastAsia="Times New Roman" w:cs="Tahoma"/>
          </w:rPr>
          <w:fldChar w:fldCharType="end"/>
        </w:r>
      </w:hyperlink>
      <w:r w:rsidRPr="000856D9">
        <w:rPr>
          <w:rFonts w:eastAsia="Times New Roman" w:cs="Tahoma"/>
        </w:rPr>
        <w:t xml:space="preserve"> ‘DP &gt;9’ and ‘QUAL &gt;10’ to produce the final .vcf files. </w:t>
      </w:r>
      <w:r w:rsidR="00B26FBB" w:rsidRPr="000856D9">
        <w:rPr>
          <w:rFonts w:eastAsia="Times New Roman" w:cs="Tahoma"/>
        </w:rPr>
        <w:t>For all isolates, the estimated genome coverage was over x15.</w:t>
      </w:r>
    </w:p>
    <w:p w14:paraId="6A4ADF02" w14:textId="77777777" w:rsidR="00DB7BDA" w:rsidRPr="000856D9" w:rsidRDefault="00DB7BDA" w:rsidP="00DB7BDA">
      <w:pPr>
        <w:spacing w:line="480" w:lineRule="auto"/>
        <w:rPr>
          <w:rFonts w:eastAsia="Times New Roman" w:cs="Tahoma"/>
        </w:rPr>
      </w:pPr>
    </w:p>
    <w:p w14:paraId="555A4D88" w14:textId="2277FEC4" w:rsidR="00DB7BDA" w:rsidRPr="000856D9" w:rsidRDefault="00DB7BDA" w:rsidP="00DB7BDA">
      <w:pPr>
        <w:spacing w:line="480" w:lineRule="auto"/>
        <w:rPr>
          <w:rFonts w:eastAsia="Times New Roman" w:cs="Tahoma"/>
        </w:rPr>
      </w:pPr>
      <w:r w:rsidRPr="000856D9">
        <w:rPr>
          <w:rFonts w:eastAsia="Times New Roman" w:cs="Tahoma"/>
        </w:rPr>
        <w:t xml:space="preserve">Reference genomes </w:t>
      </w:r>
      <w:r w:rsidR="00BC2456" w:rsidRPr="000856D9">
        <w:rPr>
          <w:rFonts w:eastAsia="Times New Roman" w:cs="Tahoma"/>
        </w:rPr>
        <w:t>PA</w:t>
      </w:r>
      <w:r w:rsidR="00514412" w:rsidRPr="000856D9">
        <w:rPr>
          <w:rFonts w:eastAsia="Times New Roman" w:cs="Tahoma"/>
        </w:rPr>
        <w:t>O</w:t>
      </w:r>
      <w:r w:rsidR="00BC2456" w:rsidRPr="000856D9">
        <w:rPr>
          <w:rFonts w:eastAsia="Times New Roman" w:cs="Tahoma"/>
        </w:rPr>
        <w:t>1</w:t>
      </w:r>
      <w:r w:rsidRPr="000856D9">
        <w:rPr>
          <w:rFonts w:eastAsia="Times New Roman" w:cs="Tahoma"/>
        </w:rPr>
        <w:t>, PA14, PA7 and LESB58 and 338</w:t>
      </w:r>
      <w:r w:rsidR="006F7C87" w:rsidRPr="000856D9">
        <w:rPr>
          <w:rFonts w:eastAsia="Times New Roman" w:cs="Tahoma"/>
        </w:rPr>
        <w:t>, which were</w:t>
      </w:r>
      <w:r w:rsidRPr="000856D9">
        <w:rPr>
          <w:rFonts w:eastAsia="Times New Roman" w:cs="Tahoma"/>
        </w:rPr>
        <w:t xml:space="preserve"> deemed to represent the wider population</w:t>
      </w:r>
      <w:hyperlink w:anchor="_ENREF_55" w:tooltip="Kos, 2015 #10" w:history="1">
        <w:r w:rsidR="00E6184A" w:rsidRPr="000856D9">
          <w:rPr>
            <w:rFonts w:eastAsia="Times New Roman" w:cs="Tahoma"/>
          </w:rPr>
          <w:fldChar w:fldCharType="begin">
            <w:fldData xml:space="preserve">PEVuZE5vdGU+PENpdGU+PEF1dGhvcj5Lb3M8L0F1dGhvcj48WWVhcj4yMDE1PC9ZZWFyPjxSZWNO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</w:fldData>
          </w:fldChar>
        </w:r>
        <w:r w:rsidR="00E6184A">
          <w:rPr>
            <w:rFonts w:eastAsia="Times New Roman" w:cs="Tahoma"/>
          </w:rPr>
          <w:instrText xml:space="preserve"> ADDIN EN.CITE </w:instrText>
        </w:r>
        <w:r w:rsidR="00E6184A">
          <w:rPr>
            <w:rFonts w:eastAsia="Times New Roman" w:cs="Tahoma"/>
          </w:rPr>
          <w:fldChar w:fldCharType="begin">
            <w:fldData xml:space="preserve">PEVuZE5vdGU+PENpdGU+PEF1dGhvcj5Lb3M8L0F1dGhvcj48WWVhcj4yMDE1PC9ZZWFyPjxSZWNO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</w:fldData>
          </w:fldChar>
        </w:r>
        <w:r w:rsidR="00E6184A">
          <w:rPr>
            <w:rFonts w:eastAsia="Times New Roman" w:cs="Tahoma"/>
          </w:rPr>
          <w:instrText xml:space="preserve"> ADDIN EN.CITE.DATA </w:instrText>
        </w:r>
        <w:r w:rsidR="00E6184A">
          <w:rPr>
            <w:rFonts w:eastAsia="Times New Roman" w:cs="Tahoma"/>
          </w:rPr>
        </w:r>
        <w:r w:rsidR="00E6184A">
          <w:rPr>
            <w:rFonts w:eastAsia="Times New Roman" w:cs="Tahoma"/>
          </w:rPr>
          <w:fldChar w:fldCharType="end"/>
        </w:r>
        <w:r w:rsidR="00E6184A" w:rsidRPr="000856D9">
          <w:rPr>
            <w:rFonts w:eastAsia="Times New Roman" w:cs="Tahoma"/>
          </w:rPr>
          <w:fldChar w:fldCharType="separate"/>
        </w:r>
        <w:r w:rsidR="00E6184A" w:rsidRPr="00E6184A">
          <w:rPr>
            <w:rFonts w:eastAsia="Times New Roman" w:cs="Tahoma"/>
            <w:noProof/>
            <w:vertAlign w:val="superscript"/>
          </w:rPr>
          <w:t>55</w:t>
        </w:r>
        <w:r w:rsidR="00E6184A" w:rsidRPr="000856D9">
          <w:rPr>
            <w:rFonts w:eastAsia="Times New Roman" w:cs="Tahoma"/>
          </w:rPr>
          <w:fldChar w:fldCharType="end"/>
        </w:r>
      </w:hyperlink>
      <w:r w:rsidR="006F7C87" w:rsidRPr="000856D9">
        <w:rPr>
          <w:rFonts w:eastAsia="Times New Roman" w:cs="Tahoma"/>
        </w:rPr>
        <w:t xml:space="preserve">, </w:t>
      </w:r>
      <w:r w:rsidRPr="000856D9">
        <w:rPr>
          <w:rFonts w:eastAsia="Times New Roman" w:cs="Tahoma"/>
        </w:rPr>
        <w:t xml:space="preserve">were downloaded from the </w:t>
      </w:r>
      <w:r w:rsidRPr="000856D9">
        <w:rPr>
          <w:rFonts w:eastAsia="Times New Roman" w:cs="Tahoma"/>
          <w:i/>
        </w:rPr>
        <w:t>Pseudomonas</w:t>
      </w:r>
      <w:r w:rsidRPr="000856D9">
        <w:rPr>
          <w:rFonts w:eastAsia="Times New Roman" w:cs="Tahoma"/>
        </w:rPr>
        <w:t xml:space="preserve"> </w:t>
      </w:r>
      <w:r w:rsidR="00A14A98" w:rsidRPr="000856D9">
        <w:rPr>
          <w:rFonts w:eastAsia="Times New Roman" w:cs="Tahoma"/>
        </w:rPr>
        <w:t xml:space="preserve">Genome </w:t>
      </w:r>
      <w:r w:rsidRPr="000856D9">
        <w:rPr>
          <w:rFonts w:eastAsia="Times New Roman" w:cs="Tahoma"/>
        </w:rPr>
        <w:t>Database</w:t>
      </w:r>
      <w:r w:rsidR="00DD1211" w:rsidRPr="000856D9">
        <w:rPr>
          <w:rFonts w:eastAsia="Times New Roman" w:cs="Tahoma"/>
        </w:rPr>
        <w:t xml:space="preserve"> </w:t>
      </w:r>
      <w:hyperlink w:anchor="_ENREF_56" w:tooltip="Winsor, 2011 #85" w:history="1">
        <w:r w:rsidR="00E6184A" w:rsidRPr="000856D9">
          <w:rPr>
            <w:rFonts w:eastAsia="Times New Roman" w:cs="Tahoma"/>
          </w:rPr>
          <w:fldChar w:fldCharType="begin"/>
        </w:r>
        <w:r w:rsidR="00E6184A">
          <w:rPr>
            <w:rFonts w:eastAsia="Times New Roman" w:cs="Tahoma"/>
          </w:rPr>
          <w:instrText xml:space="preserve"> ADDIN EN.CITE &lt;EndNote&gt;&lt;Cite&gt;&lt;Author&gt;Winsor&lt;/Author&gt;&lt;Year&gt;2011&lt;/Year&gt;&lt;RecNum&gt;85&lt;/RecNum&gt;&lt;DisplayText&gt;&lt;style face="superscript"&gt;56&lt;/style&gt;&lt;/DisplayText&gt;&lt;record&gt;&lt;rec-number&gt;85&lt;/rec-number&gt;&lt;foreign-keys&gt;&lt;key app="EN" db-id="sa2s9trw6peaa2ed0wavsazoaxpded2azz0w" timestamp="1437638512"&gt;85&lt;/key&gt;&lt;/foreign-keys&gt;&lt;ref-type name="Journal Article"&gt;17&lt;/ref-type&gt;&lt;contributors&gt;&lt;authors&gt;&lt;author&gt;Winsor, G. L.&lt;/author&gt;&lt;author&gt;Lam, D. K.&lt;/author&gt;&lt;author&gt;Fleming, L.&lt;/author&gt;&lt;author&gt;Lo, R.&lt;/author&gt;&lt;author&gt;Whiteside, M. D.&lt;/author&gt;&lt;author&gt;Yu, N. Y.&lt;/author&gt;&lt;author&gt;Hancock, R. E.&lt;/author&gt;&lt;author&gt;Brinkman, F. S.&lt;/author&gt;&lt;/authors&gt;&lt;/contributors&gt;&lt;auth-address&gt;Department of Molecular Biology and Biochemistry, Simon Fraser University, Burnaby, BC V5A 1S6, Canada.&lt;/auth-address&gt;&lt;titles&gt;&lt;title&gt;Pseudomonas Genome Database: improved comparative analysis and population genomics capability for Pseudomonas genome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596-600&lt;/pages&gt;&lt;volume&gt;39&lt;/volume&gt;&lt;number&gt;Database issue&lt;/number&gt;&lt;keywords&gt;&lt;keyword&gt;Bacterial Proteins/analysis&lt;/keyword&gt;&lt;keyword&gt;*Databases, Genetic&lt;/keyword&gt;&lt;keyword&gt;*Genome, Bacterial&lt;/keyword&gt;&lt;keyword&gt;Genomic Islands&lt;/keyword&gt;&lt;keyword&gt;Genomics&lt;/keyword&gt;&lt;keyword&gt;Polymorphism, Genetic&lt;/keyword&gt;&lt;keyword&gt;Pseudomonas/*genetics&lt;/keyword&gt;&lt;/keywords&gt;&lt;dates&gt;&lt;year&gt;2011&lt;/year&gt;&lt;pub-dates&gt;&lt;date&gt;Jan&lt;/date&gt;&lt;/pub-dates&gt;&lt;/dates&gt;&lt;isbn&gt;1362-4962 (Electronic)&amp;#xD;0305-1048 (Linking)&lt;/isbn&gt;&lt;accession-num&gt;20929876&lt;/accession-num&gt;&lt;urls&gt;&lt;related-urls&gt;&lt;url&gt;http://www.ncbi.nlm.nih.gov/pubmed/20929876&lt;/url&gt;&lt;/related-urls&gt;&lt;/urls&gt;&lt;custom2&gt;3013766&lt;/custom2&gt;&lt;electronic-resource-num&gt;10.1093/nar/gkq869&lt;/electronic-resource-num&gt;&lt;/record&gt;&lt;/Cite&gt;&lt;/EndNote&gt;</w:instrText>
        </w:r>
        <w:r w:rsidR="00E6184A" w:rsidRPr="000856D9">
          <w:rPr>
            <w:rFonts w:eastAsia="Times New Roman" w:cs="Tahoma"/>
          </w:rPr>
          <w:fldChar w:fldCharType="separate"/>
        </w:r>
        <w:r w:rsidR="00E6184A" w:rsidRPr="00E6184A">
          <w:rPr>
            <w:rFonts w:eastAsia="Times New Roman" w:cs="Tahoma"/>
            <w:noProof/>
            <w:vertAlign w:val="superscript"/>
          </w:rPr>
          <w:t>56</w:t>
        </w:r>
        <w:r w:rsidR="00E6184A" w:rsidRPr="000856D9">
          <w:rPr>
            <w:rFonts w:eastAsia="Times New Roman" w:cs="Tahoma"/>
          </w:rPr>
          <w:fldChar w:fldCharType="end"/>
        </w:r>
      </w:hyperlink>
      <w:r w:rsidRPr="000856D9">
        <w:rPr>
          <w:rFonts w:eastAsia="Times New Roman" w:cs="Tahoma"/>
        </w:rPr>
        <w:t xml:space="preserve">. </w:t>
      </w:r>
      <w:r w:rsidR="00B26FBB" w:rsidRPr="000856D9">
        <w:rPr>
          <w:rFonts w:eastAsia="Times New Roman" w:cs="Tahoma"/>
        </w:rPr>
        <w:t>The wider population was a random subset of isolates from a previous published study that included isolates from North America, South America, Europe and Asia</w:t>
      </w:r>
      <w:hyperlink w:anchor="_ENREF_55" w:tooltip="Kos, 2015 #10" w:history="1">
        <w:r w:rsidR="00E6184A" w:rsidRPr="000856D9">
          <w:rPr>
            <w:rFonts w:eastAsia="Times New Roman" w:cs="Tahoma"/>
          </w:rPr>
          <w:fldChar w:fldCharType="begin">
            <w:fldData xml:space="preserve">PEVuZE5vdGU+PENpdGU+PEF1dGhvcj5Lb3M8L0F1dGhvcj48WWVhcj4yMDE1PC9ZZWFyPjxSZWNO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</w:fldData>
          </w:fldChar>
        </w:r>
        <w:r w:rsidR="00E6184A">
          <w:rPr>
            <w:rFonts w:eastAsia="Times New Roman" w:cs="Tahoma"/>
          </w:rPr>
          <w:instrText xml:space="preserve"> ADDIN EN.CITE </w:instrText>
        </w:r>
        <w:r w:rsidR="00E6184A">
          <w:rPr>
            <w:rFonts w:eastAsia="Times New Roman" w:cs="Tahoma"/>
          </w:rPr>
          <w:fldChar w:fldCharType="begin">
            <w:fldData xml:space="preserve">PEVuZE5vdGU+PENpdGU+PEF1dGhvcj5Lb3M8L0F1dGhvcj48WWVhcj4yMDE1PC9ZZWFyPjxSZWNO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</w:fldData>
          </w:fldChar>
        </w:r>
        <w:r w:rsidR="00E6184A">
          <w:rPr>
            <w:rFonts w:eastAsia="Times New Roman" w:cs="Tahoma"/>
          </w:rPr>
          <w:instrText xml:space="preserve"> ADDIN EN.CITE.DATA </w:instrText>
        </w:r>
        <w:r w:rsidR="00E6184A">
          <w:rPr>
            <w:rFonts w:eastAsia="Times New Roman" w:cs="Tahoma"/>
          </w:rPr>
        </w:r>
        <w:r w:rsidR="00E6184A">
          <w:rPr>
            <w:rFonts w:eastAsia="Times New Roman" w:cs="Tahoma"/>
          </w:rPr>
          <w:fldChar w:fldCharType="end"/>
        </w:r>
        <w:r w:rsidR="00E6184A" w:rsidRPr="000856D9">
          <w:rPr>
            <w:rFonts w:eastAsia="Times New Roman" w:cs="Tahoma"/>
          </w:rPr>
          <w:fldChar w:fldCharType="separate"/>
        </w:r>
        <w:r w:rsidR="00E6184A" w:rsidRPr="00E6184A">
          <w:rPr>
            <w:rFonts w:eastAsia="Times New Roman" w:cs="Tahoma"/>
            <w:noProof/>
            <w:vertAlign w:val="superscript"/>
          </w:rPr>
          <w:t>55</w:t>
        </w:r>
        <w:r w:rsidR="00E6184A" w:rsidRPr="000856D9">
          <w:rPr>
            <w:rFonts w:eastAsia="Times New Roman" w:cs="Tahoma"/>
          </w:rPr>
          <w:fldChar w:fldCharType="end"/>
        </w:r>
      </w:hyperlink>
      <w:r w:rsidR="00B26FBB" w:rsidRPr="000856D9">
        <w:rPr>
          <w:rFonts w:eastAsia="Times New Roman" w:cs="Tahoma"/>
        </w:rPr>
        <w:t xml:space="preserve">. </w:t>
      </w:r>
      <w:r w:rsidRPr="000856D9">
        <w:rPr>
          <w:rFonts w:eastAsia="Times New Roman" w:cs="Tahoma"/>
        </w:rPr>
        <w:t xml:space="preserve">The core genome was defined and extracted by </w:t>
      </w:r>
      <w:r w:rsidRPr="000856D9">
        <w:rPr>
          <w:rFonts w:eastAsia="Times New Roman" w:cs="Tahoma"/>
        </w:rPr>
        <w:lastRenderedPageBreak/>
        <w:t>Panseq</w:t>
      </w:r>
      <w:hyperlink w:anchor="_ENREF_57" w:tooltip="Laing, 2010 #81" w:history="1">
        <w:r w:rsidR="00E6184A" w:rsidRPr="000856D9">
          <w:rPr>
            <w:rFonts w:eastAsia="Times New Roman" w:cs="Tahoma"/>
          </w:rPr>
          <w:fldChar w:fldCharType="begin"/>
        </w:r>
        <w:r w:rsidR="00E6184A">
          <w:rPr>
            <w:rFonts w:eastAsia="Times New Roman" w:cs="Tahoma"/>
          </w:rPr>
          <w:instrText xml:space="preserve"> ADDIN EN.CITE &lt;EndNote&gt;&lt;Cite&gt;&lt;Author&gt;Laing&lt;/Author&gt;&lt;Year&gt;2010&lt;/Year&gt;&lt;RecNum&gt;81&lt;/RecNum&gt;&lt;DisplayText&gt;&lt;style face="superscript"&gt;57&lt;/style&gt;&lt;/DisplayText&gt;&lt;record&gt;&lt;rec-number&gt;81&lt;/rec-number&gt;&lt;foreign-keys&gt;&lt;key app="EN" db-id="sa2s9trw6peaa2ed0wavsazoaxpded2azz0w" timestamp="1437638392"&gt;81&lt;/key&gt;&lt;/foreign-keys&gt;&lt;ref-type name="Journal Article"&gt;17&lt;/ref-type&gt;&lt;contributors&gt;&lt;authors&gt;&lt;author&gt;Laing, C.&lt;/author&gt;&lt;author&gt;Buchanan, C.&lt;/author&gt;&lt;author&gt;Taboada, E. N.&lt;/author&gt;&lt;author&gt;Zhang, Y.&lt;/author&gt;&lt;author&gt;Kropinski, A.&lt;/author&gt;&lt;author&gt;Villegas, A.&lt;/author&gt;&lt;author&gt;Thomas, J. E.&lt;/author&gt;&lt;author&gt;Gannon, V. P.&lt;/author&gt;&lt;/authors&gt;&lt;/contributors&gt;&lt;auth-address&gt;Laboratory for Foodborne Zoonoses, Public Health Agency of Canada, Lethbridge, AB, Canada.&lt;/auth-address&gt;&lt;titles&gt;&lt;title&gt;Pan-genome sequence analysis using Panseq: an online tool for the rapid analysis of core and accessory genomic region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461&lt;/pages&gt;&lt;volume&gt;11&lt;/volume&gt;&lt;keywords&gt;&lt;keyword&gt;DNA, Bacterial/metabolism&lt;/keyword&gt;&lt;keyword&gt;Escherichia coli/*genetics&lt;/keyword&gt;&lt;keyword&gt;Escherichia coli O157/*genetics&lt;/keyword&gt;&lt;keyword&gt;*Genome, Bacterial&lt;/keyword&gt;&lt;keyword&gt;Phylogeny&lt;/keyword&gt;&lt;keyword&gt;Polymorphism, Single Nucleotide&lt;/keyword&gt;&lt;keyword&gt;Sequence Analysis, DNA/*methods&lt;/keyword&gt;&lt;keyword&gt;*Software&lt;/keyword&gt;&lt;/keywords&gt;&lt;dates&gt;&lt;year&gt;2010&lt;/year&gt;&lt;/dates&gt;&lt;isbn&gt;1471-2105 (Electronic)&amp;#xD;1471-2105 (Linking)&lt;/isbn&gt;&lt;accession-num&gt;20843356&lt;/accession-num&gt;&lt;urls&gt;&lt;related-urls&gt;&lt;url&gt;http://www.ncbi.nlm.nih.gov/pubmed/20843356&lt;/url&gt;&lt;/related-urls&gt;&lt;/urls&gt;&lt;custom2&gt;2949892&lt;/custom2&gt;&lt;electronic-resource-num&gt;10.1186/1471-2105-11-461&lt;/electronic-resource-num&gt;&lt;/record&gt;&lt;/Cite&gt;&lt;/EndNote&gt;</w:instrText>
        </w:r>
        <w:r w:rsidR="00E6184A" w:rsidRPr="000856D9">
          <w:rPr>
            <w:rFonts w:eastAsia="Times New Roman" w:cs="Tahoma"/>
          </w:rPr>
          <w:fldChar w:fldCharType="separate"/>
        </w:r>
        <w:r w:rsidR="00E6184A" w:rsidRPr="00E6184A">
          <w:rPr>
            <w:rFonts w:eastAsia="Times New Roman" w:cs="Tahoma"/>
            <w:noProof/>
            <w:vertAlign w:val="superscript"/>
          </w:rPr>
          <w:t>57</w:t>
        </w:r>
        <w:r w:rsidR="00E6184A" w:rsidRPr="000856D9">
          <w:rPr>
            <w:rFonts w:eastAsia="Times New Roman" w:cs="Tahoma"/>
          </w:rPr>
          <w:fldChar w:fldCharType="end"/>
        </w:r>
      </w:hyperlink>
      <w:r w:rsidRPr="000856D9">
        <w:rPr>
          <w:rFonts w:eastAsia="Times New Roman" w:cs="Tahoma"/>
        </w:rPr>
        <w:t xml:space="preserve"> as 500bp fragments matching in all 342 genomes with &gt;=85% similarity. MEGA6 </w:t>
      </w:r>
      <w:hyperlink w:anchor="_ENREF_58" w:tooltip="Tamura, 2013 #84" w:history="1">
        <w:r w:rsidR="00E6184A" w:rsidRPr="000856D9">
          <w:rPr>
            <w:rFonts w:eastAsia="Times New Roman" w:cs="Tahoma"/>
          </w:rPr>
          <w:fldChar w:fldCharType="begin"/>
        </w:r>
        <w:r w:rsidR="00E6184A">
          <w:rPr>
            <w:rFonts w:eastAsia="Times New Roman" w:cs="Tahoma"/>
          </w:rPr>
          <w:instrText xml:space="preserve"> ADDIN EN.CITE &lt;EndNote&gt;&lt;Cite&gt;&lt;Author&gt;Tamura&lt;/Author&gt;&lt;Year&gt;2013&lt;/Year&gt;&lt;RecNum&gt;84&lt;/RecNum&gt;&lt;DisplayText&gt;&lt;style face="superscript"&gt;58&lt;/style&gt;&lt;/DisplayText&gt;&lt;record&gt;&lt;rec-number&gt;84&lt;/rec-number&gt;&lt;foreign-keys&gt;&lt;key app="EN" db-id="sa2s9trw6peaa2ed0wavsazoaxpded2azz0w" timestamp="1437638477"&gt;84&lt;/key&gt;&lt;/foreign-keys&gt;&lt;ref-type name="Journal Article"&gt;17&lt;/ref-type&gt;&lt;contributors&gt;&lt;authors&gt;&lt;author&gt;Tamura, K.&lt;/author&gt;&lt;author&gt;Stecher, G.&lt;/author&gt;&lt;author&gt;Peterson, D.&lt;/author&gt;&lt;author&gt;Filipski, A.&lt;/author&gt;&lt;author&gt;Kumar, S.&lt;/author&gt;&lt;/authors&gt;&lt;/contributors&gt;&lt;auth-address&gt;Research Center for Genomics and Bioinformatics, Tokyo Metropolitan University, Hachioji, Tokyo, Japan.&lt;/auth-address&gt;&lt;titles&gt;&lt;title&gt;MEGA6: Molecular Evolutionary Genetics Analysis version 6.0&lt;/title&gt;&lt;secondary-title&gt;Mol Biol Evol&lt;/secondary-title&gt;&lt;alt-title&gt;Molecular biology and evolution&lt;/alt-title&gt;&lt;/titles&gt;&lt;periodical&gt;&lt;full-title&gt;Mol Biol Evol&lt;/full-title&gt;&lt;abbr-1&gt;Molecular biology and evolution&lt;/abbr-1&gt;&lt;/periodical&gt;&lt;alt-periodical&gt;&lt;full-title&gt;Mol Biol Evol&lt;/full-title&gt;&lt;abbr-1&gt;Molecular biology and evolution&lt;/abbr-1&gt;&lt;/alt-periodical&gt;&lt;pages&gt;2725-9&lt;/pages&gt;&lt;volume&gt;30&lt;/volume&gt;&lt;number&gt;12&lt;/number&gt;&lt;keywords&gt;&lt;keyword&gt;Algorithms&lt;/keyword&gt;&lt;keyword&gt;Databases, Genetic&lt;/keyword&gt;&lt;keyword&gt;*Evolution, Molecular&lt;/keyword&gt;&lt;keyword&gt;Internet&lt;/keyword&gt;&lt;keyword&gt;Phylogeny&lt;/keyword&gt;&lt;keyword&gt;*Software&lt;/keyword&gt;&lt;keyword&gt;*User-Computer Interface&lt;/keyword&gt;&lt;/keywords&gt;&lt;dates&gt;&lt;year&gt;2013&lt;/year&gt;&lt;pub-dates&gt;&lt;date&gt;Dec&lt;/date&gt;&lt;/pub-dates&gt;&lt;/dates&gt;&lt;isbn&gt;1537-1719 (Electronic)&amp;#xD;0737-4038 (Linking)&lt;/isbn&gt;&lt;accession-num&gt;24132122&lt;/accession-num&gt;&lt;urls&gt;&lt;related-urls&gt;&lt;url&gt;http://www.ncbi.nlm.nih.gov/pubmed/24132122&lt;/url&gt;&lt;/related-urls&gt;&lt;/urls&gt;&lt;custom2&gt;3840312&lt;/custom2&gt;&lt;electronic-resource-num&gt;10.1093/molbev/mst197&lt;/electronic-resource-num&gt;&lt;/record&gt;&lt;/Cite&gt;&lt;/EndNote&gt;</w:instrText>
        </w:r>
        <w:r w:rsidR="00E6184A" w:rsidRPr="000856D9">
          <w:rPr>
            <w:rFonts w:eastAsia="Times New Roman" w:cs="Tahoma"/>
          </w:rPr>
          <w:fldChar w:fldCharType="separate"/>
        </w:r>
        <w:r w:rsidR="00E6184A" w:rsidRPr="00E6184A">
          <w:rPr>
            <w:rFonts w:eastAsia="Times New Roman" w:cs="Tahoma"/>
            <w:noProof/>
            <w:vertAlign w:val="superscript"/>
          </w:rPr>
          <w:t>58</w:t>
        </w:r>
        <w:r w:rsidR="00E6184A" w:rsidRPr="000856D9">
          <w:rPr>
            <w:rFonts w:eastAsia="Times New Roman" w:cs="Tahoma"/>
          </w:rPr>
          <w:fldChar w:fldCharType="end"/>
        </w:r>
      </w:hyperlink>
      <w:r w:rsidRPr="000856D9">
        <w:rPr>
          <w:rFonts w:eastAsia="Times New Roman" w:cs="Tahoma"/>
        </w:rPr>
        <w:t xml:space="preserve"> was used for all phylogenetic analyses. Phylogeny was estimated using the maximum likelihood method (ML) and </w:t>
      </w:r>
      <w:r w:rsidR="00136DC7" w:rsidRPr="000856D9">
        <w:rPr>
          <w:rFonts w:eastAsia="Times New Roman" w:cs="Tahoma"/>
        </w:rPr>
        <w:t>T</w:t>
      </w:r>
      <w:r w:rsidRPr="000856D9">
        <w:rPr>
          <w:rFonts w:eastAsia="Times New Roman" w:cs="Tahoma"/>
        </w:rPr>
        <w:t>amura-</w:t>
      </w:r>
      <w:r w:rsidR="00136DC7" w:rsidRPr="000856D9">
        <w:rPr>
          <w:rFonts w:eastAsia="Times New Roman" w:cs="Tahoma"/>
        </w:rPr>
        <w:t>N</w:t>
      </w:r>
      <w:r w:rsidRPr="000856D9">
        <w:rPr>
          <w:rFonts w:eastAsia="Times New Roman" w:cs="Tahoma"/>
        </w:rPr>
        <w:t xml:space="preserve">ei substitution model from concatenated polymorphic sites within the defined core genome. Inner node support was based on 100 bootstrap replicates. The tree was drawn using </w:t>
      </w:r>
      <w:r w:rsidR="000A1315" w:rsidRPr="000856D9">
        <w:rPr>
          <w:rFonts w:eastAsia="Times New Roman" w:cs="Tahoma"/>
        </w:rPr>
        <w:t>F</w:t>
      </w:r>
      <w:r w:rsidRPr="000856D9">
        <w:rPr>
          <w:rFonts w:eastAsia="Times New Roman" w:cs="Tahoma"/>
        </w:rPr>
        <w:t>igtree</w:t>
      </w:r>
      <w:hyperlink w:anchor="_ENREF_59" w:tooltip=", 2010 #87" w:history="1">
        <w:r w:rsidR="00E6184A" w:rsidRPr="000856D9">
          <w:rPr>
            <w:rFonts w:eastAsia="Times New Roman" w:cs="Tahoma"/>
          </w:rPr>
          <w:fldChar w:fldCharType="begin"/>
        </w:r>
        <w:r w:rsidR="00E6184A">
          <w:rPr>
            <w:rFonts w:eastAsia="Times New Roman" w:cs="Tahoma"/>
          </w:rPr>
          <w:instrText xml:space="preserve"> ADDIN EN.CITE &lt;EndNote&gt;&lt;Cite ExcludeAuth="1"&gt;&lt;Year&gt;2010&lt;/Year&gt;&lt;RecNum&gt;87&lt;/RecNum&gt;&lt;DisplayText&gt;&lt;style face="superscript"&gt;59&lt;/style&gt;&lt;/DisplayText&gt;&lt;record&gt;&lt;rec-number&gt;87&lt;/rec-number&gt;&lt;foreign-keys&gt;&lt;key app="EN" db-id="sa2s9trw6peaa2ed0wavsazoaxpded2azz0w" timestamp="1437638797"&gt;87&lt;/key&gt;&lt;/foreign-keys&gt;&lt;ref-type name="Web Page"&gt;12&lt;/ref-type&gt;&lt;contributors&gt;&lt;/contributors&gt;&lt;titles&gt;&lt;title&gt;Molecularevolution.org&lt;/title&gt;&lt;secondary-title&gt;FigTree | molecularevolution.org&lt;/secondary-title&gt;&lt;/titles&gt;&lt;volume&gt;2015&lt;/volume&gt;&lt;number&gt;23 Jul&lt;/number&gt;&lt;dates&gt;&lt;year&gt;2010&lt;/year&gt;&lt;/dates&gt;&lt;urls&gt;&lt;related-urls&gt;&lt;url&gt;http://www.molecularevolution.org/software/phylogenetics/figtree&lt;/url&gt;&lt;/related-urls&gt;&lt;/urls&gt;&lt;/record&gt;&lt;/Cite&gt;&lt;/EndNote&gt;</w:instrText>
        </w:r>
        <w:r w:rsidR="00E6184A" w:rsidRPr="000856D9">
          <w:rPr>
            <w:rFonts w:eastAsia="Times New Roman" w:cs="Tahoma"/>
          </w:rPr>
          <w:fldChar w:fldCharType="separate"/>
        </w:r>
        <w:r w:rsidR="00E6184A" w:rsidRPr="00E6184A">
          <w:rPr>
            <w:rFonts w:eastAsia="Times New Roman" w:cs="Tahoma"/>
            <w:noProof/>
            <w:vertAlign w:val="superscript"/>
          </w:rPr>
          <w:t>59</w:t>
        </w:r>
        <w:r w:rsidR="00E6184A" w:rsidRPr="000856D9">
          <w:rPr>
            <w:rFonts w:eastAsia="Times New Roman" w:cs="Tahoma"/>
          </w:rPr>
          <w:fldChar w:fldCharType="end"/>
        </w:r>
      </w:hyperlink>
      <w:r w:rsidRPr="000856D9">
        <w:rPr>
          <w:rFonts w:eastAsia="Times New Roman" w:cs="Tahoma"/>
        </w:rPr>
        <w:t>.</w:t>
      </w:r>
    </w:p>
    <w:p w14:paraId="045D3346" w14:textId="77777777" w:rsidR="00DB7BDA" w:rsidRPr="000856D9" w:rsidRDefault="00DB7BDA" w:rsidP="00DB7BDA">
      <w:pPr>
        <w:spacing w:line="480" w:lineRule="auto"/>
        <w:rPr>
          <w:rFonts w:eastAsia="Times New Roman" w:cs="Tahoma"/>
        </w:rPr>
      </w:pPr>
    </w:p>
    <w:p w14:paraId="0684C83E" w14:textId="4FA7B9C2" w:rsidR="00DB7BDA" w:rsidRPr="000856D9" w:rsidRDefault="00DB7BDA" w:rsidP="00DB7BDA">
      <w:pPr>
        <w:spacing w:line="480" w:lineRule="auto"/>
        <w:rPr>
          <w:rFonts w:eastAsia="Times New Roman" w:cs="Tahoma"/>
        </w:rPr>
      </w:pPr>
      <w:r w:rsidRPr="000856D9">
        <w:rPr>
          <w:rFonts w:eastAsia="Times New Roman" w:cs="Tahoma"/>
        </w:rPr>
        <w:t xml:space="preserve">Ortholog sequences for </w:t>
      </w:r>
      <w:r w:rsidR="00B80BD0" w:rsidRPr="000856D9">
        <w:rPr>
          <w:rFonts w:eastAsia="Times New Roman" w:cs="Tahoma"/>
        </w:rPr>
        <w:t>31</w:t>
      </w:r>
      <w:r w:rsidRPr="000856D9">
        <w:rPr>
          <w:rFonts w:eastAsia="Times New Roman" w:cs="Tahoma"/>
        </w:rPr>
        <w:t xml:space="preserve"> polymyxin resistance</w:t>
      </w:r>
      <w:r w:rsidR="00CF79EA" w:rsidRPr="000856D9">
        <w:rPr>
          <w:rFonts w:eastAsia="Times New Roman" w:cs="Tahoma"/>
        </w:rPr>
        <w:t>-associated</w:t>
      </w:r>
      <w:r w:rsidRPr="000856D9">
        <w:rPr>
          <w:rFonts w:eastAsia="Times New Roman" w:cs="Tahoma"/>
        </w:rPr>
        <w:t xml:space="preserve"> genes were downloaded from the Pseudomonas Database</w:t>
      </w:r>
      <w:hyperlink w:anchor="_ENREF_56" w:tooltip="Winsor, 2011 #85" w:history="1">
        <w:r w:rsidR="00E6184A" w:rsidRPr="000856D9">
          <w:rPr>
            <w:rFonts w:eastAsia="Times New Roman" w:cs="Tahoma"/>
          </w:rPr>
          <w:fldChar w:fldCharType="begin"/>
        </w:r>
        <w:r w:rsidR="00E6184A">
          <w:rPr>
            <w:rFonts w:eastAsia="Times New Roman" w:cs="Tahoma"/>
          </w:rPr>
          <w:instrText xml:space="preserve"> ADDIN EN.CITE &lt;EndNote&gt;&lt;Cite&gt;&lt;Author&gt;Winsor&lt;/Author&gt;&lt;Year&gt;2011&lt;/Year&gt;&lt;RecNum&gt;85&lt;/RecNum&gt;&lt;DisplayText&gt;&lt;style face="superscript"&gt;56&lt;/style&gt;&lt;/DisplayText&gt;&lt;record&gt;&lt;rec-number&gt;85&lt;/rec-number&gt;&lt;foreign-keys&gt;&lt;key app="EN" db-id="sa2s9trw6peaa2ed0wavsazoaxpded2azz0w" timestamp="1437638512"&gt;85&lt;/key&gt;&lt;/foreign-keys&gt;&lt;ref-type name="Journal Article"&gt;17&lt;/ref-type&gt;&lt;contributors&gt;&lt;authors&gt;&lt;author&gt;Winsor, G. L.&lt;/author&gt;&lt;author&gt;Lam, D. K.&lt;/author&gt;&lt;author&gt;Fleming, L.&lt;/author&gt;&lt;author&gt;Lo, R.&lt;/author&gt;&lt;author&gt;Whiteside, M. D.&lt;/author&gt;&lt;author&gt;Yu, N. Y.&lt;/author&gt;&lt;author&gt;Hancock, R. E.&lt;/author&gt;&lt;author&gt;Brinkman, F. S.&lt;/author&gt;&lt;/authors&gt;&lt;/contributors&gt;&lt;auth-address&gt;Department of Molecular Biology and Biochemistry, Simon Fraser University, Burnaby, BC V5A 1S6, Canada.&lt;/auth-address&gt;&lt;titles&gt;&lt;title&gt;Pseudomonas Genome Database: improved comparative analysis and population genomics capability for Pseudomonas genome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596-600&lt;/pages&gt;&lt;volume&gt;39&lt;/volume&gt;&lt;number&gt;Database issue&lt;/number&gt;&lt;keywords&gt;&lt;keyword&gt;Bacterial Proteins/analysis&lt;/keyword&gt;&lt;keyword&gt;*Databases, Genetic&lt;/keyword&gt;&lt;keyword&gt;*Genome, Bacterial&lt;/keyword&gt;&lt;keyword&gt;Genomic Islands&lt;/keyword&gt;&lt;keyword&gt;Genomics&lt;/keyword&gt;&lt;keyword&gt;Polymorphism, Genetic&lt;/keyword&gt;&lt;keyword&gt;Pseudomonas/*genetics&lt;/keyword&gt;&lt;/keywords&gt;&lt;dates&gt;&lt;year&gt;2011&lt;/year&gt;&lt;pub-dates&gt;&lt;date&gt;Jan&lt;/date&gt;&lt;/pub-dates&gt;&lt;/dates&gt;&lt;isbn&gt;1362-4962 (Electronic)&amp;#xD;0305-1048 (Linking)&lt;/isbn&gt;&lt;accession-num&gt;20929876&lt;/accession-num&gt;&lt;urls&gt;&lt;related-urls&gt;&lt;url&gt;http://www.ncbi.nlm.nih.gov/pubmed/20929876&lt;/url&gt;&lt;/related-urls&gt;&lt;/urls&gt;&lt;custom2&gt;3013766&lt;/custom2&gt;&lt;electronic-resource-num&gt;10.1093/nar/gkq869&lt;/electronic-resource-num&gt;&lt;/record&gt;&lt;/Cite&gt;&lt;/EndNote&gt;</w:instrText>
        </w:r>
        <w:r w:rsidR="00E6184A" w:rsidRPr="000856D9">
          <w:rPr>
            <w:rFonts w:eastAsia="Times New Roman" w:cs="Tahoma"/>
          </w:rPr>
          <w:fldChar w:fldCharType="separate"/>
        </w:r>
        <w:r w:rsidR="00E6184A" w:rsidRPr="00E6184A">
          <w:rPr>
            <w:rFonts w:eastAsia="Times New Roman" w:cs="Tahoma"/>
            <w:noProof/>
            <w:vertAlign w:val="superscript"/>
          </w:rPr>
          <w:t>56</w:t>
        </w:r>
        <w:r w:rsidR="00E6184A" w:rsidRPr="000856D9">
          <w:rPr>
            <w:rFonts w:eastAsia="Times New Roman" w:cs="Tahoma"/>
          </w:rPr>
          <w:fldChar w:fldCharType="end"/>
        </w:r>
      </w:hyperlink>
      <w:r w:rsidRPr="000856D9">
        <w:rPr>
          <w:rFonts w:eastAsia="Times New Roman" w:cs="Tahoma"/>
        </w:rPr>
        <w:t>.  A custom blast database was curated consisting of the</w:t>
      </w:r>
      <w:r w:rsidR="006C2038" w:rsidRPr="000856D9">
        <w:rPr>
          <w:rFonts w:eastAsia="Times New Roman" w:cs="Tahoma"/>
        </w:rPr>
        <w:t xml:space="preserve"> </w:t>
      </w:r>
      <w:r w:rsidR="00136DC7" w:rsidRPr="000856D9">
        <w:rPr>
          <w:rFonts w:eastAsia="Times New Roman" w:cs="Tahoma"/>
        </w:rPr>
        <w:t xml:space="preserve">seven </w:t>
      </w:r>
      <w:r w:rsidRPr="000856D9">
        <w:rPr>
          <w:rFonts w:eastAsia="Times New Roman" w:cs="Tahoma"/>
        </w:rPr>
        <w:t>polymyxin resistant isolate genomes using the BLAST+</w:t>
      </w:r>
      <w:hyperlink w:anchor="_ENREF_60" w:tooltip="Camacho, 2009 #79" w:history="1">
        <w:r w:rsidR="00E6184A" w:rsidRPr="000856D9">
          <w:rPr>
            <w:rFonts w:eastAsia="Times New Roman" w:cs="Tahoma"/>
          </w:rPr>
          <w:fldChar w:fldCharType="begin"/>
        </w:r>
        <w:r w:rsidR="00E6184A">
          <w:rPr>
            <w:rFonts w:eastAsia="Times New Roman" w:cs="Tahoma"/>
          </w:rPr>
          <w:instrText xml:space="preserve"> ADDIN EN.CITE &lt;EndNote&gt;&lt;Cite&gt;&lt;Author&gt;Camacho&lt;/Author&gt;&lt;Year&gt;2009&lt;/Year&gt;&lt;RecNum&gt;79&lt;/RecNum&gt;&lt;DisplayText&gt;&lt;style face="superscript"&gt;60&lt;/style&gt;&lt;/DisplayText&gt;&lt;record&gt;&lt;rec-number&gt;79&lt;/rec-number&gt;&lt;foreign-keys&gt;&lt;key app="EN" db-id="sa2s9trw6peaa2ed0wavsazoaxpded2azz0w" timestamp="1437638328"&gt;79&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421&lt;/pages&gt;&lt;volume&gt;10&lt;/volume&gt;&lt;keywords&gt;&lt;keyword&gt;Computational Biology/*methods&lt;/keyword&gt;&lt;keyword&gt;Databases, Genetic&lt;/keyword&gt;&lt;keyword&gt;Sequence Alignment&lt;/keyword&gt;&lt;keyword&gt;*Software&lt;/keyword&gt;&lt;/keywords&gt;&lt;dates&gt;&lt;year&gt;2009&lt;/year&gt;&lt;/dates&gt;&lt;isbn&gt;1471-2105 (Electronic)&amp;#xD;1471-2105 (Linking)&lt;/isbn&gt;&lt;accession-num&gt;20003500&lt;/accession-num&gt;&lt;urls&gt;&lt;related-urls&gt;&lt;url&gt;http://www.ncbi.nlm.nih.gov/pubmed/20003500&lt;/url&gt;&lt;/related-urls&gt;&lt;/urls&gt;&lt;custom2&gt;2803857&lt;/custom2&gt;&lt;electronic-resource-num&gt;10.1186/1471-2105-10-421&lt;/electronic-resource-num&gt;&lt;/record&gt;&lt;/Cite&gt;&lt;/EndNote&gt;</w:instrText>
        </w:r>
        <w:r w:rsidR="00E6184A" w:rsidRPr="000856D9">
          <w:rPr>
            <w:rFonts w:eastAsia="Times New Roman" w:cs="Tahoma"/>
          </w:rPr>
          <w:fldChar w:fldCharType="separate"/>
        </w:r>
        <w:r w:rsidR="00E6184A" w:rsidRPr="00E6184A">
          <w:rPr>
            <w:rFonts w:eastAsia="Times New Roman" w:cs="Tahoma"/>
            <w:noProof/>
            <w:vertAlign w:val="superscript"/>
          </w:rPr>
          <w:t>60</w:t>
        </w:r>
        <w:r w:rsidR="00E6184A" w:rsidRPr="000856D9">
          <w:rPr>
            <w:rFonts w:eastAsia="Times New Roman" w:cs="Tahoma"/>
          </w:rPr>
          <w:fldChar w:fldCharType="end"/>
        </w:r>
      </w:hyperlink>
      <w:r w:rsidRPr="000856D9">
        <w:rPr>
          <w:rFonts w:eastAsia="Times New Roman" w:cs="Tahoma"/>
        </w:rPr>
        <w:t xml:space="preserve"> makeblastdb software. Each polymyxin resistance</w:t>
      </w:r>
      <w:r w:rsidR="00CF79EA" w:rsidRPr="000856D9">
        <w:rPr>
          <w:rFonts w:eastAsia="Times New Roman" w:cs="Tahoma"/>
        </w:rPr>
        <w:t>-associated</w:t>
      </w:r>
      <w:r w:rsidRPr="000856D9">
        <w:rPr>
          <w:rFonts w:eastAsia="Times New Roman" w:cs="Tahoma"/>
        </w:rPr>
        <w:t xml:space="preserve"> gene was aligned against the custom database using BLAST+ blastall. A python script was used to extract matching regions and convert to amino acid sequences from the </w:t>
      </w:r>
      <w:r w:rsidR="000B7331" w:rsidRPr="000856D9">
        <w:rPr>
          <w:rFonts w:eastAsia="Times New Roman" w:cs="Tahoma"/>
        </w:rPr>
        <w:t xml:space="preserve">seven </w:t>
      </w:r>
      <w:r w:rsidRPr="000856D9">
        <w:rPr>
          <w:rFonts w:eastAsia="Times New Roman" w:cs="Tahoma"/>
        </w:rPr>
        <w:t>polymyxin resistant isolate genomes. </w:t>
      </w:r>
    </w:p>
    <w:p w14:paraId="2F02B4C3" w14:textId="77777777" w:rsidR="002B20FA" w:rsidRPr="000856D9" w:rsidRDefault="002B20FA" w:rsidP="00DB7BDA">
      <w:pPr>
        <w:widowControl w:val="0"/>
        <w:autoSpaceDE w:val="0"/>
        <w:autoSpaceDN w:val="0"/>
        <w:adjustRightInd w:val="0"/>
        <w:spacing w:line="480" w:lineRule="auto"/>
        <w:rPr>
          <w:rFonts w:cs="Calibri"/>
          <w:lang w:val="en-US"/>
        </w:rPr>
      </w:pPr>
    </w:p>
    <w:p w14:paraId="058C57F2" w14:textId="24C73038" w:rsidR="00CC7EDB" w:rsidRPr="000856D9" w:rsidRDefault="009C3E69" w:rsidP="00CC7EDB">
      <w:pPr>
        <w:spacing w:line="480" w:lineRule="auto"/>
        <w:rPr>
          <w:b/>
        </w:rPr>
      </w:pPr>
      <w:r w:rsidRPr="000856D9">
        <w:rPr>
          <w:b/>
          <w:u w:val="single"/>
        </w:rPr>
        <w:t>Results</w:t>
      </w:r>
    </w:p>
    <w:p w14:paraId="69A65F55" w14:textId="7AED8821" w:rsidR="001B09B6" w:rsidRPr="000856D9" w:rsidRDefault="001B09B6" w:rsidP="00CC7EDB">
      <w:pPr>
        <w:spacing w:line="480" w:lineRule="auto"/>
        <w:rPr>
          <w:b/>
        </w:rPr>
      </w:pPr>
      <w:r w:rsidRPr="000856D9">
        <w:rPr>
          <w:b/>
        </w:rPr>
        <w:t>R</w:t>
      </w:r>
      <w:r w:rsidR="009E7E3D" w:rsidRPr="000856D9">
        <w:rPr>
          <w:b/>
        </w:rPr>
        <w:t>esistance to p</w:t>
      </w:r>
      <w:r w:rsidRPr="000856D9">
        <w:rPr>
          <w:b/>
        </w:rPr>
        <w:t>olym</w:t>
      </w:r>
      <w:r w:rsidR="00BB77A9" w:rsidRPr="000856D9">
        <w:rPr>
          <w:b/>
        </w:rPr>
        <w:t>y</w:t>
      </w:r>
      <w:r w:rsidRPr="000856D9">
        <w:rPr>
          <w:b/>
        </w:rPr>
        <w:t xml:space="preserve">xin </w:t>
      </w:r>
      <w:r w:rsidR="009E7E3D" w:rsidRPr="000856D9">
        <w:rPr>
          <w:b/>
        </w:rPr>
        <w:t>a</w:t>
      </w:r>
      <w:r w:rsidR="00326EC3" w:rsidRPr="000856D9">
        <w:rPr>
          <w:b/>
        </w:rPr>
        <w:t>ntimicrobials</w:t>
      </w:r>
    </w:p>
    <w:p w14:paraId="2EA4318C" w14:textId="708C2512" w:rsidR="005172AB" w:rsidRPr="000856D9" w:rsidRDefault="001E3F09" w:rsidP="000F6F47">
      <w:pPr>
        <w:spacing w:line="480" w:lineRule="auto"/>
      </w:pPr>
      <w:r w:rsidRPr="000856D9">
        <w:t xml:space="preserve">For the veterinary isolates, </w:t>
      </w:r>
      <w:r w:rsidR="00342515" w:rsidRPr="000856D9">
        <w:t>92</w:t>
      </w:r>
      <w:r w:rsidRPr="000856D9">
        <w:t>% displayed resistance to polymyxin B</w:t>
      </w:r>
      <w:r w:rsidR="00902718" w:rsidRPr="000856D9">
        <w:t xml:space="preserve"> </w:t>
      </w:r>
      <w:r w:rsidR="0063635E" w:rsidRPr="000856D9">
        <w:t>(Table 2)</w:t>
      </w:r>
      <w:r w:rsidR="00ED2406" w:rsidRPr="000856D9">
        <w:t xml:space="preserve">. The highest </w:t>
      </w:r>
      <w:r w:rsidR="00987536" w:rsidRPr="000856D9">
        <w:t>MIC value</w:t>
      </w:r>
      <w:r w:rsidR="00ED2406" w:rsidRPr="000856D9">
        <w:t xml:space="preserve"> was observed in </w:t>
      </w:r>
      <w:r w:rsidR="00CF3A85" w:rsidRPr="000856D9">
        <w:t xml:space="preserve">an </w:t>
      </w:r>
      <w:r w:rsidR="00ED2406" w:rsidRPr="000856D9">
        <w:t xml:space="preserve">isolate </w:t>
      </w:r>
      <w:r w:rsidR="007755AD" w:rsidRPr="000856D9">
        <w:t>(9</w:t>
      </w:r>
      <w:r w:rsidR="006C2038" w:rsidRPr="000856D9">
        <w:t>84</w:t>
      </w:r>
      <w:r w:rsidR="007755AD" w:rsidRPr="000856D9">
        <w:t xml:space="preserve">) </w:t>
      </w:r>
      <w:r w:rsidR="00CF3A85" w:rsidRPr="000856D9">
        <w:t xml:space="preserve">detected </w:t>
      </w:r>
      <w:r w:rsidR="00902718" w:rsidRPr="000856D9">
        <w:t xml:space="preserve">from a canine </w:t>
      </w:r>
      <w:r w:rsidR="0006507A" w:rsidRPr="000856D9">
        <w:t>ear,</w:t>
      </w:r>
      <w:r w:rsidR="00987536" w:rsidRPr="000856D9">
        <w:t xml:space="preserve"> which had an MIC of &gt;128</w:t>
      </w:r>
      <w:r w:rsidR="00551FE4" w:rsidRPr="000856D9">
        <w:t xml:space="preserve"> </w:t>
      </w:r>
      <w:r w:rsidR="00902718" w:rsidRPr="000856D9">
        <w:t>mg/L</w:t>
      </w:r>
      <w:r w:rsidR="0063635E" w:rsidRPr="000856D9">
        <w:t xml:space="preserve"> (Figure 1)</w:t>
      </w:r>
      <w:r w:rsidR="00902718" w:rsidRPr="000856D9">
        <w:t xml:space="preserve">. In comparison, </w:t>
      </w:r>
      <w:r w:rsidR="00342515" w:rsidRPr="000856D9">
        <w:t>68</w:t>
      </w:r>
      <w:r w:rsidR="00CF3A85" w:rsidRPr="000856D9">
        <w:t>% of</w:t>
      </w:r>
      <w:r w:rsidR="00902718" w:rsidRPr="000856D9">
        <w:t xml:space="preserve"> the human</w:t>
      </w:r>
      <w:r w:rsidR="00CF79EA" w:rsidRPr="000856D9">
        <w:t>-</w:t>
      </w:r>
      <w:r w:rsidR="00902718" w:rsidRPr="000856D9">
        <w:t xml:space="preserve">associated </w:t>
      </w:r>
      <w:r w:rsidRPr="000856D9">
        <w:rPr>
          <w:i/>
        </w:rPr>
        <w:t>P.</w:t>
      </w:r>
      <w:r w:rsidR="00CF3A85" w:rsidRPr="000856D9">
        <w:rPr>
          <w:i/>
        </w:rPr>
        <w:t> </w:t>
      </w:r>
      <w:r w:rsidRPr="000856D9">
        <w:rPr>
          <w:i/>
        </w:rPr>
        <w:t>aeruginosa</w:t>
      </w:r>
      <w:r w:rsidR="00902718" w:rsidRPr="000856D9">
        <w:t xml:space="preserve"> isolates</w:t>
      </w:r>
      <w:r w:rsidR="00CF3A85" w:rsidRPr="000856D9">
        <w:t xml:space="preserve"> </w:t>
      </w:r>
      <w:r w:rsidR="00373E9E" w:rsidRPr="000856D9">
        <w:t>were resistant to polymyxin B</w:t>
      </w:r>
      <w:r w:rsidR="00342515" w:rsidRPr="000856D9">
        <w:t xml:space="preserve"> (p=0.033)</w:t>
      </w:r>
      <w:r w:rsidR="00373E9E" w:rsidRPr="000856D9">
        <w:t>. The</w:t>
      </w:r>
      <w:r w:rsidR="007F0A2C" w:rsidRPr="000856D9">
        <w:t xml:space="preserve"> proportion </w:t>
      </w:r>
      <w:r w:rsidR="00373E9E" w:rsidRPr="000856D9">
        <w:t>resistan</w:t>
      </w:r>
      <w:r w:rsidR="007F0A2C" w:rsidRPr="000856D9">
        <w:t>t</w:t>
      </w:r>
      <w:r w:rsidR="00373E9E" w:rsidRPr="000856D9">
        <w:t xml:space="preserve"> to colistin amongst the veterinary isolates was</w:t>
      </w:r>
      <w:r w:rsidR="00342515" w:rsidRPr="000856D9">
        <w:t xml:space="preserve"> </w:t>
      </w:r>
      <w:r w:rsidR="00FA6645" w:rsidRPr="000856D9">
        <w:t xml:space="preserve">also </w:t>
      </w:r>
      <w:r w:rsidR="00342515" w:rsidRPr="000856D9">
        <w:t>significantly higher</w:t>
      </w:r>
      <w:r w:rsidR="00373E9E" w:rsidRPr="000856D9">
        <w:t xml:space="preserve"> </w:t>
      </w:r>
      <w:r w:rsidR="00FA6645" w:rsidRPr="000856D9">
        <w:t xml:space="preserve">compared to the human-associated panel </w:t>
      </w:r>
      <w:r w:rsidR="00342515" w:rsidRPr="000856D9">
        <w:t>(</w:t>
      </w:r>
      <w:r w:rsidR="00982356" w:rsidRPr="000856D9">
        <w:t>54</w:t>
      </w:r>
      <w:r w:rsidR="00373E9E" w:rsidRPr="000856D9">
        <w:t xml:space="preserve">% compared to only </w:t>
      </w:r>
      <w:r w:rsidR="00982356" w:rsidRPr="000856D9">
        <w:t>22</w:t>
      </w:r>
      <w:r w:rsidR="00373E9E" w:rsidRPr="000856D9">
        <w:t>%</w:t>
      </w:r>
      <w:r w:rsidR="00982356" w:rsidRPr="000856D9">
        <w:t>, p=0.013</w:t>
      </w:r>
      <w:r w:rsidR="00342515" w:rsidRPr="000856D9">
        <w:t>)</w:t>
      </w:r>
      <w:r w:rsidR="0063635E" w:rsidRPr="000856D9">
        <w:t xml:space="preserve"> (Table 2)</w:t>
      </w:r>
      <w:r w:rsidR="00373E9E" w:rsidRPr="000856D9">
        <w:t>.</w:t>
      </w:r>
      <w:r w:rsidR="005E3751" w:rsidRPr="000856D9">
        <w:t xml:space="preserve"> </w:t>
      </w:r>
      <w:r w:rsidR="00744691" w:rsidRPr="000856D9">
        <w:t>The number of colistin resistant isolates was surprisingly high however, comparison to previous data</w:t>
      </w:r>
      <w:hyperlink w:anchor="_ENREF_43" w:tooltip="Cullen, 2015 #1" w:history="1">
        <w:r w:rsidR="00E6184A" w:rsidRPr="000856D9">
          <w:fldChar w:fldCharType="begin">
            <w:fldData xml:space="preserve">PEVuZE5vdGU+PENpdGU+PEF1dGhvcj5DdWxsZW48L0F1dGhvcj48WWVhcj4yMDE1PC9ZZWFyPjxS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==
</w:fldData>
          </w:fldChar>
        </w:r>
        <w:r w:rsidR="00E6184A">
          <w:instrText xml:space="preserve"> ADDIN EN.CITE </w:instrText>
        </w:r>
        <w:r w:rsidR="00E6184A">
          <w:fldChar w:fldCharType="begin">
            <w:fldData xml:space="preserve">PEVuZE5vdGU+PENpdGU+PEF1dGhvcj5DdWxsZW48L0F1dGhvcj48WWVhcj4yMDE1PC9ZZWFyPjxS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==
</w:fldData>
          </w:fldChar>
        </w:r>
        <w:r w:rsidR="00E6184A">
          <w:instrText xml:space="preserve"> ADDIN EN.CITE.DATA </w:instrText>
        </w:r>
        <w:r w:rsidR="00E6184A">
          <w:fldChar w:fldCharType="end"/>
        </w:r>
        <w:r w:rsidR="00E6184A" w:rsidRPr="000856D9">
          <w:fldChar w:fldCharType="separate"/>
        </w:r>
        <w:r w:rsidR="00E6184A" w:rsidRPr="00E6184A">
          <w:rPr>
            <w:noProof/>
            <w:vertAlign w:val="superscript"/>
          </w:rPr>
          <w:t>43</w:t>
        </w:r>
        <w:r w:rsidR="00E6184A" w:rsidRPr="000856D9">
          <w:fldChar w:fldCharType="end"/>
        </w:r>
      </w:hyperlink>
      <w:r w:rsidR="00744691" w:rsidRPr="000856D9">
        <w:t xml:space="preserve"> is </w:t>
      </w:r>
      <w:r w:rsidR="00744691" w:rsidRPr="000856D9">
        <w:lastRenderedPageBreak/>
        <w:t>challenging as the MIC cut-off value has recently changed from &gt;4 mg/L to &gt;2 mg/L</w:t>
      </w:r>
      <w:hyperlink w:anchor="_ENREF_61" w:tooltip="Bakthavatchalam, 2018 #9" w:history="1">
        <w:r w:rsidR="00E6184A" w:rsidRPr="000856D9">
          <w:fldChar w:fldCharType="begin"/>
        </w:r>
        <w:r w:rsidR="00E6184A">
          <w:instrText xml:space="preserve"> ADDIN EN.CITE &lt;EndNote&gt;&lt;Cite&gt;&lt;Author&gt;Bakthavatchalam&lt;/Author&gt;&lt;Year&gt;2018&lt;/Year&gt;&lt;RecNum&gt;9&lt;/RecNum&gt;&lt;DisplayText&gt;&lt;style face="superscript"&gt;61&lt;/style&gt;&lt;/DisplayText&gt;&lt;record&gt;&lt;rec-number&gt;9&lt;/rec-number&gt;&lt;foreign-keys&gt;&lt;key app="EN" db-id="frfae0rd6f09rme5d51vz5wrsv9w0d0w25zp" timestamp="1552562857"&gt;9&lt;/key&gt;&lt;/foreign-keys&gt;&lt;ref-type name="Journal Article"&gt;17&lt;/ref-type&gt;&lt;contributors&gt;&lt;authors&gt;&lt;author&gt;Bakthavatchalam, Y. D.&lt;/author&gt;&lt;author&gt;Pragasam, A. K.&lt;/author&gt;&lt;author&gt;Biswas, I.&lt;/author&gt;&lt;author&gt;Veeraraghavan, B.&lt;/author&gt;&lt;/authors&gt;&lt;/contributors&gt;&lt;auth-address&gt;Department of Clinical Microbiology, Christian Medical College, Vellore 632004, Tamil Nadu, India.&amp;#xD;Department of Microbiology, Molecular Genetics and Immunology, University of Kansas Medical Center, Kansas City, KS, USA.&amp;#xD;Department of Clinical Microbiology, Christian Medical College, Vellore 632004, Tamil Nadu, India. Electronic address: vbalaji@cmcvellore.ac.in.&lt;/auth-address&gt;&lt;titles&gt;&lt;title&gt;Polymyxin susceptibility testing, interpretative breakpoints and resistance mechanisms: An update&lt;/title&gt;&lt;secondary-title&gt;J Glob Antimicrob Resist&lt;/secondary-title&gt;&lt;/titles&gt;&lt;periodical&gt;&lt;full-title&gt;J Glob Antimicrob Resist&lt;/full-title&gt;&lt;/periodical&gt;&lt;pages&gt;124-136&lt;/pages&gt;&lt;volume&gt;12&lt;/volume&gt;&lt;edition&gt;2017/10/01&lt;/edition&gt;&lt;keywords&gt;&lt;keyword&gt;Colistin&lt;/keyword&gt;&lt;keyword&gt;Multidrug-resistant&lt;/keyword&gt;&lt;keyword&gt;Polymyxin resistance&lt;/keyword&gt;&lt;keyword&gt;mcr-1&lt;/keyword&gt;&lt;/keywords&gt;&lt;dates&gt;&lt;year&gt;2018&lt;/year&gt;&lt;pub-dates&gt;&lt;date&gt;Mar&lt;/date&gt;&lt;/pub-dates&gt;&lt;/dates&gt;&lt;isbn&gt;2213-7173 (Electronic)&amp;#xD;2213-7165 (Linking)&lt;/isbn&gt;&lt;accession-num&gt;28962863&lt;/accession-num&gt;&lt;urls&gt;&lt;related-urls&gt;&lt;url&gt;https://www.ncbi.nlm.nih.gov/pubmed/28962863&lt;/url&gt;&lt;/related-urls&gt;&lt;/urls&gt;&lt;electronic-resource-num&gt;10.1016/j.jgar.2017.09.011&lt;/electronic-resource-num&gt;&lt;/record&gt;&lt;/Cite&gt;&lt;/EndNote&gt;</w:instrText>
        </w:r>
        <w:r w:rsidR="00E6184A" w:rsidRPr="000856D9">
          <w:fldChar w:fldCharType="separate"/>
        </w:r>
        <w:r w:rsidR="00E6184A" w:rsidRPr="00E6184A">
          <w:rPr>
            <w:noProof/>
            <w:vertAlign w:val="superscript"/>
          </w:rPr>
          <w:t>61</w:t>
        </w:r>
        <w:r w:rsidR="00E6184A" w:rsidRPr="000856D9">
          <w:fldChar w:fldCharType="end"/>
        </w:r>
      </w:hyperlink>
      <w:r w:rsidR="00744691" w:rsidRPr="000856D9">
        <w:t xml:space="preserve">. Many of the human isolates displayed MICs of around 4 mg/L and 2 mg/L and therefore caution must be taken when interpreting these results. </w:t>
      </w:r>
      <w:r w:rsidR="005E3751" w:rsidRPr="000856D9">
        <w:t xml:space="preserve">The isolates with the highest </w:t>
      </w:r>
      <w:r w:rsidR="00987536" w:rsidRPr="000856D9">
        <w:t>MIC value</w:t>
      </w:r>
      <w:r w:rsidR="005E3751" w:rsidRPr="000856D9">
        <w:t xml:space="preserve"> to colistin </w:t>
      </w:r>
      <w:r w:rsidR="00551FE4" w:rsidRPr="000856D9">
        <w:t>were isolates 856 and 903</w:t>
      </w:r>
      <w:r w:rsidR="00514412" w:rsidRPr="000856D9">
        <w:t xml:space="preserve"> </w:t>
      </w:r>
      <w:r w:rsidR="0063635E" w:rsidRPr="000856D9">
        <w:t>(Figure 1)</w:t>
      </w:r>
      <w:r w:rsidR="005E3751" w:rsidRPr="000856D9">
        <w:t xml:space="preserve">. These </w:t>
      </w:r>
      <w:r w:rsidR="00544493" w:rsidRPr="000856D9">
        <w:t>isolates</w:t>
      </w:r>
      <w:r w:rsidR="005E3751" w:rsidRPr="000856D9">
        <w:t xml:space="preserve"> were both of equine origin, from an abdominal incision and a urine sample respectively.</w:t>
      </w:r>
      <w:r w:rsidR="001A0525" w:rsidRPr="000856D9">
        <w:t xml:space="preserve"> </w:t>
      </w:r>
      <w:r w:rsidR="00BA3966" w:rsidRPr="000856D9">
        <w:rPr>
          <w:rFonts w:cs="Arial"/>
        </w:rPr>
        <w:t xml:space="preserve">Minimum inhibitory concentration (MIC) </w:t>
      </w:r>
      <w:r w:rsidR="00342515" w:rsidRPr="000856D9">
        <w:rPr>
          <w:rFonts w:cs="Arial"/>
        </w:rPr>
        <w:t xml:space="preserve">50 </w:t>
      </w:r>
      <w:r w:rsidR="00BA3966" w:rsidRPr="000856D9">
        <w:rPr>
          <w:rFonts w:cs="Arial"/>
        </w:rPr>
        <w:t xml:space="preserve">values for polymyxin B in the companion animal and human isolates were </w:t>
      </w:r>
      <w:r w:rsidR="00342515" w:rsidRPr="000856D9">
        <w:rPr>
          <w:rFonts w:cs="Arial"/>
        </w:rPr>
        <w:t>16</w:t>
      </w:r>
      <w:r w:rsidR="00BA3966" w:rsidRPr="000856D9">
        <w:rPr>
          <w:rFonts w:cs="Arial"/>
        </w:rPr>
        <w:t xml:space="preserve"> mg/L and </w:t>
      </w:r>
      <w:r w:rsidR="00342515" w:rsidRPr="000856D9">
        <w:rPr>
          <w:rFonts w:cs="Arial"/>
        </w:rPr>
        <w:t>8</w:t>
      </w:r>
      <w:r w:rsidR="00BA3966" w:rsidRPr="000856D9">
        <w:rPr>
          <w:rFonts w:cs="Arial"/>
        </w:rPr>
        <w:t xml:space="preserve"> mg/L, respectively, while the MIC</w:t>
      </w:r>
      <w:r w:rsidR="00342515" w:rsidRPr="000856D9">
        <w:rPr>
          <w:rFonts w:cs="Arial"/>
        </w:rPr>
        <w:t>50</w:t>
      </w:r>
      <w:r w:rsidR="00BA3966" w:rsidRPr="000856D9">
        <w:rPr>
          <w:rFonts w:cs="Arial"/>
        </w:rPr>
        <w:t xml:space="preserve"> values for colistin were </w:t>
      </w:r>
      <w:r w:rsidR="00FA6645" w:rsidRPr="000856D9">
        <w:rPr>
          <w:rFonts w:cs="Arial"/>
        </w:rPr>
        <w:t xml:space="preserve"> </w:t>
      </w:r>
      <w:r w:rsidR="00342515" w:rsidRPr="000856D9">
        <w:rPr>
          <w:rFonts w:cs="Arial"/>
        </w:rPr>
        <w:t>4</w:t>
      </w:r>
      <w:r w:rsidR="00BA3966" w:rsidRPr="000856D9">
        <w:rPr>
          <w:rFonts w:cs="Arial"/>
        </w:rPr>
        <w:t xml:space="preserve"> mg/L </w:t>
      </w:r>
      <w:r w:rsidR="00572394" w:rsidRPr="000856D9">
        <w:rPr>
          <w:rFonts w:cs="Arial"/>
        </w:rPr>
        <w:t xml:space="preserve"> and 2 mg/L respectively </w:t>
      </w:r>
      <w:r w:rsidR="00342515" w:rsidRPr="000856D9">
        <w:rPr>
          <w:rFonts w:cs="Arial"/>
        </w:rPr>
        <w:t>(Table 2)</w:t>
      </w:r>
      <w:r w:rsidR="00BA3966" w:rsidRPr="000856D9">
        <w:rPr>
          <w:rFonts w:cs="Arial"/>
        </w:rPr>
        <w:t>.</w:t>
      </w:r>
      <w:r w:rsidR="00BA3966" w:rsidRPr="000856D9">
        <w:t xml:space="preserve">  </w:t>
      </w:r>
    </w:p>
    <w:p w14:paraId="537A85BA" w14:textId="7221C057" w:rsidR="00FA6645" w:rsidRPr="000856D9" w:rsidRDefault="00FA6645" w:rsidP="000F6F47">
      <w:pPr>
        <w:spacing w:line="480" w:lineRule="auto"/>
        <w:rPr>
          <w:b/>
        </w:rPr>
      </w:pPr>
    </w:p>
    <w:p w14:paraId="0C2BB2DB" w14:textId="77777777" w:rsidR="001310BA" w:rsidRPr="000856D9" w:rsidRDefault="001310BA" w:rsidP="001310BA">
      <w:pPr>
        <w:spacing w:line="480" w:lineRule="auto"/>
        <w:rPr>
          <w:b/>
        </w:rPr>
      </w:pPr>
      <w:r w:rsidRPr="000856D9">
        <w:rPr>
          <w:b/>
        </w:rPr>
        <w:t xml:space="preserve">Resistance of veterinary-associated </w:t>
      </w:r>
      <w:r w:rsidRPr="000856D9">
        <w:rPr>
          <w:b/>
          <w:i/>
        </w:rPr>
        <w:t>P. aeruginosa</w:t>
      </w:r>
      <w:r w:rsidRPr="000856D9">
        <w:rPr>
          <w:b/>
        </w:rPr>
        <w:t xml:space="preserve"> to other antimicrobials</w:t>
      </w:r>
    </w:p>
    <w:p w14:paraId="03792692" w14:textId="77777777" w:rsidR="001310BA" w:rsidRPr="000856D9" w:rsidRDefault="001310BA" w:rsidP="001310BA">
      <w:pPr>
        <w:spacing w:line="480" w:lineRule="auto"/>
      </w:pPr>
      <w:r w:rsidRPr="000856D9">
        <w:t xml:space="preserve">Testing of a panel of antimicrobials included in the Sensititre COMPAN1F  microtitre plates (Table 3) showed that there was no resistance to amikacin amongst the companion animal isolates and only intermediate resistance to imipenem. Four percent of isolates were resistant to gentamicin and ticarcillin/clavulanic acid. Higher levels of resistance were detected to ticarcillin (21%), marbofloxacin (21%) and enrofloxacin (33%). As expected, high resistance to ceftiofur was detected with 92% of isolates classed as resistant (Table 3).  </w:t>
      </w:r>
    </w:p>
    <w:p w14:paraId="59C96C8E" w14:textId="499C857D" w:rsidR="001310BA" w:rsidRPr="000856D9" w:rsidRDefault="001310BA" w:rsidP="001310BA">
      <w:pPr>
        <w:spacing w:line="480" w:lineRule="auto"/>
      </w:pPr>
      <w:r w:rsidRPr="000856D9">
        <w:t>The human isolates were also tested u</w:t>
      </w:r>
      <w:r w:rsidR="008075A4">
        <w:t>sing the Sensititre COMPAN1F mi</w:t>
      </w:r>
      <w:r w:rsidRPr="000856D9">
        <w:t>c</w:t>
      </w:r>
      <w:r w:rsidR="008075A4">
        <w:t>r</w:t>
      </w:r>
      <w:r w:rsidRPr="000856D9">
        <w:t xml:space="preserve">otitre susceptibility assay. A similar trend in resistance was observed with the highest </w:t>
      </w:r>
      <w:r w:rsidR="008075A4">
        <w:t xml:space="preserve">number of isolates showed </w:t>
      </w:r>
      <w:r w:rsidRPr="000856D9">
        <w:t xml:space="preserve">resistance to ceftiofur and the lowest to amikacin (Table 3). </w:t>
      </w:r>
    </w:p>
    <w:p w14:paraId="1F56624C" w14:textId="1F92F483" w:rsidR="001310BA" w:rsidRPr="000856D9" w:rsidRDefault="001310BA" w:rsidP="001310BA">
      <w:pPr>
        <w:spacing w:line="480" w:lineRule="auto"/>
      </w:pPr>
      <w:r w:rsidRPr="000856D9">
        <w:t xml:space="preserve">Based on disc diffusion susceptibility assays, no resistance was detected to ceftazidime, meropenem or tobramycin (data not shown). Two isolates were </w:t>
      </w:r>
      <w:r w:rsidRPr="000856D9">
        <w:lastRenderedPageBreak/>
        <w:t xml:space="preserve">resistant to ciprofloxacin and a further three displayed intermediate resistance. The two resistant isolates (1055 and 823) were both of canine origin (Figure S1). The isolates with intermediate resistance were from a canine buccal swab (1095) and the left and right ear (467L and R) of the same dog. </w:t>
      </w:r>
    </w:p>
    <w:p w14:paraId="13DCB907" w14:textId="77777777" w:rsidR="001310BA" w:rsidRPr="000856D9" w:rsidRDefault="001310BA" w:rsidP="000F6F47">
      <w:pPr>
        <w:spacing w:line="480" w:lineRule="auto"/>
        <w:rPr>
          <w:b/>
        </w:rPr>
      </w:pPr>
    </w:p>
    <w:p w14:paraId="726A0C88" w14:textId="77777777" w:rsidR="00DE5217" w:rsidRPr="000856D9" w:rsidRDefault="00DE5217" w:rsidP="000F6F47">
      <w:pPr>
        <w:spacing w:line="480" w:lineRule="auto"/>
        <w:rPr>
          <w:b/>
        </w:rPr>
      </w:pPr>
    </w:p>
    <w:p w14:paraId="696FB66A" w14:textId="77777777" w:rsidR="00515220" w:rsidRPr="000856D9" w:rsidRDefault="001B09B6" w:rsidP="000F6F47">
      <w:pPr>
        <w:spacing w:line="480" w:lineRule="auto"/>
        <w:rPr>
          <w:b/>
        </w:rPr>
      </w:pPr>
      <w:r w:rsidRPr="000856D9">
        <w:rPr>
          <w:b/>
        </w:rPr>
        <w:t xml:space="preserve">Circulating strain types of </w:t>
      </w:r>
      <w:r w:rsidRPr="000856D9">
        <w:rPr>
          <w:b/>
          <w:i/>
        </w:rPr>
        <w:t>P. aeruginosa</w:t>
      </w:r>
    </w:p>
    <w:p w14:paraId="7DB5E7D5" w14:textId="67E68B94" w:rsidR="00A171BB" w:rsidRPr="000856D9" w:rsidRDefault="001E3F09" w:rsidP="000F6F47">
      <w:pPr>
        <w:spacing w:line="480" w:lineRule="auto"/>
      </w:pPr>
      <w:r w:rsidRPr="000856D9">
        <w:t xml:space="preserve">The </w:t>
      </w:r>
      <w:r w:rsidR="005C2DF5" w:rsidRPr="000856D9">
        <w:t>Alere</w:t>
      </w:r>
      <w:r w:rsidRPr="000856D9">
        <w:t xml:space="preserve"> Array </w:t>
      </w:r>
      <w:r w:rsidR="005C2DF5" w:rsidRPr="000856D9">
        <w:t xml:space="preserve">Tube </w:t>
      </w:r>
      <w:r w:rsidR="00D4170D" w:rsidRPr="000856D9">
        <w:t>has</w:t>
      </w:r>
      <w:r w:rsidRPr="000856D9">
        <w:t xml:space="preserve"> be</w:t>
      </w:r>
      <w:r w:rsidR="00D4170D" w:rsidRPr="000856D9">
        <w:t>en</w:t>
      </w:r>
      <w:r w:rsidRPr="000856D9">
        <w:t xml:space="preserve"> used to </w:t>
      </w:r>
      <w:r w:rsidR="00D4170D" w:rsidRPr="000856D9">
        <w:t xml:space="preserve">determine the population structure of </w:t>
      </w:r>
      <w:r w:rsidRPr="000856D9">
        <w:rPr>
          <w:i/>
        </w:rPr>
        <w:t>P. aeruginosa</w:t>
      </w:r>
      <w:r w:rsidR="00D4170D" w:rsidRPr="000856D9">
        <w:t xml:space="preserve"> </w:t>
      </w:r>
      <w:hyperlink w:anchor="_ENREF_47" w:tooltip="Wiehlmann, 2007 #60" w:history="1">
        <w:r w:rsidR="00E6184A" w:rsidRPr="000856D9">
          <w:fldChar w:fldCharType="begin">
            <w:fldData xml:space="preserve">PEVuZE5vdGU+PENpdGU+PEF1dGhvcj5XaWVobG1hbm48L0F1dGhvcj48WWVhcj4yMDA3PC9ZZWFy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gxMDEtNjwvcGFn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</w:fldData>
          </w:fldChar>
        </w:r>
        <w:r w:rsidR="00E6184A">
          <w:instrText xml:space="preserve"> ADDIN EN.CITE </w:instrText>
        </w:r>
        <w:r w:rsidR="00E6184A">
          <w:fldChar w:fldCharType="begin">
            <w:fldData xml:space="preserve">PEVuZE5vdGU+PENpdGU+PEF1dGhvcj5XaWVobG1hbm48L0F1dGhvcj48WWVhcj4yMDA3PC9ZZWFy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gxMDEtNjwvcGFn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</w:fldData>
          </w:fldChar>
        </w:r>
        <w:r w:rsidR="00E6184A">
          <w:instrText xml:space="preserve"> ADDIN EN.CITE.DATA </w:instrText>
        </w:r>
        <w:r w:rsidR="00E6184A">
          <w:fldChar w:fldCharType="end"/>
        </w:r>
        <w:r w:rsidR="00E6184A" w:rsidRPr="000856D9">
          <w:fldChar w:fldCharType="separate"/>
        </w:r>
        <w:r w:rsidR="00E6184A" w:rsidRPr="00E6184A">
          <w:rPr>
            <w:noProof/>
            <w:vertAlign w:val="superscript"/>
          </w:rPr>
          <w:t>47</w:t>
        </w:r>
        <w:r w:rsidR="00E6184A" w:rsidRPr="000856D9">
          <w:fldChar w:fldCharType="end"/>
        </w:r>
      </w:hyperlink>
      <w:r w:rsidR="00BC362C" w:rsidRPr="000856D9">
        <w:t xml:space="preserve"> and a database of 955</w:t>
      </w:r>
      <w:r w:rsidR="00D4170D" w:rsidRPr="000856D9">
        <w:t xml:space="preserve"> isolates can be used to infer the wider population</w:t>
      </w:r>
      <w:r w:rsidR="00BC362C" w:rsidRPr="000856D9">
        <w:t xml:space="preserve"> </w:t>
      </w:r>
      <w:hyperlink w:anchor="_ENREF_48" w:tooltip="Cramer, 2010 #61" w:history="1">
        <w:r w:rsidR="00E6184A" w:rsidRPr="000856D9">
          <w:fldChar w:fldCharType="begin">
            <w:fldData xml:space="preserve">PEVuZE5vdGU+PENpdGU+PEF1dGhvcj5DcmFtZXI8L0F1dGhvcj48WWVhcj4yMDEwPC9ZZWFyPjxS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</w:fldData>
          </w:fldChar>
        </w:r>
        <w:r w:rsidR="00E6184A">
          <w:instrText xml:space="preserve"> ADDIN EN.CITE </w:instrText>
        </w:r>
        <w:r w:rsidR="00E6184A">
          <w:fldChar w:fldCharType="begin">
            <w:fldData xml:space="preserve">PEVuZE5vdGU+PENpdGU+PEF1dGhvcj5DcmFtZXI8L0F1dGhvcj48WWVhcj4yMDEwPC9ZZWFyPjxS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</w:fldData>
          </w:fldChar>
        </w:r>
        <w:r w:rsidR="00E6184A">
          <w:instrText xml:space="preserve"> ADDIN EN.CITE.DATA </w:instrText>
        </w:r>
        <w:r w:rsidR="00E6184A">
          <w:fldChar w:fldCharType="end"/>
        </w:r>
        <w:r w:rsidR="00E6184A" w:rsidRPr="000856D9">
          <w:fldChar w:fldCharType="separate"/>
        </w:r>
        <w:r w:rsidR="00E6184A" w:rsidRPr="00E6184A">
          <w:rPr>
            <w:noProof/>
            <w:vertAlign w:val="superscript"/>
          </w:rPr>
          <w:t>48</w:t>
        </w:r>
        <w:r w:rsidR="00E6184A" w:rsidRPr="000856D9">
          <w:fldChar w:fldCharType="end"/>
        </w:r>
      </w:hyperlink>
      <w:r w:rsidR="00D4170D" w:rsidRPr="000856D9">
        <w:t xml:space="preserve">. This typing technique was used </w:t>
      </w:r>
      <w:r w:rsidR="00FA6645" w:rsidRPr="000856D9">
        <w:t xml:space="preserve">here for the first time </w:t>
      </w:r>
      <w:r w:rsidR="00D4170D" w:rsidRPr="000856D9">
        <w:t xml:space="preserve">to classify the companion animal isolates. From the 24 isolates, 20 different array types were identified (Table </w:t>
      </w:r>
      <w:r w:rsidR="005209F8" w:rsidRPr="000856D9">
        <w:t>1</w:t>
      </w:r>
      <w:r w:rsidR="00D4170D" w:rsidRPr="000856D9">
        <w:t xml:space="preserve">). </w:t>
      </w:r>
      <w:r w:rsidR="00150FD8" w:rsidRPr="000856D9">
        <w:t>Eight</w:t>
      </w:r>
      <w:r w:rsidR="00B90E4D" w:rsidRPr="000856D9">
        <w:t xml:space="preserve"> </w:t>
      </w:r>
      <w:r w:rsidR="00D4170D" w:rsidRPr="000856D9">
        <w:t xml:space="preserve">were novel array types not previously identified in the database </w:t>
      </w:r>
      <w:hyperlink w:anchor="_ENREF_48" w:tooltip="Cramer, 2010 #61" w:history="1">
        <w:r w:rsidR="00E6184A" w:rsidRPr="000856D9">
          <w:fldChar w:fldCharType="begin">
            <w:fldData xml:space="preserve">PEVuZE5vdGU+PENpdGU+PEF1dGhvcj5DcmFtZXI8L0F1dGhvcj48WWVhcj4yMDEwPC9ZZWFyPjxS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</w:fldData>
          </w:fldChar>
        </w:r>
        <w:r w:rsidR="00E6184A">
          <w:instrText xml:space="preserve"> ADDIN EN.CITE </w:instrText>
        </w:r>
        <w:r w:rsidR="00E6184A">
          <w:fldChar w:fldCharType="begin">
            <w:fldData xml:space="preserve">PEVuZE5vdGU+PENpdGU+PEF1dGhvcj5DcmFtZXI8L0F1dGhvcj48WWVhcj4yMDEwPC9ZZWFyPjxS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</w:fldData>
          </w:fldChar>
        </w:r>
        <w:r w:rsidR="00E6184A">
          <w:instrText xml:space="preserve"> ADDIN EN.CITE.DATA </w:instrText>
        </w:r>
        <w:r w:rsidR="00E6184A">
          <w:fldChar w:fldCharType="end"/>
        </w:r>
        <w:r w:rsidR="00E6184A" w:rsidRPr="000856D9">
          <w:fldChar w:fldCharType="separate"/>
        </w:r>
        <w:r w:rsidR="00E6184A" w:rsidRPr="00E6184A">
          <w:rPr>
            <w:noProof/>
            <w:vertAlign w:val="superscript"/>
          </w:rPr>
          <w:t>48</w:t>
        </w:r>
        <w:r w:rsidR="00E6184A" w:rsidRPr="000856D9">
          <w:fldChar w:fldCharType="end"/>
        </w:r>
      </w:hyperlink>
      <w:r w:rsidR="00D4170D" w:rsidRPr="000856D9">
        <w:t>. One array type had previously been associated only with the environment (</w:t>
      </w:r>
      <w:r w:rsidR="000A5CDB" w:rsidRPr="000856D9">
        <w:t>isolate</w:t>
      </w:r>
      <w:r w:rsidR="00D4170D" w:rsidRPr="000856D9">
        <w:t xml:space="preserve"> 2C12 from water). Ho</w:t>
      </w:r>
      <w:r w:rsidR="000A7639" w:rsidRPr="000856D9">
        <w:t>w</w:t>
      </w:r>
      <w:r w:rsidR="00D4170D" w:rsidRPr="000856D9">
        <w:t xml:space="preserve">ever, the remaining array types had been previously associated with human infections such as keratitis, </w:t>
      </w:r>
      <w:r w:rsidR="00FC5587" w:rsidRPr="000856D9">
        <w:t xml:space="preserve">catheter-associated and </w:t>
      </w:r>
      <w:r w:rsidR="00190B17" w:rsidRPr="000856D9">
        <w:t xml:space="preserve">respiratory tract infection in </w:t>
      </w:r>
      <w:r w:rsidR="00BB77A9" w:rsidRPr="000856D9">
        <w:t>CF</w:t>
      </w:r>
      <w:r w:rsidR="00D4170D" w:rsidRPr="000856D9">
        <w:t xml:space="preserve"> </w:t>
      </w:r>
      <w:r w:rsidR="00FC5587" w:rsidRPr="000856D9">
        <w:t>and pneumonia</w:t>
      </w:r>
      <w:r w:rsidR="000A7639" w:rsidRPr="000856D9">
        <w:t xml:space="preserve"> (Table </w:t>
      </w:r>
      <w:r w:rsidR="005209F8" w:rsidRPr="000856D9">
        <w:t>1</w:t>
      </w:r>
      <w:r w:rsidR="000A7639" w:rsidRPr="000856D9">
        <w:t>)</w:t>
      </w:r>
      <w:r w:rsidR="00D4170D" w:rsidRPr="000856D9">
        <w:t>.</w:t>
      </w:r>
      <w:r w:rsidR="000A7639" w:rsidRPr="000856D9">
        <w:t xml:space="preserve"> Using the database of array types to generate a </w:t>
      </w:r>
      <w:r w:rsidRPr="000856D9">
        <w:rPr>
          <w:i/>
        </w:rPr>
        <w:t>P. aeruginosa</w:t>
      </w:r>
      <w:r w:rsidR="000A7639" w:rsidRPr="000856D9">
        <w:t xml:space="preserve"> population structure, the isolates were mostly distributed amongst the main </w:t>
      </w:r>
      <w:r w:rsidRPr="000856D9">
        <w:rPr>
          <w:i/>
        </w:rPr>
        <w:t>P. aeruginosa</w:t>
      </w:r>
      <w:r w:rsidR="000A7639" w:rsidRPr="000856D9">
        <w:t xml:space="preserve"> </w:t>
      </w:r>
      <w:r w:rsidR="00BC362C" w:rsidRPr="000856D9">
        <w:t>clades</w:t>
      </w:r>
      <w:r w:rsidR="000A7639" w:rsidRPr="000856D9">
        <w:t>. Five isolates were located as outliers</w:t>
      </w:r>
      <w:r w:rsidR="007755AD" w:rsidRPr="000856D9">
        <w:t xml:space="preserve"> (</w:t>
      </w:r>
      <w:r w:rsidR="000A7639" w:rsidRPr="000856D9">
        <w:t>isolates 811, 1107, 856</w:t>
      </w:r>
      <w:r w:rsidR="007755AD" w:rsidRPr="000856D9">
        <w:t>)</w:t>
      </w:r>
      <w:r w:rsidR="000A7639" w:rsidRPr="000856D9">
        <w:t xml:space="preserve"> and the two isolates from the same dog</w:t>
      </w:r>
      <w:r w:rsidR="007755AD" w:rsidRPr="000856D9">
        <w:t xml:space="preserve"> (</w:t>
      </w:r>
      <w:r w:rsidR="000A7639" w:rsidRPr="000856D9">
        <w:t>467L and 467R</w:t>
      </w:r>
      <w:r w:rsidR="007755AD" w:rsidRPr="000856D9">
        <w:t>)</w:t>
      </w:r>
      <w:r w:rsidR="000A7639" w:rsidRPr="000856D9">
        <w:t xml:space="preserve"> (Figure </w:t>
      </w:r>
      <w:r w:rsidR="00EB36F5" w:rsidRPr="000856D9">
        <w:t>2</w:t>
      </w:r>
      <w:r w:rsidR="000A7639" w:rsidRPr="000856D9">
        <w:t>)</w:t>
      </w:r>
      <w:r w:rsidR="00190B17" w:rsidRPr="000856D9">
        <w:t xml:space="preserve">. </w:t>
      </w:r>
      <w:r w:rsidR="000A7639" w:rsidRPr="000856D9">
        <w:t xml:space="preserve">The latter two isolates share an array type with the widely used laboratory strain of </w:t>
      </w:r>
      <w:r w:rsidR="000A7639" w:rsidRPr="000856D9">
        <w:rPr>
          <w:i/>
        </w:rPr>
        <w:t>P. aeruginosa</w:t>
      </w:r>
      <w:r w:rsidR="000A7639" w:rsidRPr="000856D9">
        <w:t>, PAO1.</w:t>
      </w:r>
    </w:p>
    <w:p w14:paraId="468BC2BA" w14:textId="77777777" w:rsidR="00D94A31" w:rsidRPr="000856D9" w:rsidRDefault="00D94A31" w:rsidP="000F6F47">
      <w:pPr>
        <w:spacing w:line="480" w:lineRule="auto"/>
        <w:rPr>
          <w:b/>
        </w:rPr>
      </w:pPr>
    </w:p>
    <w:p w14:paraId="7ABA2638" w14:textId="77777777" w:rsidR="00961878" w:rsidRPr="000856D9" w:rsidRDefault="00515220" w:rsidP="000F6F47">
      <w:pPr>
        <w:spacing w:line="480" w:lineRule="auto"/>
        <w:rPr>
          <w:b/>
        </w:rPr>
      </w:pPr>
      <w:r w:rsidRPr="000856D9">
        <w:rPr>
          <w:b/>
        </w:rPr>
        <w:t>Genome sequencing and analysis of the polymyxin resistome</w:t>
      </w:r>
    </w:p>
    <w:p w14:paraId="52592B94" w14:textId="79F1B25E" w:rsidR="00961878" w:rsidRPr="000856D9" w:rsidRDefault="001E3F09" w:rsidP="000F6F47">
      <w:pPr>
        <w:spacing w:line="480" w:lineRule="auto"/>
      </w:pPr>
      <w:r w:rsidRPr="000856D9">
        <w:t xml:space="preserve">Seven </w:t>
      </w:r>
      <w:r w:rsidR="005C2DF5" w:rsidRPr="000856D9">
        <w:t>veterinary-associat</w:t>
      </w:r>
      <w:r w:rsidR="00190B17" w:rsidRPr="000856D9">
        <w:t xml:space="preserve">ed </w:t>
      </w:r>
      <w:r w:rsidRPr="000856D9">
        <w:t>isolates that displayed resistance to colistin and polymyxin B were selected for whole genome sequencing.</w:t>
      </w:r>
      <w:r w:rsidR="00BC362C" w:rsidRPr="000856D9">
        <w:t xml:space="preserve"> </w:t>
      </w:r>
      <w:r w:rsidR="00AC5A31" w:rsidRPr="000856D9">
        <w:t xml:space="preserve">A phylogenetic tree of </w:t>
      </w:r>
      <w:r w:rsidR="00AC5A31" w:rsidRPr="000856D9">
        <w:lastRenderedPageBreak/>
        <w:t xml:space="preserve">the veterinary isolates and 342 </w:t>
      </w:r>
      <w:r w:rsidR="0032617A" w:rsidRPr="000856D9">
        <w:t xml:space="preserve">of the available </w:t>
      </w:r>
      <w:r w:rsidR="00AC5A31" w:rsidRPr="000856D9">
        <w:rPr>
          <w:i/>
        </w:rPr>
        <w:t>P. aeruginosa</w:t>
      </w:r>
      <w:r w:rsidR="00AC5A31" w:rsidRPr="000856D9">
        <w:t xml:space="preserve"> available genomes (Figure </w:t>
      </w:r>
      <w:r w:rsidR="00EB36F5" w:rsidRPr="000856D9">
        <w:t>3</w:t>
      </w:r>
      <w:r w:rsidR="00AC5A31" w:rsidRPr="000856D9">
        <w:t xml:space="preserve">) shows that four of the isolates </w:t>
      </w:r>
      <w:r w:rsidR="0032617A" w:rsidRPr="000856D9">
        <w:t>were</w:t>
      </w:r>
      <w:r w:rsidR="00AC5A31" w:rsidRPr="000856D9">
        <w:t xml:space="preserve"> located in clade I and another two in clade II of the main </w:t>
      </w:r>
      <w:r w:rsidR="00AC5A31" w:rsidRPr="000856D9">
        <w:rPr>
          <w:i/>
        </w:rPr>
        <w:t>P. aeruginosa</w:t>
      </w:r>
      <w:r w:rsidR="00AC5A31" w:rsidRPr="000856D9">
        <w:t xml:space="preserve"> population. Although none of the isolates were found to be PA7-like, isolate 856 </w:t>
      </w:r>
      <w:r w:rsidR="00AB5E53" w:rsidRPr="000856D9">
        <w:t xml:space="preserve">(equine origin) </w:t>
      </w:r>
      <w:r w:rsidR="00AC5A31" w:rsidRPr="000856D9">
        <w:t xml:space="preserve">was </w:t>
      </w:r>
      <w:r w:rsidR="00D70798" w:rsidRPr="000856D9">
        <w:t xml:space="preserve">also </w:t>
      </w:r>
      <w:r w:rsidR="00293EE2" w:rsidRPr="000856D9">
        <w:t>diverse from</w:t>
      </w:r>
      <w:r w:rsidR="00AC5A31" w:rsidRPr="000856D9">
        <w:t xml:space="preserve"> the main population</w:t>
      </w:r>
      <w:r w:rsidR="00D70798" w:rsidRPr="000856D9">
        <w:t xml:space="preserve">, </w:t>
      </w:r>
      <w:r w:rsidR="00293EE2" w:rsidRPr="000856D9">
        <w:t xml:space="preserve">located on a new arm of the phylogenetic tree (Figure </w:t>
      </w:r>
      <w:r w:rsidR="00EB36F5" w:rsidRPr="000856D9">
        <w:t>3</w:t>
      </w:r>
      <w:r w:rsidR="00293EE2" w:rsidRPr="000856D9">
        <w:t>). This genome had 125303 SNPs and 1884 indels compared to PA</w:t>
      </w:r>
      <w:r w:rsidR="005C2DF5" w:rsidRPr="000856D9">
        <w:t>O</w:t>
      </w:r>
      <w:r w:rsidR="00293EE2" w:rsidRPr="000856D9">
        <w:t>1 and 130312 SNPs and 1985 indels in comparison to PA14</w:t>
      </w:r>
      <w:r w:rsidR="00EB36F5" w:rsidRPr="000856D9">
        <w:t xml:space="preserve"> (Table S</w:t>
      </w:r>
      <w:r w:rsidR="00840786" w:rsidRPr="000856D9">
        <w:t>2</w:t>
      </w:r>
      <w:r w:rsidR="00EB36F5" w:rsidRPr="000856D9">
        <w:t>)</w:t>
      </w:r>
      <w:r w:rsidR="00293EE2" w:rsidRPr="000856D9">
        <w:t xml:space="preserve">. This was double the number of SNPs and indels </w:t>
      </w:r>
      <w:r w:rsidR="00D70798" w:rsidRPr="000856D9">
        <w:t xml:space="preserve">observed for </w:t>
      </w:r>
      <w:r w:rsidR="00293EE2" w:rsidRPr="000856D9">
        <w:t xml:space="preserve">other </w:t>
      </w:r>
      <w:r w:rsidR="00D70798" w:rsidRPr="000856D9">
        <w:t xml:space="preserve">sequenced </w:t>
      </w:r>
      <w:r w:rsidR="00293EE2" w:rsidRPr="000856D9">
        <w:t>isolate</w:t>
      </w:r>
      <w:r w:rsidR="00D70798" w:rsidRPr="000856D9">
        <w:t>s</w:t>
      </w:r>
      <w:r w:rsidR="00293EE2" w:rsidRPr="000856D9">
        <w:t>.</w:t>
      </w:r>
    </w:p>
    <w:p w14:paraId="41E9A2B5" w14:textId="77777777" w:rsidR="00293EE2" w:rsidRPr="000856D9" w:rsidRDefault="00293EE2" w:rsidP="000F6F47">
      <w:pPr>
        <w:spacing w:line="480" w:lineRule="auto"/>
      </w:pPr>
    </w:p>
    <w:p w14:paraId="3B13E0B5" w14:textId="77777777" w:rsidR="00293EE2" w:rsidRPr="000856D9" w:rsidRDefault="00150FD8" w:rsidP="000F6F47">
      <w:pPr>
        <w:spacing w:line="480" w:lineRule="auto"/>
      </w:pPr>
      <w:r w:rsidRPr="000856D9">
        <w:t xml:space="preserve">Thirty-one </w:t>
      </w:r>
      <w:r w:rsidR="00293EE2" w:rsidRPr="000856D9">
        <w:t>genes associate</w:t>
      </w:r>
      <w:r w:rsidR="00661AB1" w:rsidRPr="000856D9">
        <w:t xml:space="preserve">d with resistance to polymyxins were analysed (Table </w:t>
      </w:r>
      <w:r w:rsidR="00796EB6" w:rsidRPr="000856D9">
        <w:t>S3</w:t>
      </w:r>
      <w:r w:rsidR="00661AB1" w:rsidRPr="000856D9">
        <w:t xml:space="preserve">). Multiple stop codons were identified in isolate 856. A stop codon in </w:t>
      </w:r>
      <w:r w:rsidR="002F1C9C" w:rsidRPr="000856D9">
        <w:rPr>
          <w:i/>
        </w:rPr>
        <w:t>pyrC</w:t>
      </w:r>
      <w:r w:rsidR="00661AB1" w:rsidRPr="000856D9">
        <w:t xml:space="preserve"> was identified in isolate 1098. Additional amino acid modifications resulting in a change in hydrophobicity were identified in all </w:t>
      </w:r>
      <w:r w:rsidRPr="000856D9">
        <w:t xml:space="preserve">seven </w:t>
      </w:r>
      <w:r w:rsidR="00661AB1" w:rsidRPr="000856D9">
        <w:t>genomes</w:t>
      </w:r>
      <w:r w:rsidR="005209F8" w:rsidRPr="000856D9">
        <w:t xml:space="preserve"> (Table 4</w:t>
      </w:r>
      <w:r w:rsidR="00796EB6" w:rsidRPr="000856D9">
        <w:t>)</w:t>
      </w:r>
      <w:r w:rsidR="00661AB1" w:rsidRPr="000856D9">
        <w:t>.</w:t>
      </w:r>
    </w:p>
    <w:p w14:paraId="04A04943" w14:textId="77777777" w:rsidR="00661AB1" w:rsidRPr="000856D9" w:rsidRDefault="00661AB1" w:rsidP="000F6F47">
      <w:pPr>
        <w:spacing w:line="480" w:lineRule="auto"/>
      </w:pPr>
    </w:p>
    <w:p w14:paraId="14274A16" w14:textId="4018B330" w:rsidR="00661AB1" w:rsidRPr="000856D9" w:rsidRDefault="00661AB1" w:rsidP="000F6F47">
      <w:pPr>
        <w:spacing w:line="480" w:lineRule="auto"/>
      </w:pPr>
      <w:r w:rsidRPr="000856D9">
        <w:t>In addition, the genome sequences were analysed using the</w:t>
      </w:r>
      <w:r w:rsidR="0033410B" w:rsidRPr="000856D9">
        <w:t xml:space="preserve"> Comprehensive Antibiotic Resistance Database</w:t>
      </w:r>
      <w:r w:rsidRPr="000856D9">
        <w:t xml:space="preserve"> </w:t>
      </w:r>
      <w:r w:rsidR="0033410B" w:rsidRPr="000856D9">
        <w:t>(</w:t>
      </w:r>
      <w:r w:rsidRPr="000856D9">
        <w:t>CARD</w:t>
      </w:r>
      <w:r w:rsidR="0033410B" w:rsidRPr="000856D9">
        <w:t>)</w:t>
      </w:r>
      <w:r w:rsidRPr="000856D9">
        <w:t xml:space="preserve"> database </w:t>
      </w:r>
      <w:hyperlink w:anchor="_ENREF_62" w:tooltip="McArthur, 2013 #74" w:history="1">
        <w:r w:rsidR="00E6184A" w:rsidRPr="000856D9">
          <w:fldChar w:fldCharType="begin">
            <w:fldData xml:space="preserve">PEVuZE5vdGU+PENpdGU+PEF1dGhvcj5NY0FydGh1cjwvQXV0aG9yPjxZZWFyPjIwMTM8L1llYXI+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zMzQ4LTU3PC9wYWdlcz48dm9sdW1lPjU3PC92b2x1bWU+PG51bWJlcj43PC9udW1iZXI+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</w:fldData>
          </w:fldChar>
        </w:r>
        <w:r w:rsidR="00E6184A">
          <w:instrText xml:space="preserve"> ADDIN EN.CITE </w:instrText>
        </w:r>
        <w:r w:rsidR="00E6184A">
          <w:fldChar w:fldCharType="begin">
            <w:fldData xml:space="preserve">PEVuZE5vdGU+PENpdGU+PEF1dGhvcj5NY0FydGh1cjwvQXV0aG9yPjxZZWFyPjIwMTM8L1llYXI+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zMzQ4LTU3PC9wYWdlcz48dm9sdW1lPjU3PC92b2x1bWU+PG51bWJlcj43PC9udW1iZXI+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</w:fldData>
          </w:fldChar>
        </w:r>
        <w:r w:rsidR="00E6184A">
          <w:instrText xml:space="preserve"> ADDIN EN.CITE.DATA </w:instrText>
        </w:r>
        <w:r w:rsidR="00E6184A">
          <w:fldChar w:fldCharType="end"/>
        </w:r>
        <w:r w:rsidR="00E6184A" w:rsidRPr="000856D9">
          <w:fldChar w:fldCharType="separate"/>
        </w:r>
        <w:r w:rsidR="00E6184A" w:rsidRPr="00E6184A">
          <w:rPr>
            <w:noProof/>
            <w:vertAlign w:val="superscript"/>
          </w:rPr>
          <w:t>62</w:t>
        </w:r>
        <w:r w:rsidR="00E6184A" w:rsidRPr="000856D9">
          <w:fldChar w:fldCharType="end"/>
        </w:r>
      </w:hyperlink>
      <w:r w:rsidRPr="000856D9">
        <w:t xml:space="preserve"> (Figure S</w:t>
      </w:r>
      <w:r w:rsidR="00796EB6" w:rsidRPr="000856D9">
        <w:t>2</w:t>
      </w:r>
      <w:r w:rsidRPr="000856D9">
        <w:t>).</w:t>
      </w:r>
      <w:r w:rsidR="00846EA1" w:rsidRPr="000856D9">
        <w:t xml:space="preserve"> This showed the presence of resistance determinants including beta-lactamase (PDC-1-7, </w:t>
      </w:r>
      <w:r w:rsidR="00846EA1" w:rsidRPr="000856D9">
        <w:rPr>
          <w:i/>
        </w:rPr>
        <w:t>amr</w:t>
      </w:r>
      <w:r w:rsidR="00846EA1" w:rsidRPr="000856D9">
        <w:t>), efflux (</w:t>
      </w:r>
      <w:r w:rsidR="00846EA1" w:rsidRPr="000856D9">
        <w:rPr>
          <w:i/>
        </w:rPr>
        <w:t>smeB, mex</w:t>
      </w:r>
      <w:r w:rsidR="00B965C1" w:rsidRPr="000856D9">
        <w:rPr>
          <w:i/>
        </w:rPr>
        <w:t>BDFIY</w:t>
      </w:r>
      <w:r w:rsidR="00846EA1" w:rsidRPr="000856D9">
        <w:t xml:space="preserve">), fluoroquinolone </w:t>
      </w:r>
      <w:r w:rsidR="00CC7EDB" w:rsidRPr="000856D9">
        <w:t xml:space="preserve">and elfamycin </w:t>
      </w:r>
      <w:r w:rsidR="00846EA1" w:rsidRPr="000856D9">
        <w:t xml:space="preserve">resistance. </w:t>
      </w:r>
      <w:r w:rsidR="00D70798" w:rsidRPr="000856D9">
        <w:t>Despite being the most divergent isolate by sequencing, i</w:t>
      </w:r>
      <w:r w:rsidR="00FD3456" w:rsidRPr="000856D9">
        <w:t>solate 856 had the fewest</w:t>
      </w:r>
      <w:r w:rsidR="00846EA1" w:rsidRPr="000856D9">
        <w:t xml:space="preserve"> additional resistance genes</w:t>
      </w:r>
      <w:r w:rsidR="00B05010" w:rsidRPr="000856D9">
        <w:t>.</w:t>
      </w:r>
      <w:r w:rsidR="00846EA1" w:rsidRPr="000856D9">
        <w:t xml:space="preserve"> </w:t>
      </w:r>
    </w:p>
    <w:p w14:paraId="4251F10E" w14:textId="77777777" w:rsidR="00E102D2" w:rsidRPr="000856D9" w:rsidRDefault="00E102D2" w:rsidP="000F6F47">
      <w:pPr>
        <w:spacing w:line="480" w:lineRule="auto"/>
      </w:pPr>
    </w:p>
    <w:p w14:paraId="5C996F5D" w14:textId="77777777" w:rsidR="00F33221" w:rsidRPr="000856D9" w:rsidRDefault="0038678C" w:rsidP="000F6F47">
      <w:pPr>
        <w:spacing w:line="480" w:lineRule="auto"/>
        <w:rPr>
          <w:b/>
          <w:u w:val="single"/>
        </w:rPr>
      </w:pPr>
      <w:r w:rsidRPr="000856D9">
        <w:rPr>
          <w:b/>
          <w:u w:val="single"/>
        </w:rPr>
        <w:t>Discussion</w:t>
      </w:r>
    </w:p>
    <w:p w14:paraId="0552355B" w14:textId="6EDEC6AA" w:rsidR="00F40BC4" w:rsidRPr="000856D9" w:rsidRDefault="00B87FC8" w:rsidP="000F6F47">
      <w:pPr>
        <w:spacing w:line="480" w:lineRule="auto"/>
      </w:pPr>
      <w:r w:rsidRPr="000856D9">
        <w:t xml:space="preserve">In this study, we describe </w:t>
      </w:r>
      <w:r w:rsidR="0033410B" w:rsidRPr="000856D9">
        <w:t xml:space="preserve">a </w:t>
      </w:r>
      <w:r w:rsidR="00886EC8" w:rsidRPr="000856D9">
        <w:t>high</w:t>
      </w:r>
      <w:r w:rsidR="00260EF3" w:rsidRPr="000856D9">
        <w:t>er</w:t>
      </w:r>
      <w:r w:rsidR="00886EC8" w:rsidRPr="000856D9">
        <w:t xml:space="preserve"> </w:t>
      </w:r>
      <w:r w:rsidR="00B17ACB" w:rsidRPr="000856D9">
        <w:t>prevalence</w:t>
      </w:r>
      <w:r w:rsidR="00886EC8" w:rsidRPr="000856D9">
        <w:t xml:space="preserve"> of </w:t>
      </w:r>
      <w:r w:rsidRPr="000856D9">
        <w:t xml:space="preserve">resistance to </w:t>
      </w:r>
      <w:r w:rsidR="00260EF3" w:rsidRPr="000856D9">
        <w:t xml:space="preserve">the </w:t>
      </w:r>
      <w:r w:rsidRPr="000856D9">
        <w:t>polym</w:t>
      </w:r>
      <w:r w:rsidR="00056F5F" w:rsidRPr="000856D9">
        <w:t>y</w:t>
      </w:r>
      <w:r w:rsidRPr="000856D9">
        <w:t>xin anti</w:t>
      </w:r>
      <w:r w:rsidR="00DC031E" w:rsidRPr="000856D9">
        <w:t>microbial</w:t>
      </w:r>
      <w:r w:rsidRPr="000856D9">
        <w:t xml:space="preserve">s polymyxin B and colistin in a panel of </w:t>
      </w:r>
      <w:r w:rsidR="001B48F1" w:rsidRPr="000856D9">
        <w:rPr>
          <w:i/>
        </w:rPr>
        <w:t>P</w:t>
      </w:r>
      <w:r w:rsidR="00EF25F1" w:rsidRPr="000856D9">
        <w:rPr>
          <w:i/>
        </w:rPr>
        <w:t>. aeruginosa</w:t>
      </w:r>
      <w:r w:rsidR="001B48F1" w:rsidRPr="000856D9">
        <w:t xml:space="preserve"> </w:t>
      </w:r>
      <w:r w:rsidRPr="000856D9">
        <w:t>isolates from companion animals</w:t>
      </w:r>
      <w:r w:rsidR="0033410B" w:rsidRPr="000856D9">
        <w:t xml:space="preserve"> </w:t>
      </w:r>
      <w:r w:rsidR="00CC7EDB" w:rsidRPr="000856D9">
        <w:t xml:space="preserve">from the UK </w:t>
      </w:r>
      <w:r w:rsidR="0033410B" w:rsidRPr="000856D9">
        <w:t>compared to human-associated isolates</w:t>
      </w:r>
      <w:hyperlink w:anchor="_ENREF_43" w:tooltip="Cullen, 2015 #1" w:history="1">
        <w:r w:rsidR="00E6184A" w:rsidRPr="000856D9">
          <w:fldChar w:fldCharType="begin">
            <w:fldData xml:space="preserve">PEVuZE5vdGU+PENpdGU+PEF1dGhvcj5DdWxsZW48L0F1dGhvcj48WWVhcj4yMDE1PC9ZZWFyPjxS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==
</w:fldData>
          </w:fldChar>
        </w:r>
        <w:r w:rsidR="00E6184A">
          <w:instrText xml:space="preserve"> ADDIN EN.CITE </w:instrText>
        </w:r>
        <w:r w:rsidR="00E6184A">
          <w:fldChar w:fldCharType="begin">
            <w:fldData xml:space="preserve">PEVuZE5vdGU+PENpdGU+PEF1dGhvcj5DdWxsZW48L0F1dGhvcj48WWVhcj4yMDE1PC9ZZWFyPjxS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==
</w:fldData>
          </w:fldChar>
        </w:r>
        <w:r w:rsidR="00E6184A">
          <w:instrText xml:space="preserve"> ADDIN EN.CITE.DATA </w:instrText>
        </w:r>
        <w:r w:rsidR="00E6184A">
          <w:fldChar w:fldCharType="end"/>
        </w:r>
        <w:r w:rsidR="00E6184A" w:rsidRPr="000856D9">
          <w:fldChar w:fldCharType="separate"/>
        </w:r>
        <w:r w:rsidR="00E6184A" w:rsidRPr="00E6184A">
          <w:rPr>
            <w:noProof/>
            <w:vertAlign w:val="superscript"/>
          </w:rPr>
          <w:t>43</w:t>
        </w:r>
        <w:r w:rsidR="00E6184A" w:rsidRPr="000856D9">
          <w:fldChar w:fldCharType="end"/>
        </w:r>
      </w:hyperlink>
      <w:r w:rsidRPr="000856D9">
        <w:t xml:space="preserve">. To </w:t>
      </w:r>
      <w:r w:rsidRPr="000856D9">
        <w:lastRenderedPageBreak/>
        <w:t xml:space="preserve">our knowledge, this is the first description of increased resistance to colistin </w:t>
      </w:r>
      <w:r w:rsidR="00A247B7" w:rsidRPr="000856D9">
        <w:t xml:space="preserve">amongst companion animal clinical isolates. </w:t>
      </w:r>
      <w:r w:rsidR="00435159" w:rsidRPr="000856D9">
        <w:t>Using molecular typing methods, we identified that</w:t>
      </w:r>
      <w:r w:rsidR="00E423CC" w:rsidRPr="000856D9">
        <w:t xml:space="preserve"> some of the strain types from animals ha</w:t>
      </w:r>
      <w:r w:rsidR="009C5617" w:rsidRPr="000856D9">
        <w:t>ve</w:t>
      </w:r>
      <w:r w:rsidR="00E423CC" w:rsidRPr="000856D9">
        <w:t xml:space="preserve"> previously been identified in human infections. Genome sequencing revealed mutations leading to changes in the amino acid sequences that could contribute to resistance and revealed the highly diverse nature of some of the isolates. </w:t>
      </w:r>
      <w:r w:rsidR="000C742A" w:rsidRPr="000856D9">
        <w:t>No re</w:t>
      </w:r>
      <w:r w:rsidR="00E423CC" w:rsidRPr="000856D9">
        <w:t xml:space="preserve">sistance to </w:t>
      </w:r>
      <w:r w:rsidR="00963591" w:rsidRPr="000856D9">
        <w:t xml:space="preserve">some </w:t>
      </w:r>
      <w:r w:rsidR="00E423CC" w:rsidRPr="000856D9">
        <w:t>commonly used human anti</w:t>
      </w:r>
      <w:r w:rsidR="007442C5" w:rsidRPr="000856D9">
        <w:t>microbial</w:t>
      </w:r>
      <w:r w:rsidR="00E423CC" w:rsidRPr="000856D9">
        <w:t>s</w:t>
      </w:r>
      <w:r w:rsidR="000C742A" w:rsidRPr="000856D9">
        <w:t xml:space="preserve"> (including meropenem, ceftazidime and tobramycin)</w:t>
      </w:r>
      <w:r w:rsidR="00E423CC" w:rsidRPr="000856D9">
        <w:t xml:space="preserve"> was </w:t>
      </w:r>
      <w:r w:rsidR="000C742A" w:rsidRPr="000856D9">
        <w:t>found</w:t>
      </w:r>
      <w:r w:rsidR="00C77D22" w:rsidRPr="000856D9">
        <w:t>;</w:t>
      </w:r>
      <w:r w:rsidR="00963591" w:rsidRPr="000856D9">
        <w:t xml:space="preserve"> however </w:t>
      </w:r>
      <w:r w:rsidR="008075A4">
        <w:t>five</w:t>
      </w:r>
      <w:r w:rsidR="000C742A" w:rsidRPr="000856D9">
        <w:t xml:space="preserve"> isolates showed either </w:t>
      </w:r>
      <w:r w:rsidR="00963591" w:rsidRPr="000856D9">
        <w:t>resistance</w:t>
      </w:r>
      <w:r w:rsidR="000C742A" w:rsidRPr="000856D9">
        <w:t xml:space="preserve"> or intermediate resistance</w:t>
      </w:r>
      <w:r w:rsidR="00963591" w:rsidRPr="000856D9">
        <w:t xml:space="preserve"> to the high priority critically important antimicrobials fl</w:t>
      </w:r>
      <w:r w:rsidR="00CC6431" w:rsidRPr="000856D9">
        <w:t>uroquinolone</w:t>
      </w:r>
      <w:r w:rsidR="005D4FBD" w:rsidRPr="000856D9">
        <w:t xml:space="preserve"> </w:t>
      </w:r>
      <w:r w:rsidR="00D35BBA" w:rsidRPr="000856D9">
        <w:t>(ciprofloxacin)</w:t>
      </w:r>
      <w:r w:rsidR="00CC6431" w:rsidRPr="000856D9">
        <w:t xml:space="preserve">.  </w:t>
      </w:r>
      <w:r w:rsidR="006508BC" w:rsidRPr="000856D9">
        <w:t xml:space="preserve">For the majority of the human clinically-relevant antimicrobials there was little evidence for </w:t>
      </w:r>
      <w:r w:rsidR="00FD3456" w:rsidRPr="000856D9">
        <w:t>cross-resistance</w:t>
      </w:r>
      <w:r w:rsidR="008075A4">
        <w:t xml:space="preserve"> with veterinary antimicrobials</w:t>
      </w:r>
      <w:r w:rsidR="006508BC" w:rsidRPr="000856D9">
        <w:t xml:space="preserve"> however there did appear to be potential cross-resistance between the fluoroquinolones enrofloxacin and ciprofloxacin. </w:t>
      </w:r>
      <w:r w:rsidR="00963591" w:rsidRPr="000856D9">
        <w:t xml:space="preserve"> </w:t>
      </w:r>
    </w:p>
    <w:p w14:paraId="3DD58D1F" w14:textId="77777777" w:rsidR="00F40BC4" w:rsidRPr="000856D9" w:rsidRDefault="00F40BC4" w:rsidP="000F6F47">
      <w:pPr>
        <w:spacing w:line="480" w:lineRule="auto"/>
      </w:pPr>
    </w:p>
    <w:p w14:paraId="4493A66B" w14:textId="0A4E192D" w:rsidR="007C21EA" w:rsidRPr="000856D9" w:rsidRDefault="00B714BB" w:rsidP="000F6F47">
      <w:pPr>
        <w:spacing w:line="480" w:lineRule="auto"/>
      </w:pPr>
      <w:r w:rsidRPr="000856D9">
        <w:t xml:space="preserve"> </w:t>
      </w:r>
      <w:r w:rsidR="002419A2" w:rsidRPr="000856D9">
        <w:t>Several</w:t>
      </w:r>
      <w:r w:rsidR="004938F1" w:rsidRPr="000856D9">
        <w:t xml:space="preserve"> isolates within our companion animal sample set were from dog skin (including wounds) or ears.  </w:t>
      </w:r>
      <w:r w:rsidR="005547BD" w:rsidRPr="000856D9">
        <w:t xml:space="preserve">In </w:t>
      </w:r>
      <w:r w:rsidR="0049754F" w:rsidRPr="000856D9">
        <w:t>cani</w:t>
      </w:r>
      <w:r w:rsidR="00FD3456" w:rsidRPr="000856D9">
        <w:t>d</w:t>
      </w:r>
      <w:r w:rsidR="0049754F" w:rsidRPr="000856D9">
        <w:t>s</w:t>
      </w:r>
      <w:r w:rsidR="004938F1" w:rsidRPr="000856D9">
        <w:t xml:space="preserve">, </w:t>
      </w:r>
      <w:r w:rsidR="004938F1" w:rsidRPr="000856D9">
        <w:rPr>
          <w:i/>
        </w:rPr>
        <w:t>P. aeruginosa</w:t>
      </w:r>
      <w:r w:rsidRPr="000856D9">
        <w:t xml:space="preserve"> is a frequently isolated path</w:t>
      </w:r>
      <w:r w:rsidR="004938F1" w:rsidRPr="000856D9">
        <w:t xml:space="preserve">ogen in chronic otitis externa and </w:t>
      </w:r>
      <w:r w:rsidRPr="000856D9">
        <w:t xml:space="preserve">otitis media </w:t>
      </w:r>
      <w:hyperlink w:anchor="_ENREF_22" w:tooltip="Hillier, 2006 #16" w:history="1">
        <w:r w:rsidR="00E6184A" w:rsidRPr="000856D9">
          <w:fldChar w:fldCharType="begin">
            <w:fldData xml:space="preserve">PEVuZE5vdGU+PENpdGU+PEF1dGhvcj5IaWxsaWVyPC9BdXRob3I+PFllYXI+MjAwNjwvWWVhcj48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</w:fldData>
          </w:fldChar>
        </w:r>
        <w:r w:rsidR="00E6184A" w:rsidRPr="000856D9">
          <w:instrText xml:space="preserve"> ADDIN EN.CITE </w:instrText>
        </w:r>
        <w:r w:rsidR="00E6184A" w:rsidRPr="000856D9">
          <w:fldChar w:fldCharType="begin">
            <w:fldData xml:space="preserve">PEVuZE5vdGU+PENpdGU+PEF1dGhvcj5IaWxsaWVyPC9BdXRob3I+PFllYXI+MjAwNjwvWWVhcj48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</w:fldData>
          </w:fldChar>
        </w:r>
        <w:r w:rsidR="00E6184A" w:rsidRPr="000856D9">
          <w:instrText xml:space="preserve"> ADDIN EN.CITE.DATA </w:instrText>
        </w:r>
        <w:r w:rsidR="00E6184A" w:rsidRPr="000856D9">
          <w:fldChar w:fldCharType="end"/>
        </w:r>
        <w:r w:rsidR="00E6184A" w:rsidRPr="000856D9">
          <w:fldChar w:fldCharType="separate"/>
        </w:r>
        <w:r w:rsidR="00E6184A" w:rsidRPr="000856D9">
          <w:rPr>
            <w:noProof/>
            <w:vertAlign w:val="superscript"/>
          </w:rPr>
          <w:t>22</w:t>
        </w:r>
        <w:r w:rsidR="00E6184A" w:rsidRPr="000856D9">
          <w:fldChar w:fldCharType="end"/>
        </w:r>
      </w:hyperlink>
      <w:r w:rsidRPr="000856D9">
        <w:t>.  The recommended management of canine otitis externa consists of identifying and treating the predispos</w:t>
      </w:r>
      <w:r w:rsidR="0049754F" w:rsidRPr="000856D9">
        <w:t>ing factors and primary disease, e</w:t>
      </w:r>
      <w:r w:rsidRPr="000856D9">
        <w:t xml:space="preserve">ar cleaning/flushing, appropriate topical therapy and if indicated, systemic antimicrobial medications </w:t>
      </w:r>
      <w:hyperlink w:anchor="_ENREF_63" w:tooltip="Rosychuk, 1994 #47" w:history="1">
        <w:r w:rsidR="00E6184A" w:rsidRPr="000856D9">
          <w:fldChar w:fldCharType="begin"/>
        </w:r>
        <w:r w:rsidR="00E6184A">
          <w:instrText xml:space="preserve"> ADDIN EN.CITE &lt;EndNote&gt;&lt;Cite&gt;&lt;Author&gt;Rosychuk&lt;/Author&gt;&lt;Year&gt;1994&lt;/Year&gt;&lt;RecNum&gt;47&lt;/RecNum&gt;&lt;DisplayText&gt;&lt;style face="superscript"&gt;63&lt;/style&gt;&lt;/DisplayText&gt;&lt;record&gt;&lt;rec-number&gt;47&lt;/rec-number&gt;&lt;foreign-keys&gt;&lt;key app="EN" db-id="sa2s9trw6peaa2ed0wavsazoaxpded2azz0w" timestamp="1437141227"&gt;47&lt;/key&gt;&lt;/foreign-keys&gt;&lt;ref-type name="Journal Article"&gt;17&lt;/ref-type&gt;&lt;contributors&gt;&lt;authors&gt;&lt;author&gt;Rosychuk, R. A.&lt;/author&gt;&lt;/authors&gt;&lt;/contributors&gt;&lt;auth-address&gt;Department of Clinical Sciences, College of Veterinary Medicine and Biomedical Sciences, Colorado State University, Fort Collins.&lt;/auth-address&gt;&lt;titles&gt;&lt;title&gt;Management of otitis externa&lt;/title&gt;&lt;secondary-title&gt;Vet Clin North Am Small Anim Pract&lt;/secondary-title&gt;&lt;alt-title&gt;The Veterinary clinics of North America. Small animal practice&lt;/alt-title&gt;&lt;/titles&gt;&lt;periodical&gt;&lt;full-title&gt;Vet Clin North Am Small Anim Pract&lt;/full-title&gt;&lt;abbr-1&gt;The Veterinary clinics of North America. Small animal practice&lt;/abbr-1&gt;&lt;/periodical&gt;&lt;alt-periodical&gt;&lt;full-title&gt;Vet Clin North Am Small Anim Pract&lt;/full-title&gt;&lt;abbr-1&gt;The Veterinary clinics of North America. Small animal practice&lt;/abbr-1&gt;&lt;/alt-periodical&gt;&lt;pages&gt;921-52&lt;/pages&gt;&lt;volume&gt;24&lt;/volume&gt;&lt;number&gt;5&lt;/number&gt;&lt;keywords&gt;&lt;keyword&gt;Animals&lt;/keyword&gt;&lt;keyword&gt;Cat Diseases/etiology/*therapy&lt;/keyword&gt;&lt;keyword&gt;Cats&lt;/keyword&gt;&lt;keyword&gt;Dog Diseases/etiology/*therapy&lt;/keyword&gt;&lt;keyword&gt;Dogs&lt;/keyword&gt;&lt;keyword&gt;Otitis Externa/etiology/therapy/*veterinary&lt;/keyword&gt;&lt;/keywords&gt;&lt;dates&gt;&lt;year&gt;1994&lt;/year&gt;&lt;pub-dates&gt;&lt;date&gt;Sep&lt;/date&gt;&lt;/pub-dates&gt;&lt;/dates&gt;&lt;isbn&gt;0195-5616 (Print)&amp;#xD;0195-5616 (Linking)&lt;/isbn&gt;&lt;accession-num&gt;7817494&lt;/accession-num&gt;&lt;urls&gt;&lt;related-urls&gt;&lt;url&gt;http://www.ncbi.nlm.nih.gov/pubmed/7817494&lt;/url&gt;&lt;/related-urls&gt;&lt;/urls&gt;&lt;/record&gt;&lt;/Cite&gt;&lt;/EndNote&gt;</w:instrText>
        </w:r>
        <w:r w:rsidR="00E6184A" w:rsidRPr="000856D9">
          <w:fldChar w:fldCharType="separate"/>
        </w:r>
        <w:r w:rsidR="00E6184A" w:rsidRPr="00E6184A">
          <w:rPr>
            <w:noProof/>
            <w:vertAlign w:val="superscript"/>
          </w:rPr>
          <w:t>63</w:t>
        </w:r>
        <w:r w:rsidR="00E6184A" w:rsidRPr="000856D9">
          <w:fldChar w:fldCharType="end"/>
        </w:r>
      </w:hyperlink>
      <w:r w:rsidRPr="000856D9">
        <w:t xml:space="preserve">.  </w:t>
      </w:r>
      <w:r w:rsidR="004938F1" w:rsidRPr="000856D9">
        <w:t xml:space="preserve">First line topical therapies for </w:t>
      </w:r>
      <w:r w:rsidRPr="000856D9">
        <w:t xml:space="preserve">canine otitis externa </w:t>
      </w:r>
      <w:r w:rsidR="004938F1" w:rsidRPr="000856D9">
        <w:t>commonly contain polymyxin B as one of the</w:t>
      </w:r>
      <w:r w:rsidRPr="000856D9">
        <w:t xml:space="preserve"> active ingredients</w:t>
      </w:r>
      <w:r w:rsidR="004D3B3B" w:rsidRPr="000856D9">
        <w:t xml:space="preserve">.  It </w:t>
      </w:r>
      <w:r w:rsidR="00A243A5" w:rsidRPr="000856D9">
        <w:t xml:space="preserve">is </w:t>
      </w:r>
      <w:r w:rsidR="0034057D" w:rsidRPr="000856D9">
        <w:t>authorised</w:t>
      </w:r>
      <w:r w:rsidR="00A243A5" w:rsidRPr="000856D9">
        <w:t xml:space="preserve"> for use in several ear conditions and skin infections.  </w:t>
      </w:r>
      <w:r w:rsidR="00CE2AB0" w:rsidRPr="000856D9">
        <w:t xml:space="preserve">A </w:t>
      </w:r>
      <w:r w:rsidR="000A1CBF" w:rsidRPr="000856D9">
        <w:t xml:space="preserve">recent </w:t>
      </w:r>
      <w:r w:rsidR="00CE2AB0" w:rsidRPr="000856D9">
        <w:t xml:space="preserve">report </w:t>
      </w:r>
      <w:r w:rsidR="00FD3456" w:rsidRPr="000856D9">
        <w:t>examining</w:t>
      </w:r>
      <w:r w:rsidR="00CE2AB0" w:rsidRPr="000856D9">
        <w:t xml:space="preserve"> antimicrobial susceptibility profiles of bacterial isolates </w:t>
      </w:r>
      <w:r w:rsidR="00C9721D" w:rsidRPr="000856D9">
        <w:t xml:space="preserve">in the canine ear in Australia </w:t>
      </w:r>
      <w:r w:rsidR="00CE2AB0" w:rsidRPr="000856D9">
        <w:t xml:space="preserve">identified </w:t>
      </w:r>
      <w:r w:rsidR="00F92157" w:rsidRPr="000856D9">
        <w:rPr>
          <w:i/>
        </w:rPr>
        <w:t>P.</w:t>
      </w:r>
      <w:r w:rsidR="00353D65" w:rsidRPr="000856D9">
        <w:rPr>
          <w:i/>
        </w:rPr>
        <w:t xml:space="preserve"> </w:t>
      </w:r>
      <w:r w:rsidR="00F92157" w:rsidRPr="000856D9">
        <w:rPr>
          <w:i/>
        </w:rPr>
        <w:t>aeruginosa</w:t>
      </w:r>
      <w:r w:rsidR="00CE2AB0" w:rsidRPr="000856D9">
        <w:t xml:space="preserve"> as one of the</w:t>
      </w:r>
      <w:r w:rsidR="007F21ED" w:rsidRPr="000856D9">
        <w:t xml:space="preserve"> </w:t>
      </w:r>
      <w:r w:rsidR="00150FD8" w:rsidRPr="000856D9">
        <w:t xml:space="preserve">five </w:t>
      </w:r>
      <w:r w:rsidR="00CE2AB0" w:rsidRPr="000856D9">
        <w:t>most common</w:t>
      </w:r>
      <w:r w:rsidR="00C9721D" w:rsidRPr="000856D9">
        <w:t>ly isolated bacterial pathogens</w:t>
      </w:r>
      <w:r w:rsidR="00965DB1" w:rsidRPr="000856D9">
        <w:t xml:space="preserve"> </w:t>
      </w:r>
      <w:hyperlink w:anchor="_ENREF_64" w:tooltip="Bugden, 2013 #76" w:history="1">
        <w:r w:rsidR="00E6184A" w:rsidRPr="000856D9">
          <w:fldChar w:fldCharType="begin">
            <w:fldData xml:space="preserve">PEVuZE5vdGU+PENpdGU+PEF1dGhvcj5CdWdkZW48L0F1dGhvcj48WWVhcj4yMDEzPC9ZZWFyPjxS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</w:fldData>
          </w:fldChar>
        </w:r>
        <w:r w:rsidR="00E6184A">
          <w:instrText xml:space="preserve"> ADDIN EN.CITE </w:instrText>
        </w:r>
        <w:r w:rsidR="00E6184A">
          <w:fldChar w:fldCharType="begin">
            <w:fldData xml:space="preserve">PEVuZE5vdGU+PENpdGU+PEF1dGhvcj5CdWdkZW48L0F1dGhvcj48WWVhcj4yMDEzPC9ZZWFyPjxS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</w:fldData>
          </w:fldChar>
        </w:r>
        <w:r w:rsidR="00E6184A">
          <w:instrText xml:space="preserve"> ADDIN EN.CITE.DATA </w:instrText>
        </w:r>
        <w:r w:rsidR="00E6184A">
          <w:fldChar w:fldCharType="end"/>
        </w:r>
        <w:r w:rsidR="00E6184A" w:rsidRPr="000856D9">
          <w:fldChar w:fldCharType="separate"/>
        </w:r>
        <w:r w:rsidR="00E6184A" w:rsidRPr="00E6184A">
          <w:rPr>
            <w:noProof/>
            <w:vertAlign w:val="superscript"/>
          </w:rPr>
          <w:t>64</w:t>
        </w:r>
        <w:r w:rsidR="00E6184A" w:rsidRPr="000856D9">
          <w:fldChar w:fldCharType="end"/>
        </w:r>
      </w:hyperlink>
      <w:r w:rsidR="00C9721D" w:rsidRPr="000856D9">
        <w:t xml:space="preserve">.  Of 3541 canine ear </w:t>
      </w:r>
      <w:r w:rsidR="00C9721D" w:rsidRPr="000856D9">
        <w:lastRenderedPageBreak/>
        <w:t>swabs</w:t>
      </w:r>
      <w:r w:rsidR="00C545BD" w:rsidRPr="000856D9">
        <w:t>,</w:t>
      </w:r>
      <w:r w:rsidR="00CE2AB0" w:rsidRPr="000856D9">
        <w:t xml:space="preserve"> </w:t>
      </w:r>
      <w:r w:rsidR="00353D65" w:rsidRPr="000856D9">
        <w:t xml:space="preserve">35.5% </w:t>
      </w:r>
      <w:r w:rsidR="00C9721D" w:rsidRPr="000856D9">
        <w:t xml:space="preserve">isolated </w:t>
      </w:r>
      <w:r w:rsidR="00F92157" w:rsidRPr="000856D9">
        <w:rPr>
          <w:i/>
        </w:rPr>
        <w:t>P.</w:t>
      </w:r>
      <w:r w:rsidR="001D754A" w:rsidRPr="000856D9">
        <w:rPr>
          <w:i/>
        </w:rPr>
        <w:t> </w:t>
      </w:r>
      <w:r w:rsidR="00F92157" w:rsidRPr="000856D9">
        <w:rPr>
          <w:i/>
        </w:rPr>
        <w:t>aeruginosa</w:t>
      </w:r>
      <w:r w:rsidR="00C9721D" w:rsidRPr="000856D9">
        <w:t xml:space="preserve">. </w:t>
      </w:r>
      <w:r w:rsidR="00CE2AB0" w:rsidRPr="000856D9">
        <w:t>However</w:t>
      </w:r>
      <w:r w:rsidR="00C9721D" w:rsidRPr="000856D9">
        <w:t>,</w:t>
      </w:r>
      <w:r w:rsidR="00CE2AB0" w:rsidRPr="000856D9">
        <w:t xml:space="preserve"> although they rais</w:t>
      </w:r>
      <w:r w:rsidR="00C9721D" w:rsidRPr="000856D9">
        <w:t>ed concerns of resistance levels</w:t>
      </w:r>
      <w:r w:rsidR="000F7FA2" w:rsidRPr="000856D9">
        <w:t xml:space="preserve"> </w:t>
      </w:r>
      <w:r w:rsidR="004D3B3B" w:rsidRPr="000856D9">
        <w:t xml:space="preserve">in </w:t>
      </w:r>
      <w:r w:rsidR="000F7FA2" w:rsidRPr="000856D9">
        <w:t>the other Gram</w:t>
      </w:r>
      <w:r w:rsidR="001D754A" w:rsidRPr="000856D9">
        <w:t>-</w:t>
      </w:r>
      <w:r w:rsidR="000F7FA2" w:rsidRPr="000856D9">
        <w:t>negative bacterial isolates (</w:t>
      </w:r>
      <w:r w:rsidR="000F7FA2" w:rsidRPr="000856D9">
        <w:rPr>
          <w:i/>
        </w:rPr>
        <w:t>E</w:t>
      </w:r>
      <w:r w:rsidR="00C545BD" w:rsidRPr="000856D9">
        <w:rPr>
          <w:i/>
        </w:rPr>
        <w:t>scherichia</w:t>
      </w:r>
      <w:r w:rsidR="00353D65" w:rsidRPr="000856D9">
        <w:rPr>
          <w:i/>
        </w:rPr>
        <w:t xml:space="preserve"> </w:t>
      </w:r>
      <w:r w:rsidR="000F7FA2" w:rsidRPr="000856D9">
        <w:rPr>
          <w:i/>
        </w:rPr>
        <w:t xml:space="preserve">coli </w:t>
      </w:r>
      <w:r w:rsidR="000F7FA2" w:rsidRPr="000856D9">
        <w:t xml:space="preserve">and </w:t>
      </w:r>
      <w:r w:rsidR="000F7FA2" w:rsidRPr="000856D9">
        <w:rPr>
          <w:i/>
        </w:rPr>
        <w:t>Proteus</w:t>
      </w:r>
      <w:r w:rsidR="00965DB1" w:rsidRPr="000856D9">
        <w:rPr>
          <w:i/>
        </w:rPr>
        <w:t xml:space="preserve"> </w:t>
      </w:r>
      <w:r w:rsidR="002F1C9C" w:rsidRPr="000856D9">
        <w:t>spp</w:t>
      </w:r>
      <w:r w:rsidR="00965DB1" w:rsidRPr="000856D9">
        <w:rPr>
          <w:i/>
        </w:rPr>
        <w:t>.</w:t>
      </w:r>
      <w:r w:rsidR="000F7FA2" w:rsidRPr="000856D9">
        <w:t>) to polymyxin B</w:t>
      </w:r>
      <w:r w:rsidR="00C9721D" w:rsidRPr="000856D9">
        <w:t xml:space="preserve">, </w:t>
      </w:r>
      <w:r w:rsidR="00CE2AB0" w:rsidRPr="000856D9">
        <w:t>the resista</w:t>
      </w:r>
      <w:r w:rsidR="00C9721D" w:rsidRPr="000856D9">
        <w:t>n</w:t>
      </w:r>
      <w:r w:rsidR="00CE2AB0" w:rsidRPr="000856D9">
        <w:t xml:space="preserve">ce in </w:t>
      </w:r>
      <w:r w:rsidR="00F92157" w:rsidRPr="000856D9">
        <w:rPr>
          <w:i/>
        </w:rPr>
        <w:t>P.</w:t>
      </w:r>
      <w:r w:rsidR="00965DB1" w:rsidRPr="000856D9">
        <w:rPr>
          <w:i/>
        </w:rPr>
        <w:t xml:space="preserve"> </w:t>
      </w:r>
      <w:r w:rsidR="00F92157" w:rsidRPr="000856D9">
        <w:rPr>
          <w:i/>
        </w:rPr>
        <w:t>aeruginosa</w:t>
      </w:r>
      <w:r w:rsidR="00CE2AB0" w:rsidRPr="000856D9">
        <w:t xml:space="preserve"> isolates was comparatively low</w:t>
      </w:r>
      <w:r w:rsidR="00C9721D" w:rsidRPr="000856D9">
        <w:t xml:space="preserve"> to polymyxin B (7%) and gentamicin</w:t>
      </w:r>
      <w:r w:rsidR="0034057D" w:rsidRPr="000856D9">
        <w:t xml:space="preserve"> </w:t>
      </w:r>
      <w:r w:rsidR="00C9721D" w:rsidRPr="000856D9">
        <w:t>(5%)</w:t>
      </w:r>
      <w:hyperlink w:anchor="_ENREF_64" w:tooltip="Bugden, 2013 #76" w:history="1">
        <w:r w:rsidR="00E6184A" w:rsidRPr="000856D9">
          <w:fldChar w:fldCharType="begin">
            <w:fldData xml:space="preserve">PEVuZE5vdGU+PENpdGU+PEF1dGhvcj5CdWdkZW48L0F1dGhvcj48WWVhcj4yMDEzPC9ZZWFyPjxS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</w:fldData>
          </w:fldChar>
        </w:r>
        <w:r w:rsidR="00E6184A">
          <w:instrText xml:space="preserve"> ADDIN EN.CITE </w:instrText>
        </w:r>
        <w:r w:rsidR="00E6184A">
          <w:fldChar w:fldCharType="begin">
            <w:fldData xml:space="preserve">PEVuZE5vdGU+PENpdGU+PEF1dGhvcj5CdWdkZW48L0F1dGhvcj48WWVhcj4yMDEzPC9ZZWFyPjxS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</w:fldData>
          </w:fldChar>
        </w:r>
        <w:r w:rsidR="00E6184A">
          <w:instrText xml:space="preserve"> ADDIN EN.CITE.DATA </w:instrText>
        </w:r>
        <w:r w:rsidR="00E6184A">
          <w:fldChar w:fldCharType="end"/>
        </w:r>
        <w:r w:rsidR="00E6184A" w:rsidRPr="000856D9">
          <w:fldChar w:fldCharType="separate"/>
        </w:r>
        <w:r w:rsidR="00E6184A" w:rsidRPr="00E6184A">
          <w:rPr>
            <w:noProof/>
            <w:vertAlign w:val="superscript"/>
          </w:rPr>
          <w:t>64</w:t>
        </w:r>
        <w:r w:rsidR="00E6184A" w:rsidRPr="000856D9">
          <w:fldChar w:fldCharType="end"/>
        </w:r>
      </w:hyperlink>
      <w:r w:rsidR="00CE2AB0" w:rsidRPr="000856D9">
        <w:t>.</w:t>
      </w:r>
      <w:r w:rsidR="007F7DD3" w:rsidRPr="000856D9">
        <w:t xml:space="preserve">  </w:t>
      </w:r>
      <w:r w:rsidR="003122EA" w:rsidRPr="000856D9">
        <w:t>This is in contra</w:t>
      </w:r>
      <w:r w:rsidR="00417F4B" w:rsidRPr="000856D9">
        <w:t>s</w:t>
      </w:r>
      <w:r w:rsidR="003122EA" w:rsidRPr="000856D9">
        <w:t>t</w:t>
      </w:r>
      <w:r w:rsidR="00417F4B" w:rsidRPr="000856D9">
        <w:t xml:space="preserve"> to the findings presented in ou</w:t>
      </w:r>
      <w:r w:rsidR="00A20055" w:rsidRPr="000856D9">
        <w:t>r</w:t>
      </w:r>
      <w:r w:rsidR="00417F4B" w:rsidRPr="000856D9">
        <w:t xml:space="preserve"> study </w:t>
      </w:r>
      <w:r w:rsidR="00985322" w:rsidRPr="000856D9">
        <w:t>whereby</w:t>
      </w:r>
      <w:r w:rsidR="00417F4B" w:rsidRPr="000856D9">
        <w:t xml:space="preserve"> polymyxin resistance levels</w:t>
      </w:r>
      <w:r w:rsidR="00A20055" w:rsidRPr="000856D9">
        <w:t xml:space="preserve"> o</w:t>
      </w:r>
      <w:r w:rsidR="00417F4B" w:rsidRPr="000856D9">
        <w:t xml:space="preserve">f veterinary isolates </w:t>
      </w:r>
      <w:r w:rsidR="00985322" w:rsidRPr="000856D9">
        <w:t xml:space="preserve">were </w:t>
      </w:r>
      <w:r w:rsidR="00417F4B" w:rsidRPr="000856D9">
        <w:t>high.</w:t>
      </w:r>
      <w:r w:rsidR="007C21EA" w:rsidRPr="000856D9">
        <w:t xml:space="preserve"> Th</w:t>
      </w:r>
      <w:r w:rsidR="00260EF3" w:rsidRPr="000856D9">
        <w:t>e precise reason for such differences is uncertain b</w:t>
      </w:r>
      <w:r w:rsidR="00D91959" w:rsidRPr="000856D9">
        <w:t>ut</w:t>
      </w:r>
      <w:r w:rsidR="00260EF3" w:rsidRPr="000856D9">
        <w:t xml:space="preserve"> may represent </w:t>
      </w:r>
      <w:r w:rsidR="007C21EA" w:rsidRPr="000856D9">
        <w:t>local differences in antimicrobial usage patterns</w:t>
      </w:r>
      <w:r w:rsidR="00F83C3B" w:rsidRPr="000856D9">
        <w:t xml:space="preserve"> and that the centres involved in this study were specialist referral centres and therefore potentially bias towards infections that display greater antimicrobial resistance</w:t>
      </w:r>
      <w:r w:rsidR="007C21EA" w:rsidRPr="000856D9">
        <w:t xml:space="preserve">. </w:t>
      </w:r>
    </w:p>
    <w:p w14:paraId="6F642DA3" w14:textId="77777777" w:rsidR="007C21EA" w:rsidRPr="000856D9" w:rsidRDefault="007C21EA" w:rsidP="000F6F47">
      <w:pPr>
        <w:spacing w:line="480" w:lineRule="auto"/>
      </w:pPr>
    </w:p>
    <w:p w14:paraId="7137AD17" w14:textId="486CA830" w:rsidR="006429F9" w:rsidRPr="000856D9" w:rsidRDefault="00765DDF" w:rsidP="007C21EA">
      <w:pPr>
        <w:spacing w:line="480" w:lineRule="auto"/>
      </w:pPr>
      <w:r w:rsidRPr="000856D9">
        <w:t>As well as this use for canine otitis externa, P</w:t>
      </w:r>
      <w:r w:rsidR="007C21EA" w:rsidRPr="000856D9">
        <w:t>olymyxin B</w:t>
      </w:r>
      <w:r w:rsidR="005C2DF5" w:rsidRPr="000856D9">
        <w:t>,</w:t>
      </w:r>
      <w:r w:rsidR="007C21EA" w:rsidRPr="000856D9">
        <w:t xml:space="preserve"> in the form of polymyxin B sulphate administered intravenously</w:t>
      </w:r>
      <w:r w:rsidRPr="000856D9">
        <w:t>,</w:t>
      </w:r>
      <w:r w:rsidR="007C21EA" w:rsidRPr="000856D9">
        <w:t xml:space="preserve"> is reported </w:t>
      </w:r>
      <w:r w:rsidR="005C2DF5" w:rsidRPr="000856D9">
        <w:t>for</w:t>
      </w:r>
      <w:r w:rsidR="007C21EA" w:rsidRPr="000856D9">
        <w:t xml:space="preserve"> use in equ</w:t>
      </w:r>
      <w:r w:rsidR="00FD3456" w:rsidRPr="000856D9">
        <w:t>id</w:t>
      </w:r>
      <w:r w:rsidR="007C21EA" w:rsidRPr="000856D9">
        <w:t>s as a treatment of endotoxaemia</w:t>
      </w:r>
      <w:hyperlink w:anchor="_ENREF_65" w:tooltip="Werners, 2017 #2" w:history="1">
        <w:r w:rsidR="00E6184A" w:rsidRPr="000856D9">
          <w:fldChar w:fldCharType="begin"/>
        </w:r>
        <w:r w:rsidR="00E6184A">
          <w:instrText xml:space="preserve"> ADDIN EN.CITE &lt;EndNote&gt;&lt;Cite&gt;&lt;Author&gt;Werners&lt;/Author&gt;&lt;Year&gt;2017&lt;/Year&gt;&lt;RecNum&gt;2&lt;/RecNum&gt;&lt;DisplayText&gt;&lt;style face="superscript"&gt;65&lt;/style&gt;&lt;/DisplayText&gt;&lt;record&gt;&lt;rec-number&gt;2&lt;/rec-number&gt;&lt;foreign-keys&gt;&lt;key app="EN" db-id="frfae0rd6f09rme5d51vz5wrsv9w0d0w25zp" timestamp="1525937693"&gt;2&lt;/key&gt;&lt;/foreign-keys&gt;&lt;ref-type name="Journal Article"&gt;17&lt;/ref-type&gt;&lt;contributors&gt;&lt;authors&gt;&lt;author&gt;Werners, A. H.&lt;/author&gt;&lt;/authors&gt;&lt;/contributors&gt;&lt;auth-address&gt;Department of Anatomy, Physiology and Pharmacology, School of Veterinary Medicine, St. George&amp;apos;s University, True Blue Campus, St. George&amp;apos;s, Grenada, West-Indies.&lt;/auth-address&gt;&lt;titles&gt;&lt;title&gt;Treatment of endotoxaemia and septicaemia in the equine patient&lt;/title&gt;&lt;secondary-title&gt;J Vet Pharmacol Ther&lt;/secondary-title&gt;&lt;/titles&gt;&lt;periodical&gt;&lt;full-title&gt;J Vet Pharmacol Ther&lt;/full-title&gt;&lt;/periodical&gt;&lt;pages&gt;1-15&lt;/pages&gt;&lt;volume&gt;40&lt;/volume&gt;&lt;number&gt;1&lt;/number&gt;&lt;edition&gt;2016/07/28&lt;/edition&gt;&lt;keywords&gt;&lt;keyword&gt;Animals&lt;/keyword&gt;&lt;keyword&gt;Anti-Bacterial Agents/therapeutic use&lt;/keyword&gt;&lt;keyword&gt;Endotoxemia/drug therapy/*veterinary&lt;/keyword&gt;&lt;keyword&gt;Glucocorticoids/therapeutic use&lt;/keyword&gt;&lt;keyword&gt;Horse Diseases/*drug therapy&lt;/keyword&gt;&lt;keyword&gt;Horses&lt;/keyword&gt;&lt;keyword&gt;Polymyxin B/therapeutic use&lt;/keyword&gt;&lt;keyword&gt;Sepsis/drug therapy/*veterinary&lt;/keyword&gt;&lt;/keywords&gt;&lt;dates&gt;&lt;year&gt;2017&lt;/year&gt;&lt;pub-dates&gt;&lt;date&gt;Jan&lt;/date&gt;&lt;/pub-dates&gt;&lt;/dates&gt;&lt;isbn&gt;1365-2885 (Electronic)&amp;#xD;0140-7783 (Linking)&lt;/isbn&gt;&lt;accession-num&gt;27452161&lt;/accession-num&gt;&lt;urls&gt;&lt;related-urls&gt;&lt;url&gt;https://www.ncbi.nlm.nih.gov/pubmed/27452161&lt;/url&gt;&lt;/related-urls&gt;&lt;/urls&gt;&lt;electronic-resource-num&gt;10.1111/jvp.12329&lt;/electronic-resource-num&gt;&lt;/record&gt;&lt;/Cite&gt;&lt;/EndNote&gt;</w:instrText>
        </w:r>
        <w:r w:rsidR="00E6184A" w:rsidRPr="000856D9">
          <w:fldChar w:fldCharType="separate"/>
        </w:r>
        <w:r w:rsidR="00E6184A" w:rsidRPr="00E6184A">
          <w:rPr>
            <w:noProof/>
            <w:vertAlign w:val="superscript"/>
          </w:rPr>
          <w:t>65</w:t>
        </w:r>
        <w:r w:rsidR="00E6184A" w:rsidRPr="000856D9">
          <w:fldChar w:fldCharType="end"/>
        </w:r>
      </w:hyperlink>
      <w:r w:rsidR="007C21EA" w:rsidRPr="000856D9">
        <w:t xml:space="preserve">. Colistin is not </w:t>
      </w:r>
      <w:r w:rsidR="00260EF3" w:rsidRPr="000856D9">
        <w:t xml:space="preserve">used </w:t>
      </w:r>
      <w:r w:rsidR="007C21EA" w:rsidRPr="000856D9">
        <w:t>therapeutic</w:t>
      </w:r>
      <w:r w:rsidR="00260EF3" w:rsidRPr="000856D9">
        <w:t xml:space="preserve">ally </w:t>
      </w:r>
      <w:r w:rsidRPr="000856D9">
        <w:t>in</w:t>
      </w:r>
      <w:r w:rsidR="007C21EA" w:rsidRPr="000856D9">
        <w:t xml:space="preserve"> companion animals in the UK although it is available as an authorised product for administration in various food production animals for the indication of enteric infections. </w:t>
      </w:r>
      <w:r w:rsidR="002419A2" w:rsidRPr="000856D9">
        <w:t>However, there is little evidence in this study as to what the</w:t>
      </w:r>
      <w:r w:rsidR="007C21EA" w:rsidRPr="000856D9">
        <w:t xml:space="preserve"> </w:t>
      </w:r>
      <w:r w:rsidR="002419A2" w:rsidRPr="000856D9">
        <w:t>drivers of</w:t>
      </w:r>
      <w:r w:rsidR="007C21EA" w:rsidRPr="000856D9">
        <w:t xml:space="preserve"> resistance </w:t>
      </w:r>
      <w:r w:rsidR="002419A2" w:rsidRPr="000856D9">
        <w:t>may be within the companion animal</w:t>
      </w:r>
      <w:r w:rsidR="007C21EA" w:rsidRPr="000856D9">
        <w:t xml:space="preserve"> niche of </w:t>
      </w:r>
      <w:r w:rsidR="007C21EA" w:rsidRPr="000856D9">
        <w:rPr>
          <w:i/>
        </w:rPr>
        <w:t>P</w:t>
      </w:r>
      <w:r w:rsidR="005C2DF5" w:rsidRPr="000856D9">
        <w:rPr>
          <w:i/>
        </w:rPr>
        <w:t>.</w:t>
      </w:r>
      <w:r w:rsidR="007C21EA" w:rsidRPr="000856D9">
        <w:rPr>
          <w:i/>
        </w:rPr>
        <w:t xml:space="preserve"> aeruginosa</w:t>
      </w:r>
      <w:r w:rsidR="007C21EA" w:rsidRPr="000856D9">
        <w:t xml:space="preserve"> isolates.  </w:t>
      </w:r>
    </w:p>
    <w:p w14:paraId="7FF83454" w14:textId="77777777" w:rsidR="007C21EA" w:rsidRPr="000856D9" w:rsidRDefault="007C21EA" w:rsidP="007C21EA">
      <w:pPr>
        <w:spacing w:line="480" w:lineRule="auto"/>
      </w:pPr>
    </w:p>
    <w:p w14:paraId="6FFC66C9" w14:textId="520AE965" w:rsidR="001335EC" w:rsidRPr="000856D9" w:rsidRDefault="009B1399" w:rsidP="000F6F47">
      <w:pPr>
        <w:widowControl w:val="0"/>
        <w:autoSpaceDE w:val="0"/>
        <w:autoSpaceDN w:val="0"/>
        <w:adjustRightInd w:val="0"/>
        <w:spacing w:line="480" w:lineRule="auto"/>
      </w:pPr>
      <w:r w:rsidRPr="000856D9">
        <w:t>Resistance to polymyxins has been attributed to modifications to the outer membrane includ</w:t>
      </w:r>
      <w:r w:rsidR="005957E0" w:rsidRPr="000856D9">
        <w:t>ing</w:t>
      </w:r>
      <w:r w:rsidRPr="000856D9">
        <w:t xml:space="preserve"> modifications to lipid A and LPS as well as two-component regulators. </w:t>
      </w:r>
      <w:r w:rsidR="00B714BB" w:rsidRPr="000856D9">
        <w:t>A study by Fernandez et al. reported a relatively small polymyxin B resistome involving 17 susceptibility/intrinsic resistance determinants</w:t>
      </w:r>
      <w:r w:rsidR="00F207A7" w:rsidRPr="000856D9">
        <w:t xml:space="preserve"> </w:t>
      </w:r>
      <w:hyperlink w:anchor="_ENREF_36" w:tooltip="Fernandez, 2013 #37" w:history="1">
        <w:r w:rsidR="00E6184A" w:rsidRPr="000856D9">
          <w:fldChar w:fldCharType="begin">
            <w:fldData xml:space="preserve">PEVuZE5vdGU+PENpdGU+PEF1dGhvcj5GZXJuYW5kZXo8L0F1dGhvcj48WWVhcj4yMDEzPC9ZZWFy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</w:fldData>
          </w:fldChar>
        </w:r>
        <w:r w:rsidR="00E6184A">
          <w:instrText xml:space="preserve"> ADDIN EN.CITE </w:instrText>
        </w:r>
        <w:r w:rsidR="00E6184A">
          <w:fldChar w:fldCharType="begin">
            <w:fldData xml:space="preserve">PEVuZE5vdGU+PENpdGU+PEF1dGhvcj5GZXJuYW5kZXo8L0F1dGhvcj48WWVhcj4yMDEzPC9ZZWFy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</w:fldData>
          </w:fldChar>
        </w:r>
        <w:r w:rsidR="00E6184A">
          <w:instrText xml:space="preserve"> ADDIN EN.CITE.DATA </w:instrText>
        </w:r>
        <w:r w:rsidR="00E6184A">
          <w:fldChar w:fldCharType="end"/>
        </w:r>
        <w:r w:rsidR="00E6184A" w:rsidRPr="000856D9">
          <w:fldChar w:fldCharType="separate"/>
        </w:r>
        <w:r w:rsidR="00E6184A" w:rsidRPr="00E6184A">
          <w:rPr>
            <w:noProof/>
            <w:vertAlign w:val="superscript"/>
          </w:rPr>
          <w:t>36</w:t>
        </w:r>
        <w:r w:rsidR="00E6184A" w:rsidRPr="000856D9">
          <w:fldChar w:fldCharType="end"/>
        </w:r>
      </w:hyperlink>
      <w:r w:rsidR="00C17533" w:rsidRPr="000856D9">
        <w:t xml:space="preserve">.  </w:t>
      </w:r>
      <w:r w:rsidR="00765DDF" w:rsidRPr="000856D9">
        <w:t xml:space="preserve">They also </w:t>
      </w:r>
      <w:r w:rsidR="00B714BB" w:rsidRPr="000856D9">
        <w:t xml:space="preserve">demonstrated </w:t>
      </w:r>
      <w:r w:rsidR="00110412" w:rsidRPr="000856D9">
        <w:t>considerable cross-resistance</w:t>
      </w:r>
      <w:r w:rsidR="00B714BB" w:rsidRPr="000856D9">
        <w:t xml:space="preserve"> in susceptibility to polymyxin B </w:t>
      </w:r>
      <w:r w:rsidR="00B714BB" w:rsidRPr="000856D9">
        <w:lastRenderedPageBreak/>
        <w:t xml:space="preserve">and to colistin </w:t>
      </w:r>
      <w:hyperlink w:anchor="_ENREF_36" w:tooltip="Fernandez, 2013 #37" w:history="1">
        <w:r w:rsidR="00E6184A" w:rsidRPr="000856D9">
          <w:fldChar w:fldCharType="begin">
            <w:fldData xml:space="preserve">PEVuZE5vdGU+PENpdGU+PEF1dGhvcj5GZXJuYW5kZXo8L0F1dGhvcj48WWVhcj4yMDEzPC9ZZWFy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</w:fldData>
          </w:fldChar>
        </w:r>
        <w:r w:rsidR="00E6184A">
          <w:instrText xml:space="preserve"> ADDIN EN.CITE </w:instrText>
        </w:r>
        <w:r w:rsidR="00E6184A">
          <w:fldChar w:fldCharType="begin">
            <w:fldData xml:space="preserve">PEVuZE5vdGU+PENpdGU+PEF1dGhvcj5GZXJuYW5kZXo8L0F1dGhvcj48WWVhcj4yMDEzPC9ZZWFy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</w:fldData>
          </w:fldChar>
        </w:r>
        <w:r w:rsidR="00E6184A">
          <w:instrText xml:space="preserve"> ADDIN EN.CITE.DATA </w:instrText>
        </w:r>
        <w:r w:rsidR="00E6184A">
          <w:fldChar w:fldCharType="end"/>
        </w:r>
        <w:r w:rsidR="00E6184A" w:rsidRPr="000856D9">
          <w:fldChar w:fldCharType="separate"/>
        </w:r>
        <w:r w:rsidR="00E6184A" w:rsidRPr="00E6184A">
          <w:rPr>
            <w:noProof/>
            <w:vertAlign w:val="superscript"/>
          </w:rPr>
          <w:t>36</w:t>
        </w:r>
        <w:r w:rsidR="00E6184A" w:rsidRPr="000856D9">
          <w:fldChar w:fldCharType="end"/>
        </w:r>
      </w:hyperlink>
      <w:r w:rsidR="00765DDF" w:rsidRPr="000856D9">
        <w:t xml:space="preserve">, </w:t>
      </w:r>
      <w:r w:rsidR="00B714BB" w:rsidRPr="000856D9">
        <w:t>suggest</w:t>
      </w:r>
      <w:r w:rsidR="00765DDF" w:rsidRPr="000856D9">
        <w:t>ing</w:t>
      </w:r>
      <w:r w:rsidR="00B714BB" w:rsidRPr="000856D9">
        <w:t xml:space="preserve"> </w:t>
      </w:r>
      <w:r w:rsidR="00E95153" w:rsidRPr="000856D9">
        <w:t>resistance determinants confer resistance to both antimicrobials</w:t>
      </w:r>
      <w:r w:rsidR="00B714BB" w:rsidRPr="000856D9">
        <w:t xml:space="preserve">. </w:t>
      </w:r>
      <w:r w:rsidRPr="000856D9">
        <w:t>However, other genes have also been implicated in resistance</w:t>
      </w:r>
      <w:r w:rsidR="00360DB8" w:rsidRPr="000856D9">
        <w:t xml:space="preserve"> </w:t>
      </w:r>
      <w:hyperlink w:anchor="_ENREF_66" w:tooltip="Olaitan, 2014 #77" w:history="1">
        <w:r w:rsidR="00E6184A" w:rsidRPr="000856D9">
          <w:fldChar w:fldCharType="begin"/>
        </w:r>
        <w:r w:rsidR="00E6184A">
          <w:instrText xml:space="preserve"> ADDIN EN.CITE &lt;EndNote&gt;&lt;Cite&gt;&lt;Author&gt;Olaitan&lt;/Author&gt;&lt;Year&gt;2014&lt;/Year&gt;&lt;RecNum&gt;77&lt;/RecNum&gt;&lt;DisplayText&gt;&lt;style face="superscript"&gt;66&lt;/style&gt;&lt;/DisplayText&gt;&lt;record&gt;&lt;rec-number&gt;77&lt;/rec-number&gt;&lt;foreign-keys&gt;&lt;key app="EN" db-id="sa2s9trw6peaa2ed0wavsazoaxpded2azz0w" timestamp="1437490207"&gt;77&lt;/key&gt;&lt;/foreign-keys&gt;&lt;ref-type name="Journal Article"&gt;17&lt;/ref-type&gt;&lt;contributors&gt;&lt;authors&gt;&lt;author&gt;Olaitan, A. O.&lt;/author&gt;&lt;author&gt;Morand, S.&lt;/author&gt;&lt;author&gt;Rolain, J. M.&lt;/author&gt;&lt;/authors&gt;&lt;/contributors&gt;&lt;auth-address&gt;Unite de Recherche sur les Maladies Infectieuses et Tropicales Emergentes CNRS-IRD UMR 6236, Mediterranee Infection, Faculte de Medecine et de Pharmacie, Aix-Marseille-Universite Marseille, France.&amp;#xD;Institut des Sciences de l&amp;apos;Evolution, CNRS-IRD-UM2, CC065, Universite Montpellier 2 Montpellier, France.&lt;/auth-address&gt;&lt;titles&gt;&lt;title&gt;Mechanisms of polymyxin resistance: acquired and intrinsic resistance in bacteria&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643&lt;/pages&gt;&lt;volume&gt;5&lt;/volume&gt;&lt;dates&gt;&lt;year&gt;2014&lt;/year&gt;&lt;/dates&gt;&lt;isbn&gt;1664-302X (Electronic)&amp;#xD;1664-302X (Linking)&lt;/isbn&gt;&lt;accession-num&gt;25505462&lt;/accession-num&gt;&lt;urls&gt;&lt;related-urls&gt;&lt;url&gt;http://www.ncbi.nlm.nih.gov/pubmed/25505462&lt;/url&gt;&lt;/related-urls&gt;&lt;/urls&gt;&lt;custom2&gt;4244539&lt;/custom2&gt;&lt;electronic-resource-num&gt;10.3389/fmicb.2014.00643&lt;/electronic-resource-num&gt;&lt;/record&gt;&lt;/Cite&gt;&lt;/EndNote&gt;</w:instrText>
        </w:r>
        <w:r w:rsidR="00E6184A" w:rsidRPr="000856D9">
          <w:fldChar w:fldCharType="separate"/>
        </w:r>
        <w:r w:rsidR="00E6184A" w:rsidRPr="00E6184A">
          <w:rPr>
            <w:noProof/>
            <w:vertAlign w:val="superscript"/>
          </w:rPr>
          <w:t>66</w:t>
        </w:r>
        <w:r w:rsidR="00E6184A" w:rsidRPr="000856D9">
          <w:fldChar w:fldCharType="end"/>
        </w:r>
      </w:hyperlink>
      <w:r w:rsidRPr="000856D9">
        <w:t>.</w:t>
      </w:r>
      <w:r w:rsidR="00360DB8" w:rsidRPr="000856D9">
        <w:t xml:space="preserve"> </w:t>
      </w:r>
      <w:r w:rsidR="00121D8A" w:rsidRPr="000856D9">
        <w:t>Seven of the veterinary isolates</w:t>
      </w:r>
      <w:r w:rsidR="00765DDF" w:rsidRPr="000856D9">
        <w:t>, chosen for their extreme resistance,</w:t>
      </w:r>
      <w:r w:rsidR="00121D8A" w:rsidRPr="000856D9">
        <w:t xml:space="preserve"> were </w:t>
      </w:r>
      <w:r w:rsidR="00765DDF" w:rsidRPr="000856D9">
        <w:t xml:space="preserve">whole </w:t>
      </w:r>
      <w:r w:rsidR="00121D8A" w:rsidRPr="000856D9">
        <w:t xml:space="preserve">genome sequenced and mutations, </w:t>
      </w:r>
      <w:r w:rsidR="00D852D8">
        <w:t>surprisingly this included</w:t>
      </w:r>
      <w:r w:rsidR="00121D8A" w:rsidRPr="000856D9">
        <w:t xml:space="preserve"> stop codons</w:t>
      </w:r>
      <w:r w:rsidR="002419A2" w:rsidRPr="000856D9">
        <w:t xml:space="preserve"> (a severe mutation resulting in early termination of transcription and therefore no or highly altered protein production)</w:t>
      </w:r>
      <w:r w:rsidR="00121D8A" w:rsidRPr="000856D9">
        <w:t xml:space="preserve">, </w:t>
      </w:r>
      <w:r w:rsidR="00D852D8">
        <w:t xml:space="preserve">that </w:t>
      </w:r>
      <w:r w:rsidR="00121D8A" w:rsidRPr="000856D9">
        <w:t>were detected in genes previously implicated in polymyxin resistance</w:t>
      </w:r>
      <w:r w:rsidR="009F0A4A" w:rsidRPr="000856D9">
        <w:t xml:space="preserve"> such as </w:t>
      </w:r>
      <w:r w:rsidR="009F0A4A" w:rsidRPr="000856D9">
        <w:rPr>
          <w:i/>
        </w:rPr>
        <w:t>pyrC, wapR, mpl</w:t>
      </w:r>
      <w:r w:rsidR="009F0A4A" w:rsidRPr="000856D9">
        <w:t xml:space="preserve"> and </w:t>
      </w:r>
      <w:r w:rsidR="009F0A4A" w:rsidRPr="000856D9">
        <w:rPr>
          <w:i/>
        </w:rPr>
        <w:t>ampR</w:t>
      </w:r>
      <w:r w:rsidR="00121D8A" w:rsidRPr="000856D9">
        <w:rPr>
          <w:i/>
        </w:rPr>
        <w:t>.</w:t>
      </w:r>
      <w:r w:rsidR="00121D8A" w:rsidRPr="000856D9">
        <w:t xml:space="preserve"> Many of the sequences studied showed modifications in genes leading to an altered</w:t>
      </w:r>
      <w:r w:rsidR="001463C8" w:rsidRPr="000856D9">
        <w:t xml:space="preserve"> amino acid, </w:t>
      </w:r>
      <w:r w:rsidR="00D15351" w:rsidRPr="000856D9">
        <w:t>several</w:t>
      </w:r>
      <w:r w:rsidR="001463C8" w:rsidRPr="000856D9">
        <w:t xml:space="preserve"> of which had altered hydrophobic/hydrophilic properties</w:t>
      </w:r>
      <w:r w:rsidR="002419A2" w:rsidRPr="000856D9">
        <w:t xml:space="preserve"> which </w:t>
      </w:r>
      <w:r w:rsidR="00D852D8">
        <w:t>can result</w:t>
      </w:r>
      <w:r w:rsidR="002419A2" w:rsidRPr="000856D9">
        <w:t xml:space="preserve"> in conformational or activity changes in the protein</w:t>
      </w:r>
      <w:r w:rsidR="009F0A4A" w:rsidRPr="000856D9">
        <w:t>.</w:t>
      </w:r>
      <w:r w:rsidR="00121D8A" w:rsidRPr="000856D9">
        <w:t xml:space="preserve"> </w:t>
      </w:r>
      <w:r w:rsidR="009F0A4A" w:rsidRPr="000856D9">
        <w:t>I</w:t>
      </w:r>
      <w:r w:rsidR="00121D8A" w:rsidRPr="000856D9">
        <w:t xml:space="preserve">t is possible that a combination of </w:t>
      </w:r>
      <w:r w:rsidR="009F0A4A" w:rsidRPr="000856D9">
        <w:t xml:space="preserve">these </w:t>
      </w:r>
      <w:r w:rsidR="00121D8A" w:rsidRPr="000856D9">
        <w:t xml:space="preserve">mutations </w:t>
      </w:r>
      <w:r w:rsidR="009F0A4A" w:rsidRPr="000856D9">
        <w:t>may lead</w:t>
      </w:r>
      <w:r w:rsidR="00121D8A" w:rsidRPr="000856D9">
        <w:t xml:space="preserve"> to a change in phenotype through membrane remodelling</w:t>
      </w:r>
      <w:r w:rsidR="009F0A4A" w:rsidRPr="000856D9">
        <w:t xml:space="preserve"> </w:t>
      </w:r>
      <w:hyperlink w:anchor="_ENREF_66" w:tooltip="Olaitan, 2014 #77" w:history="1">
        <w:r w:rsidR="00E6184A" w:rsidRPr="000856D9">
          <w:fldChar w:fldCharType="begin"/>
        </w:r>
        <w:r w:rsidR="00E6184A">
          <w:instrText xml:space="preserve"> ADDIN EN.CITE &lt;EndNote&gt;&lt;Cite&gt;&lt;Author&gt;Olaitan&lt;/Author&gt;&lt;Year&gt;2014&lt;/Year&gt;&lt;RecNum&gt;77&lt;/RecNum&gt;&lt;DisplayText&gt;&lt;style face="superscript"&gt;66&lt;/style&gt;&lt;/DisplayText&gt;&lt;record&gt;&lt;rec-number&gt;77&lt;/rec-number&gt;&lt;foreign-keys&gt;&lt;key app="EN" db-id="sa2s9trw6peaa2ed0wavsazoaxpded2azz0w" timestamp="1437490207"&gt;77&lt;/key&gt;&lt;/foreign-keys&gt;&lt;ref-type name="Journal Article"&gt;17&lt;/ref-type&gt;&lt;contributors&gt;&lt;authors&gt;&lt;author&gt;Olaitan, A. O.&lt;/author&gt;&lt;author&gt;Morand, S.&lt;/author&gt;&lt;author&gt;Rolain, J. M.&lt;/author&gt;&lt;/authors&gt;&lt;/contributors&gt;&lt;auth-address&gt;Unite de Recherche sur les Maladies Infectieuses et Tropicales Emergentes CNRS-IRD UMR 6236, Mediterranee Infection, Faculte de Medecine et de Pharmacie, Aix-Marseille-Universite Marseille, France.&amp;#xD;Institut des Sciences de l&amp;apos;Evolution, CNRS-IRD-UM2, CC065, Universite Montpellier 2 Montpellier, France.&lt;/auth-address&gt;&lt;titles&gt;&lt;title&gt;Mechanisms of polymyxin resistance: acquired and intrinsic resistance in bacteria&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643&lt;/pages&gt;&lt;volume&gt;5&lt;/volume&gt;&lt;dates&gt;&lt;year&gt;2014&lt;/year&gt;&lt;/dates&gt;&lt;isbn&gt;1664-302X (Electronic)&amp;#xD;1664-302X (Linking)&lt;/isbn&gt;&lt;accession-num&gt;25505462&lt;/accession-num&gt;&lt;urls&gt;&lt;related-urls&gt;&lt;url&gt;http://www.ncbi.nlm.nih.gov/pubmed/25505462&lt;/url&gt;&lt;/related-urls&gt;&lt;/urls&gt;&lt;custom2&gt;4244539&lt;/custom2&gt;&lt;electronic-resource-num&gt;10.3389/fmicb.2014.00643&lt;/electronic-resource-num&gt;&lt;/record&gt;&lt;/Cite&gt;&lt;/EndNote&gt;</w:instrText>
        </w:r>
        <w:r w:rsidR="00E6184A" w:rsidRPr="000856D9">
          <w:fldChar w:fldCharType="separate"/>
        </w:r>
        <w:r w:rsidR="00E6184A" w:rsidRPr="00E6184A">
          <w:rPr>
            <w:noProof/>
            <w:vertAlign w:val="superscript"/>
          </w:rPr>
          <w:t>66</w:t>
        </w:r>
        <w:r w:rsidR="00E6184A" w:rsidRPr="000856D9">
          <w:fldChar w:fldCharType="end"/>
        </w:r>
      </w:hyperlink>
      <w:r w:rsidR="002419A2" w:rsidRPr="000856D9">
        <w:t xml:space="preserve"> although further studies would be needed to confirm this</w:t>
      </w:r>
      <w:r w:rsidR="00121D8A" w:rsidRPr="000856D9">
        <w:t>.</w:t>
      </w:r>
      <w:r w:rsidR="001335EC" w:rsidRPr="000856D9">
        <w:t xml:space="preserve"> </w:t>
      </w:r>
    </w:p>
    <w:p w14:paraId="410018FE" w14:textId="77777777" w:rsidR="00B87FC8" w:rsidRPr="000856D9" w:rsidRDefault="00B87FC8" w:rsidP="000F6F47">
      <w:pPr>
        <w:spacing w:line="480" w:lineRule="auto"/>
      </w:pPr>
    </w:p>
    <w:p w14:paraId="3BCB985F" w14:textId="77777777" w:rsidR="00946BCB" w:rsidRPr="000856D9" w:rsidRDefault="00B714BB" w:rsidP="000F6F47">
      <w:pPr>
        <w:spacing w:line="480" w:lineRule="auto"/>
      </w:pPr>
      <w:r w:rsidRPr="000856D9">
        <w:rPr>
          <w:rFonts w:cs="Arial"/>
          <w:lang w:val="en-US"/>
        </w:rPr>
        <w:t xml:space="preserve">Using the array </w:t>
      </w:r>
      <w:r w:rsidR="005C2DF5" w:rsidRPr="000856D9">
        <w:rPr>
          <w:rFonts w:cs="Arial"/>
          <w:lang w:val="en-US"/>
        </w:rPr>
        <w:t xml:space="preserve">tube </w:t>
      </w:r>
      <w:r w:rsidRPr="000856D9">
        <w:rPr>
          <w:rFonts w:cs="Arial"/>
          <w:lang w:val="en-US"/>
        </w:rPr>
        <w:t xml:space="preserve">typing method, the </w:t>
      </w:r>
      <w:r w:rsidR="00F92157" w:rsidRPr="000856D9">
        <w:rPr>
          <w:rFonts w:cs="Arial"/>
          <w:i/>
          <w:lang w:val="en-US"/>
        </w:rPr>
        <w:t>P. aeruginosa</w:t>
      </w:r>
      <w:r w:rsidRPr="000856D9">
        <w:rPr>
          <w:rFonts w:cs="Arial"/>
          <w:lang w:val="en-US"/>
        </w:rPr>
        <w:t xml:space="preserve"> veterinary isolates were found to be distributed </w:t>
      </w:r>
      <w:r w:rsidR="005957E0" w:rsidRPr="000856D9">
        <w:rPr>
          <w:rFonts w:cs="Arial"/>
          <w:lang w:val="en-US"/>
        </w:rPr>
        <w:t>throughout</w:t>
      </w:r>
      <w:r w:rsidRPr="000856D9">
        <w:rPr>
          <w:rFonts w:cs="Arial"/>
          <w:lang w:val="en-US"/>
        </w:rPr>
        <w:t xml:space="preserve"> the </w:t>
      </w:r>
      <w:r w:rsidR="00F92157" w:rsidRPr="000856D9">
        <w:rPr>
          <w:rFonts w:cs="Arial"/>
          <w:i/>
          <w:lang w:val="en-US"/>
        </w:rPr>
        <w:t>P. aeruginosa</w:t>
      </w:r>
      <w:r w:rsidRPr="000856D9">
        <w:rPr>
          <w:rFonts w:cs="Arial"/>
          <w:lang w:val="en-US"/>
        </w:rPr>
        <w:t xml:space="preserve"> population. </w:t>
      </w:r>
      <w:r w:rsidR="00F7785D" w:rsidRPr="000856D9">
        <w:t xml:space="preserve">These findings </w:t>
      </w:r>
      <w:r w:rsidR="003E64A7" w:rsidRPr="000856D9">
        <w:t xml:space="preserve">highlight the </w:t>
      </w:r>
      <w:r w:rsidR="005957E0" w:rsidRPr="000856D9">
        <w:t xml:space="preserve">potential </w:t>
      </w:r>
      <w:r w:rsidR="003E64A7" w:rsidRPr="000856D9">
        <w:t xml:space="preserve">of </w:t>
      </w:r>
      <w:r w:rsidR="00435159" w:rsidRPr="000856D9">
        <w:t xml:space="preserve">transmission of </w:t>
      </w:r>
      <w:r w:rsidR="003E64A7" w:rsidRPr="000856D9">
        <w:t xml:space="preserve">these bacteria </w:t>
      </w:r>
      <w:r w:rsidR="00435159" w:rsidRPr="000856D9">
        <w:t>between humans and animals</w:t>
      </w:r>
      <w:r w:rsidR="003E64A7" w:rsidRPr="000856D9">
        <w:t>.</w:t>
      </w:r>
      <w:r w:rsidR="009B1399" w:rsidRPr="000856D9">
        <w:t xml:space="preserve"> Using whole genome sequencing</w:t>
      </w:r>
      <w:r w:rsidR="00F14244" w:rsidRPr="000856D9">
        <w:t xml:space="preserve"> on a limited subset of isolates</w:t>
      </w:r>
      <w:r w:rsidR="009B1399" w:rsidRPr="000856D9">
        <w:t xml:space="preserve">, the veterinary isolates were generally clustered within the main </w:t>
      </w:r>
      <w:r w:rsidR="00F92157" w:rsidRPr="000856D9">
        <w:rPr>
          <w:i/>
        </w:rPr>
        <w:t>P.</w:t>
      </w:r>
      <w:r w:rsidR="004A0350" w:rsidRPr="000856D9">
        <w:rPr>
          <w:i/>
        </w:rPr>
        <w:t> </w:t>
      </w:r>
      <w:r w:rsidR="00F92157" w:rsidRPr="000856D9">
        <w:rPr>
          <w:i/>
        </w:rPr>
        <w:t>aeruginosa</w:t>
      </w:r>
      <w:r w:rsidR="009B1399" w:rsidRPr="000856D9">
        <w:t xml:space="preserve"> population</w:t>
      </w:r>
      <w:r w:rsidR="005C2DF5" w:rsidRPr="000856D9">
        <w:t>;</w:t>
      </w:r>
      <w:r w:rsidR="009B1399" w:rsidRPr="000856D9">
        <w:t xml:space="preserve"> however one isolate, 856, did not cluster with any other previously sequenced isolate. Through mapping to </w:t>
      </w:r>
      <w:r w:rsidR="005C2DF5" w:rsidRPr="000856D9">
        <w:t xml:space="preserve">the genomes of </w:t>
      </w:r>
      <w:r w:rsidR="009B1399" w:rsidRPr="000856D9">
        <w:t>both PA</w:t>
      </w:r>
      <w:r w:rsidR="005C2DF5" w:rsidRPr="000856D9">
        <w:t>O</w:t>
      </w:r>
      <w:r w:rsidR="009B1399" w:rsidRPr="000856D9">
        <w:t xml:space="preserve">1 and PA14, </w:t>
      </w:r>
      <w:r w:rsidR="005C2DF5" w:rsidRPr="000856D9">
        <w:t>we found that this</w:t>
      </w:r>
      <w:r w:rsidR="009B1399" w:rsidRPr="000856D9">
        <w:t xml:space="preserve"> isolate had double the number of SNPs and indels </w:t>
      </w:r>
      <w:r w:rsidR="005957E0" w:rsidRPr="000856D9">
        <w:t xml:space="preserve">shown by </w:t>
      </w:r>
      <w:r w:rsidR="009B1399" w:rsidRPr="000856D9">
        <w:t>any of the other isolates sequenced. The isolate was of equine origin and</w:t>
      </w:r>
      <w:r w:rsidR="00727284" w:rsidRPr="000856D9">
        <w:t xml:space="preserve"> </w:t>
      </w:r>
      <w:r w:rsidR="009B1399" w:rsidRPr="000856D9">
        <w:t xml:space="preserve">highlights the importance of studying alternative and underrepresented niches in order to fully characterise the </w:t>
      </w:r>
      <w:r w:rsidR="001E3F09" w:rsidRPr="000856D9">
        <w:rPr>
          <w:i/>
        </w:rPr>
        <w:t>P. aeruginosa</w:t>
      </w:r>
      <w:r w:rsidR="009B1399" w:rsidRPr="000856D9">
        <w:t xml:space="preserve"> pan genome.</w:t>
      </w:r>
    </w:p>
    <w:p w14:paraId="0CA15506" w14:textId="77777777" w:rsidR="00883CAC" w:rsidRPr="000856D9" w:rsidRDefault="00883CAC" w:rsidP="000F6F47">
      <w:pPr>
        <w:spacing w:line="480" w:lineRule="auto"/>
      </w:pPr>
    </w:p>
    <w:p w14:paraId="244778DC" w14:textId="6EC4A7C5" w:rsidR="00B714BB" w:rsidRPr="000856D9" w:rsidRDefault="009B1399" w:rsidP="000F6F47">
      <w:pPr>
        <w:spacing w:line="480" w:lineRule="auto"/>
      </w:pPr>
      <w:r w:rsidRPr="000856D9">
        <w:t>In conclusion, t</w:t>
      </w:r>
      <w:r w:rsidR="00B714BB" w:rsidRPr="000856D9">
        <w:t>hese findings raise concern</w:t>
      </w:r>
      <w:r w:rsidRPr="000856D9">
        <w:t>s</w:t>
      </w:r>
      <w:r w:rsidR="00B714BB" w:rsidRPr="000856D9">
        <w:t xml:space="preserve"> regarding the use of polymyxins within the veterinary community.  </w:t>
      </w:r>
      <w:r w:rsidR="004A0350" w:rsidRPr="000856D9">
        <w:t>Such isolates</w:t>
      </w:r>
      <w:r w:rsidR="002419A2" w:rsidRPr="000856D9">
        <w:t xml:space="preserve"> (from both dogs and horses)</w:t>
      </w:r>
      <w:r w:rsidR="004A0350" w:rsidRPr="000856D9">
        <w:t xml:space="preserve"> </w:t>
      </w:r>
      <w:r w:rsidR="00B714BB" w:rsidRPr="000856D9">
        <w:t>could then potential</w:t>
      </w:r>
      <w:r w:rsidR="003E079A" w:rsidRPr="000856D9">
        <w:t>ly</w:t>
      </w:r>
      <w:r w:rsidR="00B714BB" w:rsidRPr="000856D9">
        <w:t xml:space="preserve"> act as a source of </w:t>
      </w:r>
      <w:r w:rsidR="003E079A" w:rsidRPr="000856D9">
        <w:t>resistant isolates</w:t>
      </w:r>
      <w:r w:rsidR="00727284" w:rsidRPr="000856D9">
        <w:t xml:space="preserve"> </w:t>
      </w:r>
      <w:r w:rsidR="00B714BB" w:rsidRPr="000856D9">
        <w:t>for the human</w:t>
      </w:r>
      <w:r w:rsidR="00CF79EA" w:rsidRPr="000856D9">
        <w:t>-associated</w:t>
      </w:r>
      <w:r w:rsidR="00B714BB" w:rsidRPr="000856D9">
        <w:t xml:space="preserve"> </w:t>
      </w:r>
      <w:r w:rsidR="00F92157" w:rsidRPr="000856D9">
        <w:rPr>
          <w:i/>
        </w:rPr>
        <w:t>P.</w:t>
      </w:r>
      <w:r w:rsidR="004A0350" w:rsidRPr="000856D9">
        <w:rPr>
          <w:i/>
        </w:rPr>
        <w:t> </w:t>
      </w:r>
      <w:r w:rsidR="00F92157" w:rsidRPr="000856D9">
        <w:rPr>
          <w:i/>
        </w:rPr>
        <w:t>aeruginosa</w:t>
      </w:r>
      <w:r w:rsidR="00B714BB" w:rsidRPr="000856D9">
        <w:t xml:space="preserve"> population. </w:t>
      </w:r>
      <w:r w:rsidR="00173CA8" w:rsidRPr="000856D9">
        <w:t>The findings suggest that future surveillance of polymyxin resistance in animal</w:t>
      </w:r>
      <w:r w:rsidR="00CF79EA" w:rsidRPr="000856D9">
        <w:t>-associated</w:t>
      </w:r>
      <w:r w:rsidR="00173CA8" w:rsidRPr="000856D9">
        <w:t xml:space="preserve"> </w:t>
      </w:r>
      <w:r w:rsidR="00173CA8" w:rsidRPr="000856D9">
        <w:rPr>
          <w:i/>
        </w:rPr>
        <w:t>P. aeruginosa</w:t>
      </w:r>
      <w:r w:rsidR="00173CA8" w:rsidRPr="000856D9">
        <w:t xml:space="preserve"> strains </w:t>
      </w:r>
      <w:r w:rsidR="003E079A" w:rsidRPr="000856D9">
        <w:t>is warranted</w:t>
      </w:r>
      <w:r w:rsidR="00B714BB" w:rsidRPr="000856D9">
        <w:t xml:space="preserve">. </w:t>
      </w:r>
      <w:r w:rsidR="00FC1118" w:rsidRPr="000856D9">
        <w:t xml:space="preserve">In this study, there was a small sample size from only one geographical location and no detailed history of prior antibiotic usage. These limitations warrant further, much larger studies. </w:t>
      </w:r>
      <w:r w:rsidR="00173CA8" w:rsidRPr="000856D9">
        <w:t xml:space="preserve">The veterinary setting is an often ignored niche that provides close proximity between humans and companion animals and therefore cross infection of resistant organisms would be possible.  </w:t>
      </w:r>
      <w:r w:rsidR="00B714BB" w:rsidRPr="000856D9">
        <w:t xml:space="preserve">The preservation of colistin as a “last resort” </w:t>
      </w:r>
      <w:r w:rsidR="00E67BD5" w:rsidRPr="000856D9">
        <w:t xml:space="preserve">effective </w:t>
      </w:r>
      <w:r w:rsidR="00B714BB" w:rsidRPr="000856D9">
        <w:t>anti-pseudomonal drug is of great concern.</w:t>
      </w:r>
    </w:p>
    <w:p w14:paraId="64F453CE" w14:textId="77777777" w:rsidR="007373D6" w:rsidRPr="000856D9" w:rsidRDefault="007373D6" w:rsidP="000F6F47">
      <w:pPr>
        <w:spacing w:line="480" w:lineRule="auto"/>
      </w:pPr>
    </w:p>
    <w:p w14:paraId="0C3FF568" w14:textId="77777777" w:rsidR="0038678C" w:rsidRPr="000856D9" w:rsidRDefault="009C3E69" w:rsidP="000F6F47">
      <w:pPr>
        <w:spacing w:line="480" w:lineRule="auto"/>
        <w:rPr>
          <w:b/>
          <w:u w:val="single"/>
        </w:rPr>
      </w:pPr>
      <w:r w:rsidRPr="000856D9">
        <w:rPr>
          <w:b/>
          <w:u w:val="single"/>
        </w:rPr>
        <w:t>Acknowledgements</w:t>
      </w:r>
    </w:p>
    <w:p w14:paraId="0CB65C05" w14:textId="77777777" w:rsidR="00FF2B4A" w:rsidRPr="000856D9" w:rsidRDefault="00684369" w:rsidP="00FF2B4A">
      <w:pPr>
        <w:spacing w:line="480" w:lineRule="auto"/>
        <w:rPr>
          <w:rFonts w:cs="Arial"/>
          <w:lang w:val="en-US"/>
        </w:rPr>
      </w:pPr>
      <w:r w:rsidRPr="000856D9">
        <w:rPr>
          <w:rFonts w:cs="Arial"/>
          <w:lang w:val="en-US"/>
        </w:rPr>
        <w:t>The sequencing was performed as part of the International Pseudomonas Consortium.</w:t>
      </w:r>
      <w:r w:rsidR="002642EC" w:rsidRPr="000856D9">
        <w:rPr>
          <w:rFonts w:cs="Arial"/>
          <w:lang w:val="en-US"/>
        </w:rPr>
        <w:t xml:space="preserve"> </w:t>
      </w:r>
      <w:r w:rsidR="00F4602C" w:rsidRPr="000856D9">
        <w:rPr>
          <w:rFonts w:cs="Arial"/>
          <w:lang w:val="en-US"/>
        </w:rPr>
        <w:t xml:space="preserve">The work was supported through a University of Liverpool/Wellcome Trust Research taster fellowship and internal funding. </w:t>
      </w:r>
      <w:r w:rsidR="00FF2B4A" w:rsidRPr="000856D9">
        <w:rPr>
          <w:rFonts w:cs="Arial"/>
          <w:lang w:val="en-US"/>
        </w:rPr>
        <w:t xml:space="preserve">AS is supported by a </w:t>
      </w:r>
      <w:r w:rsidR="00F4602C" w:rsidRPr="000856D9">
        <w:rPr>
          <w:rFonts w:cs="Arial"/>
          <w:lang w:val="en-US"/>
        </w:rPr>
        <w:t xml:space="preserve">University of Liverpool/Wellcome Trust Research taster fellowship </w:t>
      </w:r>
      <w:r w:rsidR="00FF2B4A" w:rsidRPr="000856D9">
        <w:rPr>
          <w:rFonts w:cs="Arial"/>
          <w:lang w:val="en-US"/>
        </w:rPr>
        <w:t xml:space="preserve">and JLF is supported through a Leverhulme Trust Early Career Fellowship. JJ is supported by a Cystic Fibrosis Canada postdoctoral fellowship. </w:t>
      </w:r>
      <w:r w:rsidR="00FF2B4A" w:rsidRPr="000856D9">
        <w:rPr>
          <w:lang w:val="en-CA"/>
        </w:rPr>
        <w:t>RCL is funded by Cystic Fibrosis Canada and by the Canadian Institute for Health Research (CIHR)</w:t>
      </w:r>
      <w:r w:rsidR="00FF2B4A" w:rsidRPr="000856D9">
        <w:rPr>
          <w:rFonts w:cs="Arial"/>
          <w:lang w:val="en-US"/>
        </w:rPr>
        <w:t>.</w:t>
      </w:r>
    </w:p>
    <w:p w14:paraId="4AF4D8FF" w14:textId="77777777" w:rsidR="00F62506" w:rsidRPr="000856D9" w:rsidRDefault="00F62506" w:rsidP="000F6F47">
      <w:pPr>
        <w:spacing w:line="480" w:lineRule="auto"/>
        <w:rPr>
          <w:rFonts w:cs="Arial"/>
          <w:lang w:val="en-US"/>
        </w:rPr>
      </w:pPr>
    </w:p>
    <w:p w14:paraId="2E359CC8" w14:textId="77777777" w:rsidR="005A4DB6" w:rsidRPr="000856D9" w:rsidRDefault="005A4DB6" w:rsidP="000F6F47">
      <w:pPr>
        <w:spacing w:line="480" w:lineRule="auto"/>
      </w:pPr>
    </w:p>
    <w:p w14:paraId="59CC7EF2" w14:textId="77777777" w:rsidR="008E651B" w:rsidRPr="000856D9" w:rsidRDefault="008E651B" w:rsidP="000F6F47">
      <w:pPr>
        <w:spacing w:line="480" w:lineRule="auto"/>
      </w:pPr>
    </w:p>
    <w:p w14:paraId="152EDF09" w14:textId="77777777" w:rsidR="008E651B" w:rsidRPr="000856D9" w:rsidRDefault="008E651B" w:rsidP="000F6F47">
      <w:pPr>
        <w:spacing w:line="480" w:lineRule="auto"/>
      </w:pPr>
    </w:p>
    <w:p w14:paraId="422F1CEF" w14:textId="77777777" w:rsidR="008E651B" w:rsidRPr="000856D9" w:rsidRDefault="008E651B" w:rsidP="000F6F47">
      <w:pPr>
        <w:spacing w:line="480" w:lineRule="auto"/>
      </w:pPr>
    </w:p>
    <w:p w14:paraId="2475CD4D" w14:textId="528F2E75" w:rsidR="00E47790" w:rsidRDefault="00E47790" w:rsidP="000F6F47">
      <w:pPr>
        <w:spacing w:line="480" w:lineRule="auto"/>
      </w:pPr>
      <w:r w:rsidRPr="000856D9">
        <w:t>Figures and Tables.</w:t>
      </w:r>
    </w:p>
    <w:p w14:paraId="59F61BA3" w14:textId="01A8BCC8" w:rsidR="00F52E3A" w:rsidRDefault="00F52E3A" w:rsidP="000F6F47">
      <w:pPr>
        <w:spacing w:line="480" w:lineRule="auto"/>
      </w:pPr>
    </w:p>
    <w:p w14:paraId="42FF3E9C" w14:textId="77777777" w:rsidR="00F52E3A" w:rsidRPr="001F4E40" w:rsidRDefault="00F52E3A" w:rsidP="00F52E3A">
      <w:pPr>
        <w:spacing w:line="480" w:lineRule="auto"/>
        <w:rPr>
          <w:sz w:val="20"/>
          <w:szCs w:val="20"/>
        </w:rPr>
      </w:pPr>
      <w:r w:rsidRPr="001F4E40">
        <w:rPr>
          <w:sz w:val="20"/>
          <w:szCs w:val="20"/>
        </w:rPr>
        <w:t xml:space="preserve">Figure 1. </w:t>
      </w:r>
      <w:r>
        <w:rPr>
          <w:sz w:val="20"/>
          <w:szCs w:val="20"/>
        </w:rPr>
        <w:t>R</w:t>
      </w:r>
      <w:r w:rsidRPr="001F4E40">
        <w:rPr>
          <w:sz w:val="20"/>
          <w:szCs w:val="20"/>
        </w:rPr>
        <w:t xml:space="preserve">esistance of </w:t>
      </w:r>
      <w:r w:rsidRPr="001F4E40">
        <w:rPr>
          <w:i/>
          <w:sz w:val="20"/>
          <w:szCs w:val="20"/>
        </w:rPr>
        <w:t>P. aeruginosa</w:t>
      </w:r>
      <w:r w:rsidRPr="001F4E40">
        <w:rPr>
          <w:sz w:val="20"/>
          <w:szCs w:val="20"/>
        </w:rPr>
        <w:t xml:space="preserve"> to polymyxins in isolates from companion animals and humans. Polymyxin B resistance in A). veterinary isolates and B) human isolates. Colistin resistance in C). veterinary isolates and D) human isolates. </w:t>
      </w:r>
    </w:p>
    <w:p w14:paraId="4F857BF2" w14:textId="77777777" w:rsidR="00F52E3A" w:rsidRDefault="00F52E3A"/>
    <w:p w14:paraId="707596EA" w14:textId="77777777" w:rsidR="00F52E3A" w:rsidRDefault="00F52E3A" w:rsidP="00F52E3A">
      <w:pPr>
        <w:spacing w:line="480" w:lineRule="auto"/>
        <w:rPr>
          <w:sz w:val="20"/>
          <w:szCs w:val="20"/>
        </w:rPr>
      </w:pPr>
    </w:p>
    <w:p w14:paraId="3644A5EF" w14:textId="6D9E642A" w:rsidR="00F52E3A" w:rsidRPr="001F4E40" w:rsidRDefault="00F52E3A" w:rsidP="00F52E3A">
      <w:pPr>
        <w:spacing w:line="480" w:lineRule="auto"/>
        <w:rPr>
          <w:sz w:val="20"/>
          <w:szCs w:val="20"/>
        </w:rPr>
      </w:pPr>
      <w:r w:rsidRPr="001F4E40">
        <w:rPr>
          <w:sz w:val="20"/>
          <w:szCs w:val="20"/>
        </w:rPr>
        <w:t xml:space="preserve">Figure 2. Distribution of the array tube codes of the veterinary </w:t>
      </w:r>
      <w:r w:rsidRPr="001F4E40">
        <w:rPr>
          <w:i/>
          <w:sz w:val="20"/>
          <w:szCs w:val="20"/>
        </w:rPr>
        <w:t>P. aeruginosa</w:t>
      </w:r>
      <w:r w:rsidRPr="001F4E40">
        <w:rPr>
          <w:sz w:val="20"/>
          <w:szCs w:val="20"/>
        </w:rPr>
        <w:t xml:space="preserve"> isolates amongst a larger panel of </w:t>
      </w:r>
      <w:r w:rsidRPr="001F4E40">
        <w:rPr>
          <w:i/>
          <w:sz w:val="20"/>
          <w:szCs w:val="20"/>
        </w:rPr>
        <w:t>P. aeruginosa</w:t>
      </w:r>
      <w:r w:rsidRPr="001F4E40">
        <w:rPr>
          <w:sz w:val="20"/>
          <w:szCs w:val="20"/>
        </w:rPr>
        <w:t xml:space="preserve"> isolates using eBurst analysis. Veterinary isolates highlighted in red.</w:t>
      </w:r>
    </w:p>
    <w:p w14:paraId="2A54A9E0" w14:textId="77777777" w:rsidR="00F52E3A" w:rsidRDefault="00F52E3A" w:rsidP="00F52E3A">
      <w:pPr>
        <w:spacing w:line="480" w:lineRule="auto"/>
        <w:rPr>
          <w:sz w:val="20"/>
          <w:szCs w:val="20"/>
        </w:rPr>
      </w:pPr>
    </w:p>
    <w:p w14:paraId="247B918F" w14:textId="51AE648F" w:rsidR="00F52E3A" w:rsidRPr="001F4E40" w:rsidRDefault="00F52E3A" w:rsidP="00F52E3A">
      <w:pPr>
        <w:spacing w:line="480" w:lineRule="auto"/>
        <w:rPr>
          <w:rFonts w:eastAsia="Times New Roman" w:cs="Tahoma"/>
          <w:color w:val="000000"/>
          <w:sz w:val="20"/>
          <w:szCs w:val="20"/>
        </w:rPr>
      </w:pPr>
      <w:r w:rsidRPr="001F4E40">
        <w:rPr>
          <w:sz w:val="20"/>
          <w:szCs w:val="20"/>
        </w:rPr>
        <w:t xml:space="preserve">Figure 3. </w:t>
      </w:r>
      <w:r w:rsidRPr="001F4E40">
        <w:rPr>
          <w:rFonts w:eastAsia="Times New Roman" w:cs="Tahoma"/>
          <w:color w:val="000000"/>
          <w:sz w:val="20"/>
          <w:szCs w:val="20"/>
        </w:rPr>
        <w:t xml:space="preserve">Maximum likelihood tree using the Tamura-Nei substitution model of </w:t>
      </w:r>
      <w:r w:rsidRPr="001F4E40">
        <w:rPr>
          <w:rFonts w:eastAsia="Times New Roman" w:cs="Tahoma"/>
          <w:i/>
          <w:iCs/>
          <w:color w:val="000000"/>
          <w:sz w:val="20"/>
          <w:szCs w:val="20"/>
        </w:rPr>
        <w:t xml:space="preserve">P. aeruginosa </w:t>
      </w:r>
      <w:r w:rsidRPr="001F4E40">
        <w:rPr>
          <w:rFonts w:eastAsia="Times New Roman" w:cs="Tahoma"/>
          <w:color w:val="000000"/>
          <w:sz w:val="20"/>
          <w:szCs w:val="20"/>
        </w:rPr>
        <w:t>core genome SNPs. The core genome is defined as polymorphic sites within 500bp fragments matching =&gt; 85% similarity in 342 genomes. The tree is based on 1336 phylogenetically informative polymorphic sites after gaps and N's were removed. Three clear groups are distinguishable: that containing PA14, PAO1 and PA7 respectively. Branches to PA7 and 856 have been truncated for clarity, so an impression of the real distances in the same tree has also been provided.</w:t>
      </w:r>
    </w:p>
    <w:p w14:paraId="415EE34D" w14:textId="11DFBDEA" w:rsidR="00F52E3A" w:rsidRDefault="00F52E3A">
      <w:r>
        <w:br w:type="page"/>
      </w:r>
    </w:p>
    <w:p w14:paraId="233BC694" w14:textId="77777777" w:rsidR="00F52E3A" w:rsidRPr="000856D9" w:rsidRDefault="00F52E3A" w:rsidP="000F6F47">
      <w:pPr>
        <w:spacing w:line="480" w:lineRule="auto"/>
      </w:pPr>
    </w:p>
    <w:p w14:paraId="5651B998" w14:textId="2BF9863F" w:rsidR="00E47790" w:rsidRDefault="00E47790" w:rsidP="00E47790">
      <w:pPr>
        <w:spacing w:line="480" w:lineRule="auto"/>
      </w:pPr>
      <w:r w:rsidRPr="000856D9">
        <w:rPr>
          <w:b/>
        </w:rPr>
        <w:t xml:space="preserve">Table 1 </w:t>
      </w:r>
      <w:r w:rsidR="00BC7635" w:rsidRPr="000856D9">
        <w:t>Companion animal</w:t>
      </w:r>
      <w:r w:rsidRPr="000856D9">
        <w:t xml:space="preserve"> bacterial isolates used in this study</w:t>
      </w:r>
      <w:r w:rsidR="005209F8" w:rsidRPr="000856D9">
        <w:t xml:space="preserve"> including Alere Array Tube Hexidecimal codes of veterinary </w:t>
      </w:r>
      <w:r w:rsidR="005209F8" w:rsidRPr="000856D9">
        <w:rPr>
          <w:i/>
        </w:rPr>
        <w:t>P. aeruginosa</w:t>
      </w:r>
      <w:r w:rsidR="005209F8" w:rsidRPr="000856D9">
        <w:t xml:space="preserve"> isolates. CF-cystic fibrosis, COPD-chronic obstructive pulmonary disorder, ICU-intensive care unit.</w:t>
      </w:r>
    </w:p>
    <w:p w14:paraId="1E9FF116" w14:textId="77777777" w:rsidR="00D852D8" w:rsidRPr="000856D9" w:rsidRDefault="00D852D8" w:rsidP="00E47790">
      <w:pPr>
        <w:spacing w:line="480" w:lineRule="auto"/>
      </w:pPr>
    </w:p>
    <w:tbl>
      <w:tblPr>
        <w:tblW w:w="8516" w:type="dxa"/>
        <w:tblBorders>
          <w:top w:val="single" w:sz="4" w:space="0" w:color="auto"/>
          <w:bottom w:val="single" w:sz="4" w:space="0" w:color="auto"/>
        </w:tblBorders>
        <w:tblLook w:val="0600" w:firstRow="0" w:lastRow="0" w:firstColumn="0" w:lastColumn="0" w:noHBand="1" w:noVBand="1"/>
      </w:tblPr>
      <w:tblGrid>
        <w:gridCol w:w="1275"/>
        <w:gridCol w:w="2736"/>
        <w:gridCol w:w="1484"/>
        <w:gridCol w:w="3021"/>
      </w:tblGrid>
      <w:tr w:rsidR="000856D9" w:rsidRPr="000856D9" w14:paraId="5EEF4B8A" w14:textId="77777777" w:rsidTr="005209F8">
        <w:trPr>
          <w:trHeight w:val="20"/>
        </w:trPr>
        <w:tc>
          <w:tcPr>
            <w:tcW w:w="1275" w:type="dxa"/>
            <w:tcBorders>
              <w:top w:val="single" w:sz="4" w:space="0" w:color="auto"/>
              <w:bottom w:val="single" w:sz="4" w:space="0" w:color="auto"/>
            </w:tcBorders>
          </w:tcPr>
          <w:p w14:paraId="1849E605" w14:textId="77777777" w:rsidR="005209F8" w:rsidRPr="000856D9" w:rsidRDefault="005209F8" w:rsidP="00E23F10">
            <w:pPr>
              <w:rPr>
                <w:sz w:val="16"/>
                <w:szCs w:val="16"/>
              </w:rPr>
            </w:pPr>
            <w:r w:rsidRPr="000856D9">
              <w:rPr>
                <w:sz w:val="16"/>
                <w:szCs w:val="16"/>
              </w:rPr>
              <w:t>Strain  or Isolate</w:t>
            </w:r>
          </w:p>
        </w:tc>
        <w:tc>
          <w:tcPr>
            <w:tcW w:w="2736" w:type="dxa"/>
            <w:tcBorders>
              <w:top w:val="single" w:sz="4" w:space="0" w:color="auto"/>
              <w:bottom w:val="single" w:sz="4" w:space="0" w:color="auto"/>
            </w:tcBorders>
          </w:tcPr>
          <w:p w14:paraId="660A1393" w14:textId="77777777" w:rsidR="005209F8" w:rsidRPr="000856D9" w:rsidRDefault="005209F8" w:rsidP="00E23F10">
            <w:pPr>
              <w:rPr>
                <w:sz w:val="16"/>
                <w:szCs w:val="16"/>
              </w:rPr>
            </w:pPr>
            <w:r w:rsidRPr="000856D9">
              <w:rPr>
                <w:sz w:val="16"/>
                <w:szCs w:val="16"/>
              </w:rPr>
              <w:t>Description</w:t>
            </w:r>
          </w:p>
        </w:tc>
        <w:tc>
          <w:tcPr>
            <w:tcW w:w="1484" w:type="dxa"/>
            <w:tcBorders>
              <w:top w:val="single" w:sz="4" w:space="0" w:color="auto"/>
              <w:bottom w:val="single" w:sz="4" w:space="0" w:color="auto"/>
            </w:tcBorders>
          </w:tcPr>
          <w:p w14:paraId="2B9DCC5D" w14:textId="77777777" w:rsidR="005209F8" w:rsidRPr="000856D9" w:rsidRDefault="005209F8" w:rsidP="00E23F10">
            <w:pPr>
              <w:rPr>
                <w:sz w:val="16"/>
                <w:szCs w:val="16"/>
              </w:rPr>
            </w:pPr>
            <w:r w:rsidRPr="000856D9">
              <w:rPr>
                <w:sz w:val="16"/>
                <w:szCs w:val="16"/>
              </w:rPr>
              <w:t>Array Tube Code</w:t>
            </w:r>
          </w:p>
        </w:tc>
        <w:tc>
          <w:tcPr>
            <w:tcW w:w="3021" w:type="dxa"/>
            <w:tcBorders>
              <w:top w:val="single" w:sz="4" w:space="0" w:color="auto"/>
              <w:bottom w:val="single" w:sz="4" w:space="0" w:color="auto"/>
            </w:tcBorders>
          </w:tcPr>
          <w:p w14:paraId="5FB5DD15" w14:textId="77777777" w:rsidR="005209F8" w:rsidRPr="000856D9" w:rsidRDefault="005209F8" w:rsidP="00E23F10">
            <w:pPr>
              <w:rPr>
                <w:sz w:val="16"/>
                <w:szCs w:val="16"/>
              </w:rPr>
            </w:pPr>
            <w:r w:rsidRPr="000856D9">
              <w:rPr>
                <w:sz w:val="16"/>
                <w:szCs w:val="16"/>
              </w:rPr>
              <w:t>Additional details on isolates with same array tube code (Cramer et al., )</w:t>
            </w:r>
          </w:p>
        </w:tc>
      </w:tr>
      <w:tr w:rsidR="000856D9" w:rsidRPr="000856D9" w14:paraId="4C0AE343" w14:textId="77777777" w:rsidTr="005209F8">
        <w:trPr>
          <w:trHeight w:val="20"/>
        </w:trPr>
        <w:tc>
          <w:tcPr>
            <w:tcW w:w="1275" w:type="dxa"/>
            <w:tcBorders>
              <w:top w:val="single" w:sz="4" w:space="0" w:color="auto"/>
            </w:tcBorders>
          </w:tcPr>
          <w:p w14:paraId="1D31CFF7" w14:textId="77777777" w:rsidR="005209F8" w:rsidRPr="000856D9" w:rsidRDefault="005209F8" w:rsidP="00E23F10">
            <w:pPr>
              <w:rPr>
                <w:sz w:val="16"/>
                <w:szCs w:val="16"/>
              </w:rPr>
            </w:pPr>
            <w:r w:rsidRPr="000856D9">
              <w:rPr>
                <w:sz w:val="16"/>
                <w:szCs w:val="16"/>
              </w:rPr>
              <w:t xml:space="preserve">Animal strains </w:t>
            </w:r>
          </w:p>
        </w:tc>
        <w:tc>
          <w:tcPr>
            <w:tcW w:w="2736" w:type="dxa"/>
            <w:tcBorders>
              <w:top w:val="single" w:sz="4" w:space="0" w:color="auto"/>
            </w:tcBorders>
          </w:tcPr>
          <w:p w14:paraId="1B04009D" w14:textId="77777777" w:rsidR="005209F8" w:rsidRPr="000856D9" w:rsidRDefault="005209F8" w:rsidP="00E23F10">
            <w:pPr>
              <w:rPr>
                <w:sz w:val="16"/>
                <w:szCs w:val="16"/>
              </w:rPr>
            </w:pPr>
          </w:p>
        </w:tc>
        <w:tc>
          <w:tcPr>
            <w:tcW w:w="1484" w:type="dxa"/>
            <w:tcBorders>
              <w:top w:val="single" w:sz="4" w:space="0" w:color="auto"/>
            </w:tcBorders>
          </w:tcPr>
          <w:p w14:paraId="03983E43" w14:textId="77777777" w:rsidR="005209F8" w:rsidRPr="000856D9" w:rsidRDefault="005209F8" w:rsidP="00E23F10">
            <w:pPr>
              <w:rPr>
                <w:sz w:val="16"/>
                <w:szCs w:val="16"/>
              </w:rPr>
            </w:pPr>
          </w:p>
        </w:tc>
        <w:tc>
          <w:tcPr>
            <w:tcW w:w="3021" w:type="dxa"/>
            <w:tcBorders>
              <w:top w:val="single" w:sz="4" w:space="0" w:color="auto"/>
            </w:tcBorders>
          </w:tcPr>
          <w:p w14:paraId="02993ECD" w14:textId="77777777" w:rsidR="005209F8" w:rsidRPr="000856D9" w:rsidRDefault="005209F8" w:rsidP="00E23F10">
            <w:pPr>
              <w:rPr>
                <w:sz w:val="16"/>
                <w:szCs w:val="16"/>
              </w:rPr>
            </w:pPr>
          </w:p>
        </w:tc>
      </w:tr>
      <w:tr w:rsidR="000856D9" w:rsidRPr="000856D9" w14:paraId="79923B6D" w14:textId="77777777" w:rsidTr="005209F8">
        <w:trPr>
          <w:trHeight w:val="20"/>
        </w:trPr>
        <w:tc>
          <w:tcPr>
            <w:tcW w:w="1275" w:type="dxa"/>
          </w:tcPr>
          <w:p w14:paraId="58BD624C" w14:textId="77777777" w:rsidR="005209F8" w:rsidRPr="000856D9" w:rsidRDefault="005209F8" w:rsidP="00E23F10">
            <w:pPr>
              <w:rPr>
                <w:sz w:val="16"/>
                <w:szCs w:val="16"/>
              </w:rPr>
            </w:pPr>
            <w:r w:rsidRPr="000856D9">
              <w:rPr>
                <w:sz w:val="16"/>
                <w:szCs w:val="16"/>
              </w:rPr>
              <w:t>1115</w:t>
            </w:r>
          </w:p>
        </w:tc>
        <w:tc>
          <w:tcPr>
            <w:tcW w:w="2736" w:type="dxa"/>
          </w:tcPr>
          <w:p w14:paraId="7470F019" w14:textId="77777777" w:rsidR="005209F8" w:rsidRPr="000856D9" w:rsidRDefault="005209F8" w:rsidP="00E23F10">
            <w:pPr>
              <w:rPr>
                <w:i/>
                <w:sz w:val="16"/>
                <w:szCs w:val="16"/>
              </w:rPr>
            </w:pPr>
            <w:r w:rsidRPr="000856D9">
              <w:rPr>
                <w:sz w:val="16"/>
                <w:szCs w:val="16"/>
              </w:rPr>
              <w:t>Canine testicle/ scrotum swab</w:t>
            </w:r>
          </w:p>
        </w:tc>
        <w:tc>
          <w:tcPr>
            <w:tcW w:w="1484" w:type="dxa"/>
          </w:tcPr>
          <w:p w14:paraId="2BB7DDE7" w14:textId="77777777" w:rsidR="005209F8" w:rsidRPr="000856D9" w:rsidRDefault="005209F8" w:rsidP="00BF47BC">
            <w:pPr>
              <w:rPr>
                <w:b/>
                <w:sz w:val="16"/>
                <w:szCs w:val="16"/>
              </w:rPr>
            </w:pPr>
            <w:r w:rsidRPr="000856D9">
              <w:rPr>
                <w:b/>
                <w:sz w:val="16"/>
                <w:szCs w:val="16"/>
              </w:rPr>
              <w:t>AF92</w:t>
            </w:r>
          </w:p>
        </w:tc>
        <w:tc>
          <w:tcPr>
            <w:tcW w:w="3021" w:type="dxa"/>
          </w:tcPr>
          <w:p w14:paraId="47C8B345" w14:textId="77777777" w:rsidR="005209F8" w:rsidRPr="000856D9" w:rsidRDefault="005209F8" w:rsidP="00BF47BC">
            <w:pPr>
              <w:rPr>
                <w:sz w:val="16"/>
                <w:szCs w:val="16"/>
              </w:rPr>
            </w:pPr>
            <w:r w:rsidRPr="000856D9">
              <w:rPr>
                <w:sz w:val="16"/>
                <w:szCs w:val="16"/>
              </w:rPr>
              <w:t>COPD, USA.</w:t>
            </w:r>
          </w:p>
        </w:tc>
      </w:tr>
      <w:tr w:rsidR="000856D9" w:rsidRPr="000856D9" w14:paraId="6ED1197B" w14:textId="77777777" w:rsidTr="005209F8">
        <w:trPr>
          <w:trHeight w:val="20"/>
        </w:trPr>
        <w:tc>
          <w:tcPr>
            <w:tcW w:w="1275" w:type="dxa"/>
          </w:tcPr>
          <w:p w14:paraId="79FEAADF" w14:textId="77777777" w:rsidR="005209F8" w:rsidRPr="000856D9" w:rsidRDefault="005209F8" w:rsidP="00E23F10">
            <w:pPr>
              <w:rPr>
                <w:sz w:val="16"/>
                <w:szCs w:val="16"/>
              </w:rPr>
            </w:pPr>
            <w:r w:rsidRPr="000856D9">
              <w:rPr>
                <w:sz w:val="16"/>
                <w:szCs w:val="16"/>
              </w:rPr>
              <w:t>1114</w:t>
            </w:r>
          </w:p>
        </w:tc>
        <w:tc>
          <w:tcPr>
            <w:tcW w:w="2736" w:type="dxa"/>
          </w:tcPr>
          <w:p w14:paraId="39EE2AF8" w14:textId="77777777" w:rsidR="005209F8" w:rsidRPr="000856D9" w:rsidRDefault="005209F8" w:rsidP="00E23F10">
            <w:pPr>
              <w:rPr>
                <w:sz w:val="16"/>
                <w:szCs w:val="16"/>
              </w:rPr>
            </w:pPr>
            <w:r w:rsidRPr="000856D9">
              <w:rPr>
                <w:sz w:val="16"/>
                <w:szCs w:val="16"/>
              </w:rPr>
              <w:t>Canine neck wound swab</w:t>
            </w:r>
          </w:p>
        </w:tc>
        <w:tc>
          <w:tcPr>
            <w:tcW w:w="1484" w:type="dxa"/>
          </w:tcPr>
          <w:p w14:paraId="00F32C9C" w14:textId="77777777" w:rsidR="005209F8" w:rsidRPr="000856D9" w:rsidRDefault="005209F8" w:rsidP="00BF47BC">
            <w:pPr>
              <w:rPr>
                <w:b/>
                <w:sz w:val="16"/>
                <w:szCs w:val="16"/>
              </w:rPr>
            </w:pPr>
            <w:r w:rsidRPr="000856D9">
              <w:rPr>
                <w:b/>
                <w:sz w:val="16"/>
                <w:szCs w:val="16"/>
              </w:rPr>
              <w:t>2C12</w:t>
            </w:r>
          </w:p>
        </w:tc>
        <w:tc>
          <w:tcPr>
            <w:tcW w:w="3021" w:type="dxa"/>
          </w:tcPr>
          <w:p w14:paraId="0C031F36" w14:textId="77777777" w:rsidR="005209F8" w:rsidRPr="000856D9" w:rsidRDefault="005209F8" w:rsidP="00BF47BC">
            <w:pPr>
              <w:rPr>
                <w:sz w:val="16"/>
                <w:szCs w:val="16"/>
              </w:rPr>
            </w:pPr>
            <w:r w:rsidRPr="000856D9">
              <w:rPr>
                <w:sz w:val="16"/>
                <w:szCs w:val="16"/>
              </w:rPr>
              <w:t>Water, Germany</w:t>
            </w:r>
          </w:p>
        </w:tc>
      </w:tr>
      <w:tr w:rsidR="000856D9" w:rsidRPr="000856D9" w14:paraId="5F5EA63E" w14:textId="77777777" w:rsidTr="005209F8">
        <w:trPr>
          <w:trHeight w:val="20"/>
        </w:trPr>
        <w:tc>
          <w:tcPr>
            <w:tcW w:w="1275" w:type="dxa"/>
          </w:tcPr>
          <w:p w14:paraId="66CB783C" w14:textId="77777777" w:rsidR="005209F8" w:rsidRPr="000856D9" w:rsidRDefault="005209F8" w:rsidP="00E23F10">
            <w:pPr>
              <w:rPr>
                <w:sz w:val="16"/>
                <w:szCs w:val="16"/>
              </w:rPr>
            </w:pPr>
            <w:r w:rsidRPr="000856D9">
              <w:rPr>
                <w:sz w:val="16"/>
                <w:szCs w:val="16"/>
              </w:rPr>
              <w:t>1107</w:t>
            </w:r>
          </w:p>
        </w:tc>
        <w:tc>
          <w:tcPr>
            <w:tcW w:w="2736" w:type="dxa"/>
          </w:tcPr>
          <w:p w14:paraId="26D07149" w14:textId="77777777" w:rsidR="005209F8" w:rsidRPr="000856D9" w:rsidRDefault="005209F8" w:rsidP="00E23F10">
            <w:pPr>
              <w:rPr>
                <w:sz w:val="16"/>
                <w:szCs w:val="16"/>
              </w:rPr>
            </w:pPr>
            <w:r w:rsidRPr="000856D9">
              <w:rPr>
                <w:sz w:val="16"/>
                <w:szCs w:val="16"/>
              </w:rPr>
              <w:t>Canine Bile sample</w:t>
            </w:r>
          </w:p>
        </w:tc>
        <w:tc>
          <w:tcPr>
            <w:tcW w:w="1484" w:type="dxa"/>
          </w:tcPr>
          <w:p w14:paraId="2596CF0B" w14:textId="77777777" w:rsidR="005209F8" w:rsidRPr="000856D9" w:rsidRDefault="005209F8" w:rsidP="00BF47BC">
            <w:pPr>
              <w:rPr>
                <w:b/>
                <w:sz w:val="16"/>
                <w:szCs w:val="16"/>
              </w:rPr>
            </w:pPr>
            <w:r w:rsidRPr="000856D9">
              <w:rPr>
                <w:b/>
                <w:sz w:val="16"/>
                <w:szCs w:val="16"/>
              </w:rPr>
              <w:t>2422</w:t>
            </w:r>
          </w:p>
        </w:tc>
        <w:tc>
          <w:tcPr>
            <w:tcW w:w="3021" w:type="dxa"/>
          </w:tcPr>
          <w:p w14:paraId="2591A473" w14:textId="77777777" w:rsidR="005209F8" w:rsidRPr="000856D9" w:rsidRDefault="005209F8" w:rsidP="00BF47BC">
            <w:pPr>
              <w:rPr>
                <w:sz w:val="16"/>
                <w:szCs w:val="16"/>
              </w:rPr>
            </w:pPr>
            <w:r w:rsidRPr="000856D9">
              <w:rPr>
                <w:sz w:val="16"/>
                <w:szCs w:val="16"/>
              </w:rPr>
              <w:t>Novel</w:t>
            </w:r>
          </w:p>
        </w:tc>
      </w:tr>
      <w:tr w:rsidR="000856D9" w:rsidRPr="000856D9" w14:paraId="4A5231B9" w14:textId="77777777" w:rsidTr="005209F8">
        <w:trPr>
          <w:trHeight w:val="20"/>
        </w:trPr>
        <w:tc>
          <w:tcPr>
            <w:tcW w:w="1275" w:type="dxa"/>
          </w:tcPr>
          <w:p w14:paraId="4D1C89E4" w14:textId="77777777" w:rsidR="005209F8" w:rsidRPr="000856D9" w:rsidRDefault="005209F8" w:rsidP="00E23F10">
            <w:pPr>
              <w:rPr>
                <w:sz w:val="16"/>
                <w:szCs w:val="16"/>
              </w:rPr>
            </w:pPr>
            <w:r w:rsidRPr="000856D9">
              <w:rPr>
                <w:sz w:val="16"/>
                <w:szCs w:val="16"/>
              </w:rPr>
              <w:t xml:space="preserve">1098 </w:t>
            </w:r>
          </w:p>
        </w:tc>
        <w:tc>
          <w:tcPr>
            <w:tcW w:w="2736" w:type="dxa"/>
          </w:tcPr>
          <w:p w14:paraId="5AE2C2D9" w14:textId="77777777" w:rsidR="005209F8" w:rsidRPr="000856D9" w:rsidRDefault="005209F8" w:rsidP="00E23F10">
            <w:pPr>
              <w:rPr>
                <w:sz w:val="16"/>
                <w:szCs w:val="16"/>
              </w:rPr>
            </w:pPr>
            <w:r w:rsidRPr="000856D9">
              <w:rPr>
                <w:sz w:val="16"/>
                <w:szCs w:val="16"/>
              </w:rPr>
              <w:t>Canine Vaginal swab</w:t>
            </w:r>
          </w:p>
        </w:tc>
        <w:tc>
          <w:tcPr>
            <w:tcW w:w="1484" w:type="dxa"/>
          </w:tcPr>
          <w:p w14:paraId="4859E290" w14:textId="77777777" w:rsidR="005209F8" w:rsidRPr="000856D9" w:rsidRDefault="005209F8" w:rsidP="00BF47BC">
            <w:pPr>
              <w:rPr>
                <w:b/>
                <w:sz w:val="16"/>
                <w:szCs w:val="16"/>
              </w:rPr>
            </w:pPr>
            <w:r w:rsidRPr="000856D9">
              <w:rPr>
                <w:b/>
                <w:sz w:val="16"/>
                <w:szCs w:val="16"/>
              </w:rPr>
              <w:t>B429</w:t>
            </w:r>
          </w:p>
        </w:tc>
        <w:tc>
          <w:tcPr>
            <w:tcW w:w="3021" w:type="dxa"/>
          </w:tcPr>
          <w:p w14:paraId="3B557F16" w14:textId="77777777" w:rsidR="005209F8" w:rsidRPr="000856D9" w:rsidRDefault="005209F8" w:rsidP="00BF47BC">
            <w:pPr>
              <w:rPr>
                <w:sz w:val="16"/>
                <w:szCs w:val="16"/>
              </w:rPr>
            </w:pPr>
            <w:r w:rsidRPr="000856D9">
              <w:rPr>
                <w:sz w:val="16"/>
                <w:szCs w:val="16"/>
              </w:rPr>
              <w:t>Keratitis, UK.</w:t>
            </w:r>
          </w:p>
          <w:p w14:paraId="59F9417D" w14:textId="77777777" w:rsidR="005209F8" w:rsidRPr="000856D9" w:rsidRDefault="005209F8" w:rsidP="00BF47BC">
            <w:pPr>
              <w:rPr>
                <w:sz w:val="16"/>
                <w:szCs w:val="16"/>
              </w:rPr>
            </w:pPr>
            <w:r w:rsidRPr="000856D9">
              <w:rPr>
                <w:sz w:val="16"/>
                <w:szCs w:val="16"/>
              </w:rPr>
              <w:t>River, Germany.</w:t>
            </w:r>
          </w:p>
        </w:tc>
      </w:tr>
      <w:tr w:rsidR="000856D9" w:rsidRPr="000856D9" w14:paraId="750FA5E8" w14:textId="77777777" w:rsidTr="005209F8">
        <w:trPr>
          <w:trHeight w:val="20"/>
        </w:trPr>
        <w:tc>
          <w:tcPr>
            <w:tcW w:w="1275" w:type="dxa"/>
          </w:tcPr>
          <w:p w14:paraId="4E4A73D4" w14:textId="77777777" w:rsidR="005209F8" w:rsidRPr="000856D9" w:rsidRDefault="005209F8" w:rsidP="00E23F10">
            <w:pPr>
              <w:rPr>
                <w:sz w:val="16"/>
                <w:szCs w:val="16"/>
              </w:rPr>
            </w:pPr>
            <w:r w:rsidRPr="000856D9">
              <w:rPr>
                <w:sz w:val="16"/>
                <w:szCs w:val="16"/>
              </w:rPr>
              <w:t>1095</w:t>
            </w:r>
          </w:p>
        </w:tc>
        <w:tc>
          <w:tcPr>
            <w:tcW w:w="2736" w:type="dxa"/>
          </w:tcPr>
          <w:p w14:paraId="194A5BE4" w14:textId="77777777" w:rsidR="005209F8" w:rsidRPr="000856D9" w:rsidRDefault="005209F8" w:rsidP="00E23F10">
            <w:pPr>
              <w:rPr>
                <w:sz w:val="16"/>
                <w:szCs w:val="16"/>
              </w:rPr>
            </w:pPr>
            <w:r w:rsidRPr="000856D9">
              <w:rPr>
                <w:sz w:val="16"/>
                <w:szCs w:val="16"/>
              </w:rPr>
              <w:t>Canine Buccal swab</w:t>
            </w:r>
          </w:p>
        </w:tc>
        <w:tc>
          <w:tcPr>
            <w:tcW w:w="1484" w:type="dxa"/>
          </w:tcPr>
          <w:p w14:paraId="54B4056E" w14:textId="77777777" w:rsidR="005209F8" w:rsidRPr="000856D9" w:rsidRDefault="005209F8" w:rsidP="00BF47BC">
            <w:pPr>
              <w:rPr>
                <w:b/>
                <w:sz w:val="16"/>
                <w:szCs w:val="16"/>
              </w:rPr>
            </w:pPr>
            <w:r w:rsidRPr="000856D9">
              <w:rPr>
                <w:b/>
                <w:sz w:val="16"/>
                <w:szCs w:val="16"/>
              </w:rPr>
              <w:t>AA0A</w:t>
            </w:r>
          </w:p>
        </w:tc>
        <w:tc>
          <w:tcPr>
            <w:tcW w:w="3021" w:type="dxa"/>
          </w:tcPr>
          <w:p w14:paraId="1941315E" w14:textId="77777777" w:rsidR="005209F8" w:rsidRPr="000856D9" w:rsidRDefault="005209F8" w:rsidP="00BF47BC">
            <w:pPr>
              <w:rPr>
                <w:sz w:val="16"/>
                <w:szCs w:val="16"/>
              </w:rPr>
            </w:pPr>
            <w:r w:rsidRPr="000856D9">
              <w:rPr>
                <w:sz w:val="16"/>
                <w:szCs w:val="16"/>
              </w:rPr>
              <w:t>Novel</w:t>
            </w:r>
          </w:p>
        </w:tc>
      </w:tr>
      <w:tr w:rsidR="000856D9" w:rsidRPr="000856D9" w14:paraId="56844257" w14:textId="77777777" w:rsidTr="005209F8">
        <w:trPr>
          <w:trHeight w:val="20"/>
        </w:trPr>
        <w:tc>
          <w:tcPr>
            <w:tcW w:w="1275" w:type="dxa"/>
          </w:tcPr>
          <w:p w14:paraId="745CAF69" w14:textId="77777777" w:rsidR="005209F8" w:rsidRPr="000856D9" w:rsidRDefault="005209F8" w:rsidP="00E23F10">
            <w:pPr>
              <w:rPr>
                <w:sz w:val="16"/>
                <w:szCs w:val="16"/>
              </w:rPr>
            </w:pPr>
            <w:r w:rsidRPr="000856D9">
              <w:rPr>
                <w:sz w:val="16"/>
                <w:szCs w:val="16"/>
              </w:rPr>
              <w:t>1090</w:t>
            </w:r>
          </w:p>
        </w:tc>
        <w:tc>
          <w:tcPr>
            <w:tcW w:w="2736" w:type="dxa"/>
          </w:tcPr>
          <w:p w14:paraId="22C25259" w14:textId="77777777" w:rsidR="005209F8" w:rsidRPr="000856D9" w:rsidRDefault="005209F8" w:rsidP="00E23F10">
            <w:pPr>
              <w:rPr>
                <w:sz w:val="16"/>
                <w:szCs w:val="16"/>
              </w:rPr>
            </w:pPr>
            <w:r w:rsidRPr="000856D9">
              <w:rPr>
                <w:sz w:val="16"/>
                <w:szCs w:val="16"/>
              </w:rPr>
              <w:t>Canine Skin lesion swab</w:t>
            </w:r>
          </w:p>
        </w:tc>
        <w:tc>
          <w:tcPr>
            <w:tcW w:w="1484" w:type="dxa"/>
          </w:tcPr>
          <w:p w14:paraId="13DDD5E9" w14:textId="77777777" w:rsidR="005209F8" w:rsidRPr="000856D9" w:rsidRDefault="005209F8" w:rsidP="00BF47BC">
            <w:pPr>
              <w:rPr>
                <w:b/>
                <w:sz w:val="16"/>
                <w:szCs w:val="16"/>
              </w:rPr>
            </w:pPr>
            <w:r w:rsidRPr="000856D9">
              <w:rPr>
                <w:b/>
                <w:sz w:val="16"/>
                <w:szCs w:val="16"/>
              </w:rPr>
              <w:t>2O22</w:t>
            </w:r>
          </w:p>
        </w:tc>
        <w:tc>
          <w:tcPr>
            <w:tcW w:w="3021" w:type="dxa"/>
          </w:tcPr>
          <w:p w14:paraId="4063FA40" w14:textId="77777777" w:rsidR="005209F8" w:rsidRPr="000856D9" w:rsidRDefault="005209F8" w:rsidP="00BF47BC">
            <w:pPr>
              <w:rPr>
                <w:sz w:val="16"/>
                <w:szCs w:val="16"/>
              </w:rPr>
            </w:pPr>
            <w:r w:rsidRPr="000856D9">
              <w:rPr>
                <w:sz w:val="16"/>
                <w:szCs w:val="16"/>
              </w:rPr>
              <w:t>Novel</w:t>
            </w:r>
          </w:p>
        </w:tc>
      </w:tr>
      <w:tr w:rsidR="000856D9" w:rsidRPr="000856D9" w14:paraId="33B6583C" w14:textId="77777777" w:rsidTr="005209F8">
        <w:trPr>
          <w:trHeight w:val="20"/>
        </w:trPr>
        <w:tc>
          <w:tcPr>
            <w:tcW w:w="1275" w:type="dxa"/>
          </w:tcPr>
          <w:p w14:paraId="2AF1DC52" w14:textId="77777777" w:rsidR="005209F8" w:rsidRPr="000856D9" w:rsidRDefault="005209F8" w:rsidP="00E23F10">
            <w:pPr>
              <w:rPr>
                <w:sz w:val="16"/>
                <w:szCs w:val="16"/>
              </w:rPr>
            </w:pPr>
            <w:r w:rsidRPr="000856D9">
              <w:rPr>
                <w:sz w:val="16"/>
                <w:szCs w:val="16"/>
              </w:rPr>
              <w:t xml:space="preserve">1070 </w:t>
            </w:r>
          </w:p>
        </w:tc>
        <w:tc>
          <w:tcPr>
            <w:tcW w:w="2736" w:type="dxa"/>
          </w:tcPr>
          <w:p w14:paraId="1B9E1207" w14:textId="77777777" w:rsidR="005209F8" w:rsidRPr="000856D9" w:rsidRDefault="005209F8" w:rsidP="00E23F10">
            <w:pPr>
              <w:rPr>
                <w:sz w:val="16"/>
                <w:szCs w:val="16"/>
              </w:rPr>
            </w:pPr>
            <w:r w:rsidRPr="000856D9">
              <w:rPr>
                <w:sz w:val="16"/>
                <w:szCs w:val="16"/>
              </w:rPr>
              <w:t>Canine neck swab)</w:t>
            </w:r>
          </w:p>
        </w:tc>
        <w:tc>
          <w:tcPr>
            <w:tcW w:w="1484" w:type="dxa"/>
          </w:tcPr>
          <w:p w14:paraId="1A266106" w14:textId="77777777" w:rsidR="005209F8" w:rsidRPr="000856D9" w:rsidRDefault="005209F8" w:rsidP="00BF47BC">
            <w:pPr>
              <w:rPr>
                <w:b/>
                <w:sz w:val="16"/>
                <w:szCs w:val="16"/>
              </w:rPr>
            </w:pPr>
            <w:r w:rsidRPr="000856D9">
              <w:rPr>
                <w:b/>
                <w:sz w:val="16"/>
                <w:szCs w:val="16"/>
              </w:rPr>
              <w:t>2D92</w:t>
            </w:r>
          </w:p>
        </w:tc>
        <w:tc>
          <w:tcPr>
            <w:tcW w:w="3021" w:type="dxa"/>
          </w:tcPr>
          <w:p w14:paraId="4D64EBC9" w14:textId="77777777" w:rsidR="005209F8" w:rsidRPr="000856D9" w:rsidRDefault="005209F8" w:rsidP="00BF47BC">
            <w:pPr>
              <w:rPr>
                <w:sz w:val="16"/>
                <w:szCs w:val="16"/>
              </w:rPr>
            </w:pPr>
            <w:r w:rsidRPr="000856D9">
              <w:rPr>
                <w:sz w:val="16"/>
                <w:szCs w:val="16"/>
              </w:rPr>
              <w:t>Novel</w:t>
            </w:r>
          </w:p>
        </w:tc>
      </w:tr>
      <w:tr w:rsidR="000856D9" w:rsidRPr="000856D9" w14:paraId="7FC4FDFD" w14:textId="77777777" w:rsidTr="005209F8">
        <w:trPr>
          <w:trHeight w:val="20"/>
        </w:trPr>
        <w:tc>
          <w:tcPr>
            <w:tcW w:w="1275" w:type="dxa"/>
          </w:tcPr>
          <w:p w14:paraId="7563C3F2" w14:textId="77777777" w:rsidR="005209F8" w:rsidRPr="000856D9" w:rsidRDefault="005209F8" w:rsidP="00E23F10">
            <w:pPr>
              <w:rPr>
                <w:sz w:val="16"/>
                <w:szCs w:val="16"/>
              </w:rPr>
            </w:pPr>
            <w:r w:rsidRPr="000856D9">
              <w:rPr>
                <w:sz w:val="16"/>
                <w:szCs w:val="16"/>
              </w:rPr>
              <w:t>1055</w:t>
            </w:r>
          </w:p>
        </w:tc>
        <w:tc>
          <w:tcPr>
            <w:tcW w:w="2736" w:type="dxa"/>
          </w:tcPr>
          <w:p w14:paraId="0F610611" w14:textId="77777777" w:rsidR="005209F8" w:rsidRPr="000856D9" w:rsidRDefault="005209F8" w:rsidP="00E23F10">
            <w:pPr>
              <w:rPr>
                <w:sz w:val="16"/>
                <w:szCs w:val="16"/>
              </w:rPr>
            </w:pPr>
            <w:r w:rsidRPr="000856D9">
              <w:rPr>
                <w:sz w:val="16"/>
                <w:szCs w:val="16"/>
              </w:rPr>
              <w:t>Canine Lip fold swab</w:t>
            </w:r>
          </w:p>
        </w:tc>
        <w:tc>
          <w:tcPr>
            <w:tcW w:w="1484" w:type="dxa"/>
          </w:tcPr>
          <w:p w14:paraId="18326410" w14:textId="77777777" w:rsidR="005209F8" w:rsidRPr="000856D9" w:rsidRDefault="005209F8" w:rsidP="00BF47BC">
            <w:pPr>
              <w:rPr>
                <w:b/>
                <w:sz w:val="16"/>
                <w:szCs w:val="16"/>
              </w:rPr>
            </w:pPr>
            <w:r w:rsidRPr="000856D9">
              <w:rPr>
                <w:b/>
                <w:sz w:val="16"/>
                <w:szCs w:val="16"/>
              </w:rPr>
              <w:t>0812</w:t>
            </w:r>
          </w:p>
        </w:tc>
        <w:tc>
          <w:tcPr>
            <w:tcW w:w="3021" w:type="dxa"/>
          </w:tcPr>
          <w:p w14:paraId="603581E4" w14:textId="77777777" w:rsidR="005209F8" w:rsidRPr="000856D9" w:rsidRDefault="005209F8" w:rsidP="00BF47BC">
            <w:pPr>
              <w:rPr>
                <w:sz w:val="16"/>
                <w:szCs w:val="16"/>
              </w:rPr>
            </w:pPr>
            <w:r w:rsidRPr="000856D9">
              <w:rPr>
                <w:sz w:val="16"/>
                <w:szCs w:val="16"/>
              </w:rPr>
              <w:t>Found in CF patients, bacteraemia and ICU, France, Switzerland and Austria.</w:t>
            </w:r>
          </w:p>
        </w:tc>
      </w:tr>
      <w:tr w:rsidR="000856D9" w:rsidRPr="000856D9" w14:paraId="70933EF2" w14:textId="77777777" w:rsidTr="005209F8">
        <w:trPr>
          <w:trHeight w:val="20"/>
        </w:trPr>
        <w:tc>
          <w:tcPr>
            <w:tcW w:w="1275" w:type="dxa"/>
          </w:tcPr>
          <w:p w14:paraId="4350BDE8" w14:textId="77777777" w:rsidR="005209F8" w:rsidRPr="000856D9" w:rsidRDefault="005209F8" w:rsidP="00E23F10">
            <w:pPr>
              <w:rPr>
                <w:sz w:val="16"/>
                <w:szCs w:val="16"/>
              </w:rPr>
            </w:pPr>
            <w:r w:rsidRPr="000856D9">
              <w:rPr>
                <w:sz w:val="16"/>
                <w:szCs w:val="16"/>
              </w:rPr>
              <w:t>994</w:t>
            </w:r>
          </w:p>
        </w:tc>
        <w:tc>
          <w:tcPr>
            <w:tcW w:w="2736" w:type="dxa"/>
          </w:tcPr>
          <w:p w14:paraId="0B9255CF" w14:textId="77777777" w:rsidR="005209F8" w:rsidRPr="000856D9" w:rsidRDefault="005209F8" w:rsidP="00E23F10">
            <w:pPr>
              <w:rPr>
                <w:sz w:val="16"/>
                <w:szCs w:val="16"/>
              </w:rPr>
            </w:pPr>
            <w:r w:rsidRPr="000856D9">
              <w:rPr>
                <w:sz w:val="16"/>
                <w:szCs w:val="16"/>
              </w:rPr>
              <w:t>Canine Right elbow swab</w:t>
            </w:r>
          </w:p>
        </w:tc>
        <w:tc>
          <w:tcPr>
            <w:tcW w:w="1484" w:type="dxa"/>
          </w:tcPr>
          <w:p w14:paraId="07F2A897" w14:textId="77777777" w:rsidR="005209F8" w:rsidRPr="000856D9" w:rsidRDefault="005209F8" w:rsidP="00BF47BC">
            <w:pPr>
              <w:rPr>
                <w:b/>
                <w:sz w:val="16"/>
                <w:szCs w:val="16"/>
              </w:rPr>
            </w:pPr>
            <w:r w:rsidRPr="000856D9">
              <w:rPr>
                <w:b/>
                <w:sz w:val="16"/>
                <w:szCs w:val="16"/>
              </w:rPr>
              <w:t>0C12</w:t>
            </w:r>
          </w:p>
        </w:tc>
        <w:tc>
          <w:tcPr>
            <w:tcW w:w="3021" w:type="dxa"/>
          </w:tcPr>
          <w:p w14:paraId="033A59CA" w14:textId="77777777" w:rsidR="005209F8" w:rsidRPr="000856D9" w:rsidRDefault="005209F8" w:rsidP="00BF47BC">
            <w:pPr>
              <w:rPr>
                <w:sz w:val="16"/>
                <w:szCs w:val="16"/>
              </w:rPr>
            </w:pPr>
            <w:r w:rsidRPr="000856D9">
              <w:rPr>
                <w:sz w:val="16"/>
                <w:szCs w:val="16"/>
              </w:rPr>
              <w:t>CF sputum Germany.</w:t>
            </w:r>
          </w:p>
        </w:tc>
      </w:tr>
      <w:tr w:rsidR="000856D9" w:rsidRPr="000856D9" w14:paraId="62854A46" w14:textId="77777777" w:rsidTr="005209F8">
        <w:trPr>
          <w:trHeight w:val="20"/>
        </w:trPr>
        <w:tc>
          <w:tcPr>
            <w:tcW w:w="1275" w:type="dxa"/>
          </w:tcPr>
          <w:p w14:paraId="5BE2BC55" w14:textId="77777777" w:rsidR="005209F8" w:rsidRPr="000856D9" w:rsidRDefault="005209F8" w:rsidP="00E23F10">
            <w:pPr>
              <w:rPr>
                <w:sz w:val="16"/>
                <w:szCs w:val="16"/>
              </w:rPr>
            </w:pPr>
            <w:r w:rsidRPr="000856D9">
              <w:rPr>
                <w:sz w:val="16"/>
                <w:szCs w:val="16"/>
              </w:rPr>
              <w:t>984</w:t>
            </w:r>
          </w:p>
        </w:tc>
        <w:tc>
          <w:tcPr>
            <w:tcW w:w="2736" w:type="dxa"/>
          </w:tcPr>
          <w:p w14:paraId="245FE15F" w14:textId="77777777" w:rsidR="005209F8" w:rsidRPr="000856D9" w:rsidRDefault="005209F8" w:rsidP="00E23F10">
            <w:pPr>
              <w:rPr>
                <w:sz w:val="16"/>
                <w:szCs w:val="16"/>
              </w:rPr>
            </w:pPr>
            <w:r w:rsidRPr="000856D9">
              <w:rPr>
                <w:sz w:val="16"/>
                <w:szCs w:val="16"/>
              </w:rPr>
              <w:t>Canine Right ear swab</w:t>
            </w:r>
          </w:p>
        </w:tc>
        <w:tc>
          <w:tcPr>
            <w:tcW w:w="1484" w:type="dxa"/>
          </w:tcPr>
          <w:p w14:paraId="0D55C0D9" w14:textId="77777777" w:rsidR="005209F8" w:rsidRPr="000856D9" w:rsidRDefault="005209F8" w:rsidP="00BF47BC">
            <w:pPr>
              <w:rPr>
                <w:b/>
                <w:sz w:val="16"/>
                <w:szCs w:val="16"/>
              </w:rPr>
            </w:pPr>
            <w:r w:rsidRPr="000856D9">
              <w:rPr>
                <w:b/>
                <w:sz w:val="16"/>
                <w:szCs w:val="16"/>
              </w:rPr>
              <w:t>241A</w:t>
            </w:r>
          </w:p>
        </w:tc>
        <w:tc>
          <w:tcPr>
            <w:tcW w:w="3021" w:type="dxa"/>
          </w:tcPr>
          <w:p w14:paraId="2DD3F550" w14:textId="77777777" w:rsidR="005209F8" w:rsidRPr="000856D9" w:rsidRDefault="005209F8" w:rsidP="00BF47BC">
            <w:pPr>
              <w:rPr>
                <w:sz w:val="16"/>
                <w:szCs w:val="16"/>
              </w:rPr>
            </w:pPr>
            <w:r w:rsidRPr="000856D9">
              <w:rPr>
                <w:sz w:val="16"/>
                <w:szCs w:val="16"/>
              </w:rPr>
              <w:t>Acute infection, source unknown.</w:t>
            </w:r>
          </w:p>
          <w:p w14:paraId="3776C58C" w14:textId="77777777" w:rsidR="005209F8" w:rsidRPr="000856D9" w:rsidRDefault="005209F8" w:rsidP="00BF47BC">
            <w:pPr>
              <w:rPr>
                <w:sz w:val="16"/>
                <w:szCs w:val="16"/>
              </w:rPr>
            </w:pPr>
            <w:r w:rsidRPr="000856D9">
              <w:rPr>
                <w:sz w:val="16"/>
                <w:szCs w:val="16"/>
              </w:rPr>
              <w:t>Catheter, Germany.</w:t>
            </w:r>
          </w:p>
        </w:tc>
      </w:tr>
      <w:tr w:rsidR="000856D9" w:rsidRPr="000856D9" w14:paraId="1A00E80A" w14:textId="77777777" w:rsidTr="005209F8">
        <w:trPr>
          <w:trHeight w:val="20"/>
        </w:trPr>
        <w:tc>
          <w:tcPr>
            <w:tcW w:w="1275" w:type="dxa"/>
          </w:tcPr>
          <w:p w14:paraId="2E7F4509" w14:textId="77777777" w:rsidR="005209F8" w:rsidRPr="000856D9" w:rsidRDefault="005209F8" w:rsidP="00E23F10">
            <w:pPr>
              <w:rPr>
                <w:sz w:val="16"/>
                <w:szCs w:val="16"/>
              </w:rPr>
            </w:pPr>
            <w:r w:rsidRPr="000856D9">
              <w:rPr>
                <w:sz w:val="16"/>
                <w:szCs w:val="16"/>
              </w:rPr>
              <w:t>982</w:t>
            </w:r>
          </w:p>
        </w:tc>
        <w:tc>
          <w:tcPr>
            <w:tcW w:w="2736" w:type="dxa"/>
          </w:tcPr>
          <w:p w14:paraId="6388296F" w14:textId="77777777" w:rsidR="005209F8" w:rsidRPr="000856D9" w:rsidRDefault="005209F8" w:rsidP="00E23F10">
            <w:pPr>
              <w:rPr>
                <w:sz w:val="16"/>
                <w:szCs w:val="16"/>
              </w:rPr>
            </w:pPr>
            <w:r w:rsidRPr="000856D9">
              <w:rPr>
                <w:sz w:val="16"/>
                <w:szCs w:val="16"/>
              </w:rPr>
              <w:t>Canine Urine sample</w:t>
            </w:r>
          </w:p>
        </w:tc>
        <w:tc>
          <w:tcPr>
            <w:tcW w:w="1484" w:type="dxa"/>
          </w:tcPr>
          <w:p w14:paraId="79AA65E1" w14:textId="77777777" w:rsidR="005209F8" w:rsidRPr="000856D9" w:rsidRDefault="005209F8" w:rsidP="00BF47BC">
            <w:pPr>
              <w:rPr>
                <w:b/>
                <w:sz w:val="16"/>
                <w:szCs w:val="16"/>
              </w:rPr>
            </w:pPr>
            <w:r w:rsidRPr="000856D9">
              <w:rPr>
                <w:b/>
                <w:sz w:val="16"/>
                <w:szCs w:val="16"/>
              </w:rPr>
              <w:t>2FAA</w:t>
            </w:r>
          </w:p>
        </w:tc>
        <w:tc>
          <w:tcPr>
            <w:tcW w:w="3021" w:type="dxa"/>
          </w:tcPr>
          <w:p w14:paraId="191371C9" w14:textId="77777777" w:rsidR="005209F8" w:rsidRPr="000856D9" w:rsidRDefault="005209F8" w:rsidP="00BF47BC">
            <w:pPr>
              <w:rPr>
                <w:sz w:val="16"/>
                <w:szCs w:val="16"/>
              </w:rPr>
            </w:pPr>
            <w:r w:rsidRPr="000856D9">
              <w:rPr>
                <w:sz w:val="16"/>
                <w:szCs w:val="16"/>
              </w:rPr>
              <w:t>CF throat swab, Water, Italy and Germany</w:t>
            </w:r>
          </w:p>
        </w:tc>
      </w:tr>
      <w:tr w:rsidR="000856D9" w:rsidRPr="000856D9" w14:paraId="7927ECE9" w14:textId="77777777" w:rsidTr="005209F8">
        <w:trPr>
          <w:trHeight w:val="20"/>
        </w:trPr>
        <w:tc>
          <w:tcPr>
            <w:tcW w:w="1275" w:type="dxa"/>
          </w:tcPr>
          <w:p w14:paraId="2FD28E11" w14:textId="77777777" w:rsidR="005209F8" w:rsidRPr="000856D9" w:rsidRDefault="005209F8" w:rsidP="00E23F10">
            <w:pPr>
              <w:rPr>
                <w:sz w:val="16"/>
                <w:szCs w:val="16"/>
              </w:rPr>
            </w:pPr>
            <w:r w:rsidRPr="000856D9">
              <w:rPr>
                <w:sz w:val="16"/>
                <w:szCs w:val="16"/>
              </w:rPr>
              <w:t>978</w:t>
            </w:r>
          </w:p>
        </w:tc>
        <w:tc>
          <w:tcPr>
            <w:tcW w:w="2736" w:type="dxa"/>
          </w:tcPr>
          <w:p w14:paraId="3BA0F220" w14:textId="77777777" w:rsidR="005209F8" w:rsidRPr="000856D9" w:rsidRDefault="005209F8" w:rsidP="00E23F10">
            <w:pPr>
              <w:rPr>
                <w:sz w:val="16"/>
                <w:szCs w:val="16"/>
              </w:rPr>
            </w:pPr>
            <w:r w:rsidRPr="000856D9">
              <w:rPr>
                <w:sz w:val="16"/>
                <w:szCs w:val="16"/>
              </w:rPr>
              <w:t>Canine Non-Healing Wound swab</w:t>
            </w:r>
          </w:p>
        </w:tc>
        <w:tc>
          <w:tcPr>
            <w:tcW w:w="1484" w:type="dxa"/>
          </w:tcPr>
          <w:p w14:paraId="28758833" w14:textId="77777777" w:rsidR="005209F8" w:rsidRPr="000856D9" w:rsidRDefault="005209F8" w:rsidP="00BF47BC">
            <w:pPr>
              <w:rPr>
                <w:b/>
                <w:sz w:val="16"/>
                <w:szCs w:val="16"/>
              </w:rPr>
            </w:pPr>
            <w:r w:rsidRPr="000856D9">
              <w:rPr>
                <w:b/>
                <w:sz w:val="16"/>
                <w:szCs w:val="16"/>
              </w:rPr>
              <w:t>6C12</w:t>
            </w:r>
          </w:p>
        </w:tc>
        <w:tc>
          <w:tcPr>
            <w:tcW w:w="3021" w:type="dxa"/>
          </w:tcPr>
          <w:p w14:paraId="3FF6C672" w14:textId="77777777" w:rsidR="005209F8" w:rsidRPr="000856D9" w:rsidRDefault="005209F8" w:rsidP="00BF47BC">
            <w:pPr>
              <w:rPr>
                <w:sz w:val="16"/>
                <w:szCs w:val="16"/>
              </w:rPr>
            </w:pPr>
            <w:r w:rsidRPr="000856D9">
              <w:rPr>
                <w:sz w:val="16"/>
                <w:szCs w:val="16"/>
              </w:rPr>
              <w:t>CF, Italy. COPD, USA</w:t>
            </w:r>
          </w:p>
        </w:tc>
      </w:tr>
      <w:tr w:rsidR="000856D9" w:rsidRPr="000856D9" w14:paraId="4FB675E7" w14:textId="77777777" w:rsidTr="005209F8">
        <w:trPr>
          <w:trHeight w:val="20"/>
        </w:trPr>
        <w:tc>
          <w:tcPr>
            <w:tcW w:w="1275" w:type="dxa"/>
          </w:tcPr>
          <w:p w14:paraId="0BB89D42" w14:textId="77777777" w:rsidR="005209F8" w:rsidRPr="000856D9" w:rsidRDefault="005209F8" w:rsidP="00E23F10">
            <w:pPr>
              <w:rPr>
                <w:sz w:val="16"/>
                <w:szCs w:val="16"/>
              </w:rPr>
            </w:pPr>
            <w:r w:rsidRPr="000856D9">
              <w:rPr>
                <w:sz w:val="16"/>
                <w:szCs w:val="16"/>
              </w:rPr>
              <w:t>970</w:t>
            </w:r>
          </w:p>
        </w:tc>
        <w:tc>
          <w:tcPr>
            <w:tcW w:w="2736" w:type="dxa"/>
          </w:tcPr>
          <w:p w14:paraId="4475B522" w14:textId="77777777" w:rsidR="005209F8" w:rsidRPr="000856D9" w:rsidRDefault="005209F8" w:rsidP="00E23F10">
            <w:pPr>
              <w:rPr>
                <w:sz w:val="16"/>
                <w:szCs w:val="16"/>
              </w:rPr>
            </w:pPr>
            <w:r w:rsidRPr="000856D9">
              <w:rPr>
                <w:sz w:val="16"/>
                <w:szCs w:val="16"/>
              </w:rPr>
              <w:t>Canine Wound swab</w:t>
            </w:r>
          </w:p>
        </w:tc>
        <w:tc>
          <w:tcPr>
            <w:tcW w:w="1484" w:type="dxa"/>
          </w:tcPr>
          <w:p w14:paraId="72B2B01E" w14:textId="77777777" w:rsidR="005209F8" w:rsidRPr="000856D9" w:rsidRDefault="005209F8" w:rsidP="00BF47BC">
            <w:pPr>
              <w:rPr>
                <w:b/>
                <w:sz w:val="16"/>
                <w:szCs w:val="16"/>
              </w:rPr>
            </w:pPr>
            <w:r w:rsidRPr="000856D9">
              <w:rPr>
                <w:b/>
                <w:sz w:val="16"/>
                <w:szCs w:val="16"/>
              </w:rPr>
              <w:t>0B9A</w:t>
            </w:r>
          </w:p>
        </w:tc>
        <w:tc>
          <w:tcPr>
            <w:tcW w:w="3021" w:type="dxa"/>
          </w:tcPr>
          <w:p w14:paraId="4C1B55C6" w14:textId="77777777" w:rsidR="005209F8" w:rsidRPr="000856D9" w:rsidRDefault="005209F8" w:rsidP="00BF47BC">
            <w:pPr>
              <w:rPr>
                <w:sz w:val="16"/>
                <w:szCs w:val="16"/>
              </w:rPr>
            </w:pPr>
            <w:r w:rsidRPr="000856D9">
              <w:rPr>
                <w:sz w:val="16"/>
                <w:szCs w:val="16"/>
              </w:rPr>
              <w:t>Novel</w:t>
            </w:r>
          </w:p>
        </w:tc>
      </w:tr>
      <w:tr w:rsidR="000856D9" w:rsidRPr="000856D9" w14:paraId="1C489090" w14:textId="77777777" w:rsidTr="005209F8">
        <w:trPr>
          <w:trHeight w:val="20"/>
        </w:trPr>
        <w:tc>
          <w:tcPr>
            <w:tcW w:w="1275" w:type="dxa"/>
          </w:tcPr>
          <w:p w14:paraId="25D60B1E" w14:textId="77777777" w:rsidR="005209F8" w:rsidRPr="000856D9" w:rsidRDefault="005209F8" w:rsidP="00E23F10">
            <w:pPr>
              <w:rPr>
                <w:sz w:val="16"/>
                <w:szCs w:val="16"/>
              </w:rPr>
            </w:pPr>
            <w:r w:rsidRPr="000856D9">
              <w:rPr>
                <w:sz w:val="16"/>
                <w:szCs w:val="16"/>
              </w:rPr>
              <w:t>969</w:t>
            </w:r>
          </w:p>
        </w:tc>
        <w:tc>
          <w:tcPr>
            <w:tcW w:w="2736" w:type="dxa"/>
          </w:tcPr>
          <w:p w14:paraId="1F753C77" w14:textId="77777777" w:rsidR="005209F8" w:rsidRPr="000856D9" w:rsidRDefault="005209F8" w:rsidP="00E23F10">
            <w:pPr>
              <w:rPr>
                <w:sz w:val="16"/>
                <w:szCs w:val="16"/>
              </w:rPr>
            </w:pPr>
            <w:r w:rsidRPr="000856D9">
              <w:rPr>
                <w:sz w:val="16"/>
                <w:szCs w:val="16"/>
              </w:rPr>
              <w:t>Canine Oropharyngeal tube swab</w:t>
            </w:r>
          </w:p>
        </w:tc>
        <w:tc>
          <w:tcPr>
            <w:tcW w:w="1484" w:type="dxa"/>
          </w:tcPr>
          <w:p w14:paraId="6F9D6E67" w14:textId="77777777" w:rsidR="005209F8" w:rsidRPr="000856D9" w:rsidRDefault="005209F8" w:rsidP="00BF47BC">
            <w:pPr>
              <w:rPr>
                <w:b/>
                <w:sz w:val="16"/>
                <w:szCs w:val="16"/>
              </w:rPr>
            </w:pPr>
            <w:r w:rsidRPr="000856D9">
              <w:rPr>
                <w:b/>
                <w:sz w:val="16"/>
                <w:szCs w:val="16"/>
              </w:rPr>
              <w:t>840A</w:t>
            </w:r>
          </w:p>
        </w:tc>
        <w:tc>
          <w:tcPr>
            <w:tcW w:w="3021" w:type="dxa"/>
          </w:tcPr>
          <w:p w14:paraId="05A16912" w14:textId="77777777" w:rsidR="005209F8" w:rsidRPr="000856D9" w:rsidRDefault="005209F8" w:rsidP="00BF47BC">
            <w:pPr>
              <w:rPr>
                <w:sz w:val="16"/>
                <w:szCs w:val="16"/>
              </w:rPr>
            </w:pPr>
            <w:r w:rsidRPr="000856D9">
              <w:rPr>
                <w:sz w:val="16"/>
                <w:szCs w:val="16"/>
              </w:rPr>
              <w:t>Keratitis, Bristol.</w:t>
            </w:r>
          </w:p>
        </w:tc>
      </w:tr>
      <w:tr w:rsidR="000856D9" w:rsidRPr="000856D9" w14:paraId="40E2EEC9" w14:textId="77777777" w:rsidTr="005209F8">
        <w:trPr>
          <w:trHeight w:val="20"/>
        </w:trPr>
        <w:tc>
          <w:tcPr>
            <w:tcW w:w="1275" w:type="dxa"/>
          </w:tcPr>
          <w:p w14:paraId="26DEA08F" w14:textId="77777777" w:rsidR="005209F8" w:rsidRPr="000856D9" w:rsidRDefault="005209F8" w:rsidP="00E23F10">
            <w:pPr>
              <w:rPr>
                <w:sz w:val="16"/>
                <w:szCs w:val="16"/>
              </w:rPr>
            </w:pPr>
            <w:r w:rsidRPr="000856D9">
              <w:rPr>
                <w:sz w:val="16"/>
                <w:szCs w:val="16"/>
              </w:rPr>
              <w:t>897</w:t>
            </w:r>
          </w:p>
        </w:tc>
        <w:tc>
          <w:tcPr>
            <w:tcW w:w="2736" w:type="dxa"/>
          </w:tcPr>
          <w:p w14:paraId="45C242EC" w14:textId="77777777" w:rsidR="005209F8" w:rsidRPr="000856D9" w:rsidRDefault="005209F8" w:rsidP="00E23F10">
            <w:pPr>
              <w:rPr>
                <w:sz w:val="16"/>
                <w:szCs w:val="16"/>
              </w:rPr>
            </w:pPr>
            <w:r w:rsidRPr="000856D9">
              <w:rPr>
                <w:sz w:val="16"/>
                <w:szCs w:val="16"/>
              </w:rPr>
              <w:t>Canine ear swab</w:t>
            </w:r>
          </w:p>
        </w:tc>
        <w:tc>
          <w:tcPr>
            <w:tcW w:w="1484" w:type="dxa"/>
          </w:tcPr>
          <w:p w14:paraId="488E41AF" w14:textId="77777777" w:rsidR="005209F8" w:rsidRPr="000856D9" w:rsidRDefault="005209F8" w:rsidP="00BF47BC">
            <w:pPr>
              <w:rPr>
                <w:b/>
                <w:sz w:val="16"/>
                <w:szCs w:val="16"/>
              </w:rPr>
            </w:pPr>
            <w:r w:rsidRPr="000856D9">
              <w:rPr>
                <w:b/>
                <w:sz w:val="16"/>
                <w:szCs w:val="16"/>
              </w:rPr>
              <w:t>848A</w:t>
            </w:r>
          </w:p>
        </w:tc>
        <w:tc>
          <w:tcPr>
            <w:tcW w:w="3021" w:type="dxa"/>
          </w:tcPr>
          <w:p w14:paraId="147AAA46" w14:textId="77777777" w:rsidR="005209F8" w:rsidRPr="000856D9" w:rsidRDefault="005209F8" w:rsidP="00BF47BC">
            <w:pPr>
              <w:rPr>
                <w:sz w:val="16"/>
                <w:szCs w:val="16"/>
              </w:rPr>
            </w:pPr>
            <w:r w:rsidRPr="000856D9">
              <w:rPr>
                <w:sz w:val="16"/>
                <w:szCs w:val="16"/>
              </w:rPr>
              <w:t>Novel</w:t>
            </w:r>
          </w:p>
        </w:tc>
      </w:tr>
      <w:tr w:rsidR="000856D9" w:rsidRPr="000856D9" w14:paraId="0D90D5EF" w14:textId="77777777" w:rsidTr="005209F8">
        <w:trPr>
          <w:trHeight w:val="20"/>
        </w:trPr>
        <w:tc>
          <w:tcPr>
            <w:tcW w:w="1275" w:type="dxa"/>
          </w:tcPr>
          <w:p w14:paraId="5CEF6711" w14:textId="77777777" w:rsidR="005209F8" w:rsidRPr="000856D9" w:rsidRDefault="005209F8" w:rsidP="00E23F10">
            <w:pPr>
              <w:rPr>
                <w:sz w:val="16"/>
                <w:szCs w:val="16"/>
              </w:rPr>
            </w:pPr>
            <w:r w:rsidRPr="000856D9">
              <w:rPr>
                <w:sz w:val="16"/>
                <w:szCs w:val="16"/>
              </w:rPr>
              <w:t>886-1</w:t>
            </w:r>
          </w:p>
        </w:tc>
        <w:tc>
          <w:tcPr>
            <w:tcW w:w="2736" w:type="dxa"/>
          </w:tcPr>
          <w:p w14:paraId="6751CD0B" w14:textId="77777777" w:rsidR="005209F8" w:rsidRPr="000856D9" w:rsidRDefault="005209F8" w:rsidP="00E23F10">
            <w:pPr>
              <w:rPr>
                <w:sz w:val="16"/>
                <w:szCs w:val="16"/>
              </w:rPr>
            </w:pPr>
            <w:r w:rsidRPr="000856D9">
              <w:rPr>
                <w:sz w:val="16"/>
                <w:szCs w:val="16"/>
              </w:rPr>
              <w:t>Canine nail pus swab</w:t>
            </w:r>
          </w:p>
        </w:tc>
        <w:tc>
          <w:tcPr>
            <w:tcW w:w="1484" w:type="dxa"/>
          </w:tcPr>
          <w:p w14:paraId="4833FEFB" w14:textId="77777777" w:rsidR="005209F8" w:rsidRPr="000856D9" w:rsidRDefault="005209F8" w:rsidP="00BF47BC">
            <w:pPr>
              <w:rPr>
                <w:b/>
                <w:sz w:val="16"/>
                <w:szCs w:val="16"/>
              </w:rPr>
            </w:pPr>
            <w:r w:rsidRPr="000856D9">
              <w:rPr>
                <w:b/>
                <w:sz w:val="16"/>
                <w:szCs w:val="16"/>
              </w:rPr>
              <w:t>2B92</w:t>
            </w:r>
          </w:p>
        </w:tc>
        <w:tc>
          <w:tcPr>
            <w:tcW w:w="3021" w:type="dxa"/>
          </w:tcPr>
          <w:p w14:paraId="0DC9B0D0" w14:textId="77777777" w:rsidR="005209F8" w:rsidRPr="000856D9" w:rsidRDefault="005209F8" w:rsidP="00BF47BC">
            <w:pPr>
              <w:rPr>
                <w:sz w:val="16"/>
                <w:szCs w:val="16"/>
              </w:rPr>
            </w:pPr>
            <w:r w:rsidRPr="000856D9">
              <w:rPr>
                <w:sz w:val="16"/>
                <w:szCs w:val="16"/>
              </w:rPr>
              <w:t>Novel</w:t>
            </w:r>
          </w:p>
        </w:tc>
      </w:tr>
      <w:tr w:rsidR="000856D9" w:rsidRPr="000856D9" w14:paraId="0C0304A9" w14:textId="77777777" w:rsidTr="005209F8">
        <w:trPr>
          <w:trHeight w:val="20"/>
        </w:trPr>
        <w:tc>
          <w:tcPr>
            <w:tcW w:w="1275" w:type="dxa"/>
          </w:tcPr>
          <w:p w14:paraId="086BF869" w14:textId="77777777" w:rsidR="005209F8" w:rsidRPr="000856D9" w:rsidRDefault="005209F8" w:rsidP="00E23F10">
            <w:pPr>
              <w:rPr>
                <w:sz w:val="16"/>
                <w:szCs w:val="16"/>
              </w:rPr>
            </w:pPr>
            <w:r w:rsidRPr="000856D9">
              <w:rPr>
                <w:sz w:val="16"/>
                <w:szCs w:val="16"/>
              </w:rPr>
              <w:t>992</w:t>
            </w:r>
          </w:p>
        </w:tc>
        <w:tc>
          <w:tcPr>
            <w:tcW w:w="2736" w:type="dxa"/>
          </w:tcPr>
          <w:p w14:paraId="31258BAB" w14:textId="77777777" w:rsidR="005209F8" w:rsidRPr="000856D9" w:rsidRDefault="005209F8" w:rsidP="00E23F10">
            <w:pPr>
              <w:rPr>
                <w:sz w:val="16"/>
                <w:szCs w:val="16"/>
              </w:rPr>
            </w:pPr>
            <w:r w:rsidRPr="000856D9">
              <w:rPr>
                <w:sz w:val="16"/>
                <w:szCs w:val="16"/>
              </w:rPr>
              <w:t>Feline Oropharyngeal tube stoma swab</w:t>
            </w:r>
          </w:p>
        </w:tc>
        <w:tc>
          <w:tcPr>
            <w:tcW w:w="1484" w:type="dxa"/>
          </w:tcPr>
          <w:p w14:paraId="086BE974" w14:textId="77777777" w:rsidR="005209F8" w:rsidRPr="000856D9" w:rsidRDefault="005209F8" w:rsidP="00BF47BC">
            <w:pPr>
              <w:rPr>
                <w:b/>
                <w:sz w:val="16"/>
                <w:szCs w:val="16"/>
              </w:rPr>
            </w:pPr>
            <w:r w:rsidRPr="000856D9">
              <w:rPr>
                <w:b/>
                <w:sz w:val="16"/>
                <w:szCs w:val="16"/>
              </w:rPr>
              <w:t>AF92</w:t>
            </w:r>
          </w:p>
        </w:tc>
        <w:tc>
          <w:tcPr>
            <w:tcW w:w="3021" w:type="dxa"/>
          </w:tcPr>
          <w:p w14:paraId="2EE7C1D0" w14:textId="77777777" w:rsidR="005209F8" w:rsidRPr="000856D9" w:rsidRDefault="005209F8" w:rsidP="00BF47BC">
            <w:pPr>
              <w:rPr>
                <w:sz w:val="16"/>
                <w:szCs w:val="16"/>
              </w:rPr>
            </w:pPr>
            <w:r w:rsidRPr="000856D9">
              <w:rPr>
                <w:sz w:val="16"/>
                <w:szCs w:val="16"/>
              </w:rPr>
              <w:t>COPD, USA.</w:t>
            </w:r>
          </w:p>
        </w:tc>
      </w:tr>
      <w:tr w:rsidR="000856D9" w:rsidRPr="000856D9" w14:paraId="0BF2B082" w14:textId="77777777" w:rsidTr="005209F8">
        <w:trPr>
          <w:trHeight w:val="20"/>
        </w:trPr>
        <w:tc>
          <w:tcPr>
            <w:tcW w:w="1275" w:type="dxa"/>
          </w:tcPr>
          <w:p w14:paraId="6AD66E6E" w14:textId="77777777" w:rsidR="005209F8" w:rsidRPr="000856D9" w:rsidRDefault="005209F8" w:rsidP="00E23F10">
            <w:pPr>
              <w:rPr>
                <w:sz w:val="16"/>
                <w:szCs w:val="16"/>
              </w:rPr>
            </w:pPr>
            <w:r w:rsidRPr="000856D9">
              <w:rPr>
                <w:sz w:val="16"/>
                <w:szCs w:val="16"/>
              </w:rPr>
              <w:t>856</w:t>
            </w:r>
          </w:p>
        </w:tc>
        <w:tc>
          <w:tcPr>
            <w:tcW w:w="2736" w:type="dxa"/>
          </w:tcPr>
          <w:p w14:paraId="3F576427" w14:textId="77777777" w:rsidR="005209F8" w:rsidRPr="000856D9" w:rsidRDefault="005209F8" w:rsidP="00E23F10">
            <w:pPr>
              <w:rPr>
                <w:sz w:val="16"/>
                <w:szCs w:val="16"/>
              </w:rPr>
            </w:pPr>
            <w:r w:rsidRPr="000856D9">
              <w:rPr>
                <w:sz w:val="16"/>
                <w:szCs w:val="16"/>
              </w:rPr>
              <w:t>Equine Abdominal incision swab</w:t>
            </w:r>
          </w:p>
        </w:tc>
        <w:tc>
          <w:tcPr>
            <w:tcW w:w="1484" w:type="dxa"/>
          </w:tcPr>
          <w:p w14:paraId="16A9FF1E" w14:textId="77777777" w:rsidR="005209F8" w:rsidRPr="000856D9" w:rsidRDefault="005209F8" w:rsidP="00BF47BC">
            <w:pPr>
              <w:rPr>
                <w:b/>
                <w:sz w:val="16"/>
                <w:szCs w:val="16"/>
              </w:rPr>
            </w:pPr>
            <w:r w:rsidRPr="000856D9">
              <w:rPr>
                <w:b/>
                <w:sz w:val="16"/>
                <w:szCs w:val="16"/>
              </w:rPr>
              <w:t>B420</w:t>
            </w:r>
          </w:p>
        </w:tc>
        <w:tc>
          <w:tcPr>
            <w:tcW w:w="3021" w:type="dxa"/>
          </w:tcPr>
          <w:p w14:paraId="12ACD84D" w14:textId="77777777" w:rsidR="005209F8" w:rsidRPr="000856D9" w:rsidRDefault="005209F8" w:rsidP="00BF47BC">
            <w:pPr>
              <w:rPr>
                <w:sz w:val="16"/>
                <w:szCs w:val="16"/>
              </w:rPr>
            </w:pPr>
            <w:r w:rsidRPr="000856D9">
              <w:rPr>
                <w:sz w:val="16"/>
                <w:szCs w:val="16"/>
              </w:rPr>
              <w:t>Sputum, nose and water, Germany.</w:t>
            </w:r>
          </w:p>
        </w:tc>
      </w:tr>
      <w:tr w:rsidR="000856D9" w:rsidRPr="000856D9" w14:paraId="75618E88" w14:textId="77777777" w:rsidTr="005209F8">
        <w:trPr>
          <w:trHeight w:val="20"/>
        </w:trPr>
        <w:tc>
          <w:tcPr>
            <w:tcW w:w="1275" w:type="dxa"/>
          </w:tcPr>
          <w:p w14:paraId="786A16FB" w14:textId="77777777" w:rsidR="005209F8" w:rsidRPr="000856D9" w:rsidRDefault="005209F8" w:rsidP="00E23F10">
            <w:pPr>
              <w:rPr>
                <w:sz w:val="16"/>
                <w:szCs w:val="16"/>
              </w:rPr>
            </w:pPr>
            <w:r w:rsidRPr="000856D9">
              <w:rPr>
                <w:sz w:val="16"/>
                <w:szCs w:val="16"/>
              </w:rPr>
              <w:t>903</w:t>
            </w:r>
          </w:p>
        </w:tc>
        <w:tc>
          <w:tcPr>
            <w:tcW w:w="2736" w:type="dxa"/>
          </w:tcPr>
          <w:p w14:paraId="19009E63" w14:textId="77777777" w:rsidR="005209F8" w:rsidRPr="000856D9" w:rsidRDefault="005209F8" w:rsidP="00E23F10">
            <w:pPr>
              <w:rPr>
                <w:sz w:val="16"/>
                <w:szCs w:val="16"/>
              </w:rPr>
            </w:pPr>
            <w:r w:rsidRPr="000856D9">
              <w:rPr>
                <w:sz w:val="16"/>
                <w:szCs w:val="16"/>
              </w:rPr>
              <w:t>Equine Urine sample</w:t>
            </w:r>
          </w:p>
        </w:tc>
        <w:tc>
          <w:tcPr>
            <w:tcW w:w="1484" w:type="dxa"/>
          </w:tcPr>
          <w:p w14:paraId="47C8F18A" w14:textId="77777777" w:rsidR="005209F8" w:rsidRPr="000856D9" w:rsidRDefault="005209F8" w:rsidP="00BF47BC">
            <w:pPr>
              <w:rPr>
                <w:b/>
                <w:sz w:val="16"/>
                <w:szCs w:val="16"/>
              </w:rPr>
            </w:pPr>
            <w:r w:rsidRPr="000856D9">
              <w:rPr>
                <w:b/>
                <w:sz w:val="16"/>
                <w:szCs w:val="16"/>
              </w:rPr>
              <w:t>B429</w:t>
            </w:r>
          </w:p>
        </w:tc>
        <w:tc>
          <w:tcPr>
            <w:tcW w:w="3021" w:type="dxa"/>
          </w:tcPr>
          <w:p w14:paraId="02E7101B" w14:textId="77777777" w:rsidR="005209F8" w:rsidRPr="000856D9" w:rsidRDefault="005209F8" w:rsidP="005209F8">
            <w:pPr>
              <w:rPr>
                <w:sz w:val="16"/>
                <w:szCs w:val="16"/>
              </w:rPr>
            </w:pPr>
            <w:r w:rsidRPr="000856D9">
              <w:rPr>
                <w:sz w:val="16"/>
                <w:szCs w:val="16"/>
              </w:rPr>
              <w:t>Keratitis, UK and River Germany.</w:t>
            </w:r>
          </w:p>
        </w:tc>
      </w:tr>
      <w:tr w:rsidR="000856D9" w:rsidRPr="000856D9" w14:paraId="2E65F27B" w14:textId="77777777" w:rsidTr="005209F8">
        <w:trPr>
          <w:trHeight w:val="20"/>
        </w:trPr>
        <w:tc>
          <w:tcPr>
            <w:tcW w:w="1275" w:type="dxa"/>
            <w:tcBorders>
              <w:bottom w:val="nil"/>
            </w:tcBorders>
          </w:tcPr>
          <w:p w14:paraId="3AA5F67D" w14:textId="77777777" w:rsidR="005209F8" w:rsidRPr="000856D9" w:rsidRDefault="005209F8" w:rsidP="00E23F10">
            <w:pPr>
              <w:rPr>
                <w:sz w:val="16"/>
                <w:szCs w:val="16"/>
              </w:rPr>
            </w:pPr>
            <w:r w:rsidRPr="000856D9">
              <w:rPr>
                <w:sz w:val="16"/>
                <w:szCs w:val="16"/>
              </w:rPr>
              <w:t>823</w:t>
            </w:r>
          </w:p>
        </w:tc>
        <w:tc>
          <w:tcPr>
            <w:tcW w:w="2736" w:type="dxa"/>
            <w:tcBorders>
              <w:bottom w:val="nil"/>
            </w:tcBorders>
          </w:tcPr>
          <w:p w14:paraId="0BEDE65D" w14:textId="77777777" w:rsidR="005209F8" w:rsidRPr="000856D9" w:rsidRDefault="005209F8" w:rsidP="00E23F10">
            <w:pPr>
              <w:rPr>
                <w:sz w:val="16"/>
                <w:szCs w:val="16"/>
              </w:rPr>
            </w:pPr>
            <w:r w:rsidRPr="000856D9">
              <w:rPr>
                <w:sz w:val="16"/>
                <w:szCs w:val="16"/>
              </w:rPr>
              <w:t>Canine Left ear swab</w:t>
            </w:r>
          </w:p>
        </w:tc>
        <w:tc>
          <w:tcPr>
            <w:tcW w:w="1484" w:type="dxa"/>
            <w:tcBorders>
              <w:bottom w:val="nil"/>
            </w:tcBorders>
          </w:tcPr>
          <w:p w14:paraId="40AB462B" w14:textId="77777777" w:rsidR="005209F8" w:rsidRPr="000856D9" w:rsidRDefault="005209F8" w:rsidP="00BF47BC">
            <w:pPr>
              <w:rPr>
                <w:b/>
                <w:sz w:val="16"/>
                <w:szCs w:val="16"/>
              </w:rPr>
            </w:pPr>
            <w:r w:rsidRPr="000856D9">
              <w:rPr>
                <w:b/>
                <w:sz w:val="16"/>
                <w:szCs w:val="16"/>
              </w:rPr>
              <w:t>241A</w:t>
            </w:r>
          </w:p>
        </w:tc>
        <w:tc>
          <w:tcPr>
            <w:tcW w:w="3021" w:type="dxa"/>
            <w:tcBorders>
              <w:bottom w:val="nil"/>
            </w:tcBorders>
          </w:tcPr>
          <w:p w14:paraId="05AFA4EF" w14:textId="77777777" w:rsidR="005209F8" w:rsidRPr="000856D9" w:rsidRDefault="005209F8" w:rsidP="00BF47BC">
            <w:pPr>
              <w:rPr>
                <w:sz w:val="16"/>
                <w:szCs w:val="16"/>
              </w:rPr>
            </w:pPr>
            <w:r w:rsidRPr="000856D9">
              <w:rPr>
                <w:sz w:val="16"/>
                <w:szCs w:val="16"/>
              </w:rPr>
              <w:t>Acute infection, source unknown.</w:t>
            </w:r>
          </w:p>
          <w:p w14:paraId="3E5718FA" w14:textId="77777777" w:rsidR="005209F8" w:rsidRPr="000856D9" w:rsidRDefault="005209F8" w:rsidP="00BF47BC">
            <w:pPr>
              <w:rPr>
                <w:sz w:val="16"/>
                <w:szCs w:val="16"/>
              </w:rPr>
            </w:pPr>
            <w:r w:rsidRPr="000856D9">
              <w:rPr>
                <w:sz w:val="16"/>
                <w:szCs w:val="16"/>
              </w:rPr>
              <w:t>Catheter, Germany.</w:t>
            </w:r>
          </w:p>
        </w:tc>
      </w:tr>
      <w:tr w:rsidR="000856D9" w:rsidRPr="000856D9" w14:paraId="55CEB927" w14:textId="77777777" w:rsidTr="005209F8">
        <w:trPr>
          <w:trHeight w:val="20"/>
        </w:trPr>
        <w:tc>
          <w:tcPr>
            <w:tcW w:w="1275" w:type="dxa"/>
            <w:tcBorders>
              <w:top w:val="nil"/>
              <w:bottom w:val="nil"/>
            </w:tcBorders>
          </w:tcPr>
          <w:p w14:paraId="18143359" w14:textId="77777777" w:rsidR="005209F8" w:rsidRPr="000856D9" w:rsidRDefault="005209F8" w:rsidP="00E23F10">
            <w:pPr>
              <w:rPr>
                <w:sz w:val="16"/>
                <w:szCs w:val="16"/>
              </w:rPr>
            </w:pPr>
            <w:r w:rsidRPr="000856D9">
              <w:rPr>
                <w:sz w:val="16"/>
                <w:szCs w:val="16"/>
              </w:rPr>
              <w:t xml:space="preserve">811 </w:t>
            </w:r>
          </w:p>
        </w:tc>
        <w:tc>
          <w:tcPr>
            <w:tcW w:w="2736" w:type="dxa"/>
            <w:tcBorders>
              <w:top w:val="nil"/>
              <w:bottom w:val="nil"/>
            </w:tcBorders>
          </w:tcPr>
          <w:p w14:paraId="5A02AEED" w14:textId="77777777" w:rsidR="005209F8" w:rsidRPr="000856D9" w:rsidRDefault="005209F8" w:rsidP="00E23F10">
            <w:pPr>
              <w:rPr>
                <w:sz w:val="16"/>
                <w:szCs w:val="16"/>
              </w:rPr>
            </w:pPr>
            <w:r w:rsidRPr="000856D9">
              <w:rPr>
                <w:sz w:val="16"/>
                <w:szCs w:val="16"/>
              </w:rPr>
              <w:t>Equine nasal swab</w:t>
            </w:r>
          </w:p>
        </w:tc>
        <w:tc>
          <w:tcPr>
            <w:tcW w:w="1484" w:type="dxa"/>
            <w:tcBorders>
              <w:top w:val="nil"/>
              <w:bottom w:val="nil"/>
            </w:tcBorders>
          </w:tcPr>
          <w:p w14:paraId="33FDB2E2" w14:textId="77777777" w:rsidR="005209F8" w:rsidRPr="000856D9" w:rsidRDefault="005209F8" w:rsidP="00BF47BC">
            <w:pPr>
              <w:rPr>
                <w:b/>
                <w:sz w:val="16"/>
                <w:szCs w:val="16"/>
              </w:rPr>
            </w:pPr>
            <w:r w:rsidRPr="000856D9">
              <w:rPr>
                <w:b/>
                <w:sz w:val="16"/>
                <w:szCs w:val="16"/>
              </w:rPr>
              <w:t>AA01</w:t>
            </w:r>
          </w:p>
        </w:tc>
        <w:tc>
          <w:tcPr>
            <w:tcW w:w="3021" w:type="dxa"/>
            <w:tcBorders>
              <w:top w:val="nil"/>
              <w:bottom w:val="nil"/>
            </w:tcBorders>
          </w:tcPr>
          <w:p w14:paraId="26C45A73" w14:textId="77777777" w:rsidR="005209F8" w:rsidRPr="000856D9" w:rsidRDefault="005209F8" w:rsidP="00BF47BC">
            <w:pPr>
              <w:rPr>
                <w:sz w:val="16"/>
                <w:szCs w:val="16"/>
              </w:rPr>
            </w:pPr>
            <w:r w:rsidRPr="000856D9">
              <w:rPr>
                <w:sz w:val="16"/>
                <w:szCs w:val="16"/>
              </w:rPr>
              <w:t>Novel</w:t>
            </w:r>
          </w:p>
        </w:tc>
      </w:tr>
      <w:tr w:rsidR="000856D9" w:rsidRPr="000856D9" w14:paraId="61A61FDE" w14:textId="77777777" w:rsidTr="005209F8">
        <w:trPr>
          <w:trHeight w:val="20"/>
        </w:trPr>
        <w:tc>
          <w:tcPr>
            <w:tcW w:w="1275" w:type="dxa"/>
          </w:tcPr>
          <w:p w14:paraId="76A20307" w14:textId="77777777" w:rsidR="005209F8" w:rsidRPr="000856D9" w:rsidRDefault="005209F8" w:rsidP="00E23F10">
            <w:pPr>
              <w:rPr>
                <w:sz w:val="16"/>
                <w:szCs w:val="16"/>
              </w:rPr>
            </w:pPr>
            <w:r w:rsidRPr="000856D9">
              <w:rPr>
                <w:sz w:val="16"/>
                <w:szCs w:val="16"/>
              </w:rPr>
              <w:t>467-L</w:t>
            </w:r>
          </w:p>
        </w:tc>
        <w:tc>
          <w:tcPr>
            <w:tcW w:w="2736" w:type="dxa"/>
          </w:tcPr>
          <w:p w14:paraId="405B1908" w14:textId="77777777" w:rsidR="005209F8" w:rsidRPr="000856D9" w:rsidRDefault="005209F8" w:rsidP="00E23F10">
            <w:pPr>
              <w:rPr>
                <w:sz w:val="16"/>
                <w:szCs w:val="16"/>
              </w:rPr>
            </w:pPr>
            <w:r w:rsidRPr="000856D9">
              <w:rPr>
                <w:sz w:val="16"/>
                <w:szCs w:val="16"/>
              </w:rPr>
              <w:t>Canine Left Ear swab</w:t>
            </w:r>
          </w:p>
        </w:tc>
        <w:tc>
          <w:tcPr>
            <w:tcW w:w="1484" w:type="dxa"/>
          </w:tcPr>
          <w:p w14:paraId="01DC1A8E" w14:textId="77777777" w:rsidR="005209F8" w:rsidRPr="000856D9" w:rsidRDefault="005209F8" w:rsidP="00BF47BC">
            <w:pPr>
              <w:rPr>
                <w:b/>
                <w:sz w:val="16"/>
                <w:szCs w:val="16"/>
              </w:rPr>
            </w:pPr>
            <w:r w:rsidRPr="000856D9">
              <w:rPr>
                <w:b/>
                <w:sz w:val="16"/>
                <w:szCs w:val="16"/>
              </w:rPr>
              <w:t>0002</w:t>
            </w:r>
          </w:p>
        </w:tc>
        <w:tc>
          <w:tcPr>
            <w:tcW w:w="3021" w:type="dxa"/>
          </w:tcPr>
          <w:p w14:paraId="73F37A79" w14:textId="77777777" w:rsidR="005209F8" w:rsidRPr="000856D9" w:rsidRDefault="005209F8" w:rsidP="00BF47BC">
            <w:pPr>
              <w:rPr>
                <w:sz w:val="16"/>
                <w:szCs w:val="16"/>
              </w:rPr>
            </w:pPr>
            <w:r w:rsidRPr="000856D9">
              <w:rPr>
                <w:sz w:val="16"/>
                <w:szCs w:val="16"/>
              </w:rPr>
              <w:t>PAO1 group. CF Germany.</w:t>
            </w:r>
          </w:p>
          <w:p w14:paraId="5EAE5956" w14:textId="77777777" w:rsidR="005209F8" w:rsidRPr="000856D9" w:rsidRDefault="005209F8" w:rsidP="00BF47BC">
            <w:pPr>
              <w:rPr>
                <w:sz w:val="16"/>
                <w:szCs w:val="16"/>
              </w:rPr>
            </w:pPr>
            <w:r w:rsidRPr="000856D9">
              <w:rPr>
                <w:sz w:val="16"/>
                <w:szCs w:val="16"/>
              </w:rPr>
              <w:t>Pneumonia, Switzerland.</w:t>
            </w:r>
          </w:p>
        </w:tc>
      </w:tr>
      <w:tr w:rsidR="000856D9" w:rsidRPr="000856D9" w14:paraId="3B8EF8B8" w14:textId="77777777" w:rsidTr="005209F8">
        <w:trPr>
          <w:trHeight w:val="20"/>
        </w:trPr>
        <w:tc>
          <w:tcPr>
            <w:tcW w:w="1275" w:type="dxa"/>
          </w:tcPr>
          <w:p w14:paraId="3D216981" w14:textId="77777777" w:rsidR="005209F8" w:rsidRPr="000856D9" w:rsidRDefault="005209F8" w:rsidP="00E23F10">
            <w:pPr>
              <w:rPr>
                <w:sz w:val="16"/>
                <w:szCs w:val="16"/>
              </w:rPr>
            </w:pPr>
            <w:r w:rsidRPr="000856D9">
              <w:rPr>
                <w:sz w:val="16"/>
                <w:szCs w:val="16"/>
              </w:rPr>
              <w:t>467-R</w:t>
            </w:r>
          </w:p>
        </w:tc>
        <w:tc>
          <w:tcPr>
            <w:tcW w:w="2736" w:type="dxa"/>
          </w:tcPr>
          <w:p w14:paraId="45D95C3E" w14:textId="77777777" w:rsidR="005209F8" w:rsidRPr="000856D9" w:rsidRDefault="005209F8" w:rsidP="00E23F10">
            <w:pPr>
              <w:rPr>
                <w:sz w:val="16"/>
                <w:szCs w:val="16"/>
              </w:rPr>
            </w:pPr>
            <w:r w:rsidRPr="000856D9">
              <w:rPr>
                <w:sz w:val="16"/>
                <w:szCs w:val="16"/>
              </w:rPr>
              <w:t>Canine Right Ear swab</w:t>
            </w:r>
          </w:p>
        </w:tc>
        <w:tc>
          <w:tcPr>
            <w:tcW w:w="1484" w:type="dxa"/>
          </w:tcPr>
          <w:p w14:paraId="3EB4A352" w14:textId="77777777" w:rsidR="005209F8" w:rsidRPr="000856D9" w:rsidRDefault="005209F8" w:rsidP="00BF47BC">
            <w:pPr>
              <w:rPr>
                <w:b/>
                <w:sz w:val="16"/>
                <w:szCs w:val="16"/>
              </w:rPr>
            </w:pPr>
            <w:r w:rsidRPr="000856D9">
              <w:rPr>
                <w:b/>
                <w:sz w:val="16"/>
                <w:szCs w:val="16"/>
              </w:rPr>
              <w:t>0002</w:t>
            </w:r>
          </w:p>
        </w:tc>
        <w:tc>
          <w:tcPr>
            <w:tcW w:w="3021" w:type="dxa"/>
          </w:tcPr>
          <w:p w14:paraId="32EA50BD" w14:textId="77777777" w:rsidR="005209F8" w:rsidRPr="000856D9" w:rsidRDefault="005209F8" w:rsidP="00BF47BC">
            <w:pPr>
              <w:rPr>
                <w:sz w:val="16"/>
                <w:szCs w:val="16"/>
              </w:rPr>
            </w:pPr>
            <w:r w:rsidRPr="000856D9">
              <w:rPr>
                <w:sz w:val="16"/>
                <w:szCs w:val="16"/>
              </w:rPr>
              <w:t>PAO1 group. CF Germany.</w:t>
            </w:r>
          </w:p>
          <w:p w14:paraId="6228353B" w14:textId="77777777" w:rsidR="005209F8" w:rsidRPr="000856D9" w:rsidRDefault="005209F8" w:rsidP="00BF47BC">
            <w:pPr>
              <w:rPr>
                <w:sz w:val="16"/>
                <w:szCs w:val="16"/>
              </w:rPr>
            </w:pPr>
            <w:r w:rsidRPr="000856D9">
              <w:rPr>
                <w:sz w:val="16"/>
                <w:szCs w:val="16"/>
              </w:rPr>
              <w:t>Pneumonia, Switzerland.</w:t>
            </w:r>
          </w:p>
        </w:tc>
      </w:tr>
      <w:tr w:rsidR="005209F8" w:rsidRPr="000856D9" w14:paraId="2CD28BA8" w14:textId="77777777" w:rsidTr="005209F8">
        <w:trPr>
          <w:trHeight w:val="20"/>
        </w:trPr>
        <w:tc>
          <w:tcPr>
            <w:tcW w:w="1275" w:type="dxa"/>
            <w:tcBorders>
              <w:bottom w:val="single" w:sz="4" w:space="0" w:color="auto"/>
            </w:tcBorders>
          </w:tcPr>
          <w:p w14:paraId="76E86DFA" w14:textId="77777777" w:rsidR="005209F8" w:rsidRPr="000856D9" w:rsidRDefault="005209F8" w:rsidP="00E23F10">
            <w:pPr>
              <w:rPr>
                <w:sz w:val="16"/>
                <w:szCs w:val="16"/>
              </w:rPr>
            </w:pPr>
            <w:r w:rsidRPr="000856D9">
              <w:rPr>
                <w:sz w:val="16"/>
                <w:szCs w:val="16"/>
              </w:rPr>
              <w:t>886-2</w:t>
            </w:r>
          </w:p>
        </w:tc>
        <w:tc>
          <w:tcPr>
            <w:tcW w:w="2736" w:type="dxa"/>
            <w:tcBorders>
              <w:bottom w:val="single" w:sz="4" w:space="0" w:color="auto"/>
            </w:tcBorders>
          </w:tcPr>
          <w:p w14:paraId="4DD0066E" w14:textId="77777777" w:rsidR="005209F8" w:rsidRPr="000856D9" w:rsidRDefault="005209F8" w:rsidP="00BF47BC">
            <w:pPr>
              <w:rPr>
                <w:sz w:val="16"/>
                <w:szCs w:val="16"/>
              </w:rPr>
            </w:pPr>
            <w:r w:rsidRPr="000856D9">
              <w:rPr>
                <w:sz w:val="16"/>
                <w:szCs w:val="16"/>
              </w:rPr>
              <w:t>Canine nail pus swab</w:t>
            </w:r>
          </w:p>
        </w:tc>
        <w:tc>
          <w:tcPr>
            <w:tcW w:w="1484" w:type="dxa"/>
            <w:tcBorders>
              <w:bottom w:val="single" w:sz="4" w:space="0" w:color="auto"/>
            </w:tcBorders>
          </w:tcPr>
          <w:p w14:paraId="4093987B" w14:textId="77777777" w:rsidR="005209F8" w:rsidRPr="000856D9" w:rsidRDefault="005209F8" w:rsidP="00BF47BC">
            <w:pPr>
              <w:rPr>
                <w:b/>
                <w:sz w:val="16"/>
                <w:szCs w:val="16"/>
              </w:rPr>
            </w:pPr>
            <w:r w:rsidRPr="000856D9">
              <w:rPr>
                <w:b/>
                <w:sz w:val="16"/>
                <w:szCs w:val="16"/>
              </w:rPr>
              <w:t>2B92</w:t>
            </w:r>
          </w:p>
        </w:tc>
        <w:tc>
          <w:tcPr>
            <w:tcW w:w="3021" w:type="dxa"/>
            <w:tcBorders>
              <w:bottom w:val="single" w:sz="4" w:space="0" w:color="auto"/>
            </w:tcBorders>
          </w:tcPr>
          <w:p w14:paraId="794D7D73" w14:textId="77777777" w:rsidR="005209F8" w:rsidRPr="000856D9" w:rsidRDefault="005209F8" w:rsidP="00BF47BC">
            <w:pPr>
              <w:rPr>
                <w:sz w:val="16"/>
                <w:szCs w:val="16"/>
              </w:rPr>
            </w:pPr>
            <w:r w:rsidRPr="000856D9">
              <w:rPr>
                <w:sz w:val="16"/>
                <w:szCs w:val="16"/>
              </w:rPr>
              <w:t>Novel</w:t>
            </w:r>
          </w:p>
        </w:tc>
      </w:tr>
    </w:tbl>
    <w:p w14:paraId="24446EA5" w14:textId="77777777" w:rsidR="00E47790" w:rsidRPr="000856D9" w:rsidRDefault="00E47790" w:rsidP="00E47790">
      <w:pPr>
        <w:widowControl w:val="0"/>
        <w:autoSpaceDE w:val="0"/>
        <w:autoSpaceDN w:val="0"/>
        <w:adjustRightInd w:val="0"/>
        <w:spacing w:line="480" w:lineRule="auto"/>
        <w:rPr>
          <w:rFonts w:cs="Calibri"/>
          <w:lang w:val="en-US"/>
        </w:rPr>
      </w:pPr>
    </w:p>
    <w:p w14:paraId="705575C6" w14:textId="77777777" w:rsidR="004F2CF7" w:rsidRPr="000856D9" w:rsidRDefault="004F2CF7">
      <w:pPr>
        <w:rPr>
          <w:b/>
        </w:rPr>
      </w:pPr>
      <w:r w:rsidRPr="000856D9">
        <w:rPr>
          <w:b/>
        </w:rPr>
        <w:br w:type="page"/>
      </w:r>
    </w:p>
    <w:p w14:paraId="199411DC" w14:textId="6244D1EE" w:rsidR="00E47790" w:rsidRDefault="00E47790" w:rsidP="00E47790">
      <w:pPr>
        <w:spacing w:line="480" w:lineRule="auto"/>
      </w:pPr>
      <w:r w:rsidRPr="000856D9">
        <w:rPr>
          <w:b/>
        </w:rPr>
        <w:lastRenderedPageBreak/>
        <w:t xml:space="preserve">Table 2. </w:t>
      </w:r>
      <w:r w:rsidRPr="000856D9">
        <w:t xml:space="preserve">Minimum inhibitory </w:t>
      </w:r>
      <w:r w:rsidR="00BC7635" w:rsidRPr="000856D9">
        <w:t xml:space="preserve">concentration </w:t>
      </w:r>
      <w:r w:rsidRPr="000856D9">
        <w:t xml:space="preserve">tests to show antimicrobial resistance of </w:t>
      </w:r>
      <w:r w:rsidRPr="000856D9">
        <w:rPr>
          <w:i/>
        </w:rPr>
        <w:t>P. aeruginosa</w:t>
      </w:r>
      <w:r w:rsidRPr="000856D9">
        <w:t xml:space="preserve"> in companion animal</w:t>
      </w:r>
      <w:r w:rsidR="005E5E84" w:rsidRPr="000856D9">
        <w:t xml:space="preserve"> </w:t>
      </w:r>
      <w:r w:rsidRPr="000856D9">
        <w:t>(n=24) and human (n=</w:t>
      </w:r>
      <w:r w:rsidR="00342515" w:rsidRPr="000856D9">
        <w:t>37</w:t>
      </w:r>
      <w:r w:rsidRPr="000856D9">
        <w:t>) isolates to polymyxin antimicrobials</w:t>
      </w:r>
    </w:p>
    <w:p w14:paraId="05367C9E" w14:textId="77777777" w:rsidR="00D852D8" w:rsidRPr="000856D9" w:rsidRDefault="00D852D8" w:rsidP="00E47790">
      <w:pPr>
        <w:spacing w:line="480" w:lineRule="auto"/>
      </w:pPr>
    </w:p>
    <w:tbl>
      <w:tblPr>
        <w:tblStyle w:val="TableGrid"/>
        <w:tblW w:w="0" w:type="auto"/>
        <w:tblLook w:val="04A0" w:firstRow="1" w:lastRow="0" w:firstColumn="1" w:lastColumn="0" w:noHBand="0" w:noVBand="1"/>
      </w:tblPr>
      <w:tblGrid>
        <w:gridCol w:w="816"/>
        <w:gridCol w:w="1169"/>
        <w:gridCol w:w="982"/>
        <w:gridCol w:w="957"/>
        <w:gridCol w:w="925"/>
        <w:gridCol w:w="804"/>
        <w:gridCol w:w="804"/>
      </w:tblGrid>
      <w:tr w:rsidR="000856D9" w:rsidRPr="000856D9" w14:paraId="6A2EFB08" w14:textId="77777777" w:rsidTr="005B1FC3">
        <w:tc>
          <w:tcPr>
            <w:tcW w:w="816" w:type="dxa"/>
          </w:tcPr>
          <w:p w14:paraId="607DF22C" w14:textId="77777777" w:rsidR="008F2A95" w:rsidRPr="000856D9" w:rsidRDefault="008F2A95" w:rsidP="00E23F10">
            <w:pPr>
              <w:rPr>
                <w:sz w:val="16"/>
                <w:szCs w:val="16"/>
              </w:rPr>
            </w:pPr>
            <w:r w:rsidRPr="000856D9">
              <w:rPr>
                <w:sz w:val="16"/>
                <w:szCs w:val="16"/>
              </w:rPr>
              <w:t>Isolate</w:t>
            </w:r>
          </w:p>
        </w:tc>
        <w:tc>
          <w:tcPr>
            <w:tcW w:w="1169" w:type="dxa"/>
          </w:tcPr>
          <w:p w14:paraId="5AC0663D" w14:textId="77777777" w:rsidR="008F2A95" w:rsidRPr="000856D9" w:rsidRDefault="008F2A95" w:rsidP="00E23F10">
            <w:pPr>
              <w:rPr>
                <w:sz w:val="16"/>
                <w:szCs w:val="16"/>
              </w:rPr>
            </w:pPr>
            <w:r w:rsidRPr="000856D9">
              <w:rPr>
                <w:sz w:val="16"/>
                <w:szCs w:val="16"/>
              </w:rPr>
              <w:t>Antimicrobial</w:t>
            </w:r>
          </w:p>
        </w:tc>
        <w:tc>
          <w:tcPr>
            <w:tcW w:w="982" w:type="dxa"/>
          </w:tcPr>
          <w:p w14:paraId="221F0D5A" w14:textId="77777777" w:rsidR="008F2A95" w:rsidRPr="000856D9" w:rsidRDefault="008F2A95" w:rsidP="00E23F10">
            <w:pPr>
              <w:rPr>
                <w:sz w:val="16"/>
                <w:szCs w:val="16"/>
              </w:rPr>
            </w:pPr>
            <w:r w:rsidRPr="000856D9">
              <w:rPr>
                <w:sz w:val="16"/>
                <w:szCs w:val="16"/>
              </w:rPr>
              <w:t>Resistance Breakpoint</w:t>
            </w:r>
          </w:p>
          <w:p w14:paraId="1C4FEB59" w14:textId="100CE60E" w:rsidR="008F2A95" w:rsidRPr="000856D9" w:rsidRDefault="00FC1118" w:rsidP="00FC1118">
            <w:pPr>
              <w:rPr>
                <w:sz w:val="16"/>
                <w:szCs w:val="16"/>
              </w:rPr>
            </w:pPr>
            <w:r w:rsidRPr="000856D9">
              <w:rPr>
                <w:sz w:val="16"/>
                <w:szCs w:val="16"/>
              </w:rPr>
              <w:t>(m</w:t>
            </w:r>
            <w:r w:rsidR="008F2A95" w:rsidRPr="000856D9">
              <w:rPr>
                <w:sz w:val="16"/>
                <w:szCs w:val="16"/>
              </w:rPr>
              <w:t>g/L)</w:t>
            </w:r>
          </w:p>
        </w:tc>
        <w:tc>
          <w:tcPr>
            <w:tcW w:w="957" w:type="dxa"/>
          </w:tcPr>
          <w:p w14:paraId="41046AE8" w14:textId="77777777" w:rsidR="008F2A95" w:rsidRPr="000856D9" w:rsidRDefault="008F2A95" w:rsidP="00E23F10">
            <w:pPr>
              <w:rPr>
                <w:sz w:val="16"/>
                <w:szCs w:val="16"/>
              </w:rPr>
            </w:pPr>
            <w:r w:rsidRPr="000856D9">
              <w:rPr>
                <w:sz w:val="16"/>
                <w:szCs w:val="16"/>
              </w:rPr>
              <w:t>Resistant Strains</w:t>
            </w:r>
          </w:p>
          <w:p w14:paraId="61861B40" w14:textId="77777777" w:rsidR="008F2A95" w:rsidRPr="000856D9" w:rsidRDefault="008F2A95" w:rsidP="00E23F10">
            <w:pPr>
              <w:rPr>
                <w:sz w:val="16"/>
                <w:szCs w:val="16"/>
              </w:rPr>
            </w:pPr>
            <w:r w:rsidRPr="000856D9">
              <w:rPr>
                <w:sz w:val="16"/>
                <w:szCs w:val="16"/>
              </w:rPr>
              <w:t>(n)</w:t>
            </w:r>
          </w:p>
        </w:tc>
        <w:tc>
          <w:tcPr>
            <w:tcW w:w="925" w:type="dxa"/>
          </w:tcPr>
          <w:p w14:paraId="70D03F56" w14:textId="77777777" w:rsidR="008F2A95" w:rsidRPr="000856D9" w:rsidRDefault="008F2A95" w:rsidP="00E23F10">
            <w:pPr>
              <w:rPr>
                <w:sz w:val="16"/>
                <w:szCs w:val="16"/>
              </w:rPr>
            </w:pPr>
            <w:r w:rsidRPr="000856D9">
              <w:rPr>
                <w:sz w:val="16"/>
                <w:szCs w:val="16"/>
              </w:rPr>
              <w:t>Resistant Strains</w:t>
            </w:r>
          </w:p>
          <w:p w14:paraId="001AC553" w14:textId="77777777" w:rsidR="008F2A95" w:rsidRPr="000856D9" w:rsidRDefault="008F2A95" w:rsidP="00E23F10">
            <w:pPr>
              <w:rPr>
                <w:sz w:val="16"/>
                <w:szCs w:val="16"/>
              </w:rPr>
            </w:pPr>
            <w:r w:rsidRPr="000856D9">
              <w:rPr>
                <w:sz w:val="16"/>
                <w:szCs w:val="16"/>
              </w:rPr>
              <w:t>(%)</w:t>
            </w:r>
          </w:p>
        </w:tc>
        <w:tc>
          <w:tcPr>
            <w:tcW w:w="804" w:type="dxa"/>
          </w:tcPr>
          <w:p w14:paraId="1E10B707" w14:textId="77777777" w:rsidR="008F2A95" w:rsidRPr="000856D9" w:rsidRDefault="008F2A95" w:rsidP="00E23F10">
            <w:pPr>
              <w:rPr>
                <w:sz w:val="16"/>
                <w:szCs w:val="16"/>
              </w:rPr>
            </w:pPr>
            <w:r w:rsidRPr="000856D9">
              <w:rPr>
                <w:sz w:val="16"/>
                <w:szCs w:val="16"/>
              </w:rPr>
              <w:t>MIC50</w:t>
            </w:r>
          </w:p>
          <w:p w14:paraId="024A5207" w14:textId="4373A3AB" w:rsidR="008F2A95" w:rsidRPr="000856D9" w:rsidRDefault="00FC1118" w:rsidP="00E23F10">
            <w:pPr>
              <w:rPr>
                <w:sz w:val="16"/>
                <w:szCs w:val="16"/>
              </w:rPr>
            </w:pPr>
            <w:r w:rsidRPr="000856D9">
              <w:rPr>
                <w:sz w:val="16"/>
                <w:szCs w:val="16"/>
              </w:rPr>
              <w:t>(mg/</w:t>
            </w:r>
            <w:r w:rsidR="008F2A95" w:rsidRPr="000856D9">
              <w:rPr>
                <w:sz w:val="16"/>
                <w:szCs w:val="16"/>
              </w:rPr>
              <w:t>L)</w:t>
            </w:r>
          </w:p>
        </w:tc>
        <w:tc>
          <w:tcPr>
            <w:tcW w:w="804" w:type="dxa"/>
          </w:tcPr>
          <w:p w14:paraId="7839872B" w14:textId="77777777" w:rsidR="008F2A95" w:rsidRPr="000856D9" w:rsidRDefault="008F2A95" w:rsidP="00E23F10">
            <w:pPr>
              <w:rPr>
                <w:sz w:val="16"/>
                <w:szCs w:val="16"/>
              </w:rPr>
            </w:pPr>
            <w:r w:rsidRPr="000856D9">
              <w:rPr>
                <w:sz w:val="16"/>
                <w:szCs w:val="16"/>
              </w:rPr>
              <w:t>MIC90</w:t>
            </w:r>
          </w:p>
          <w:p w14:paraId="52037867" w14:textId="4012294D" w:rsidR="008F2A95" w:rsidRPr="000856D9" w:rsidRDefault="00FC1118" w:rsidP="00E23F10">
            <w:pPr>
              <w:rPr>
                <w:sz w:val="16"/>
                <w:szCs w:val="16"/>
              </w:rPr>
            </w:pPr>
            <w:r w:rsidRPr="000856D9">
              <w:rPr>
                <w:sz w:val="16"/>
                <w:szCs w:val="16"/>
              </w:rPr>
              <w:t>(mg/</w:t>
            </w:r>
            <w:r w:rsidR="008F2A95" w:rsidRPr="000856D9">
              <w:rPr>
                <w:sz w:val="16"/>
                <w:szCs w:val="16"/>
              </w:rPr>
              <w:t>L)</w:t>
            </w:r>
          </w:p>
        </w:tc>
      </w:tr>
      <w:tr w:rsidR="000856D9" w:rsidRPr="000856D9" w14:paraId="4E5CE962" w14:textId="77777777" w:rsidTr="005B1FC3">
        <w:tc>
          <w:tcPr>
            <w:tcW w:w="816" w:type="dxa"/>
          </w:tcPr>
          <w:p w14:paraId="2761462A" w14:textId="77777777" w:rsidR="008F2A95" w:rsidRPr="000856D9" w:rsidRDefault="008F2A95" w:rsidP="00E23F10">
            <w:pPr>
              <w:rPr>
                <w:sz w:val="16"/>
                <w:szCs w:val="16"/>
              </w:rPr>
            </w:pPr>
            <w:r w:rsidRPr="000856D9">
              <w:rPr>
                <w:sz w:val="16"/>
                <w:szCs w:val="16"/>
              </w:rPr>
              <w:t>Animal</w:t>
            </w:r>
          </w:p>
        </w:tc>
        <w:tc>
          <w:tcPr>
            <w:tcW w:w="1169" w:type="dxa"/>
          </w:tcPr>
          <w:p w14:paraId="59CD6E15" w14:textId="77777777" w:rsidR="008F2A95" w:rsidRPr="000856D9" w:rsidRDefault="008F2A95" w:rsidP="00E23F10">
            <w:pPr>
              <w:rPr>
                <w:sz w:val="16"/>
                <w:szCs w:val="16"/>
              </w:rPr>
            </w:pPr>
            <w:r w:rsidRPr="000856D9">
              <w:rPr>
                <w:sz w:val="16"/>
                <w:szCs w:val="16"/>
              </w:rPr>
              <w:t>Polymyxin B</w:t>
            </w:r>
          </w:p>
        </w:tc>
        <w:tc>
          <w:tcPr>
            <w:tcW w:w="982" w:type="dxa"/>
          </w:tcPr>
          <w:p w14:paraId="3904F7A4" w14:textId="77777777" w:rsidR="008F2A95" w:rsidRPr="000856D9" w:rsidRDefault="008F2A95" w:rsidP="00E23F10">
            <w:pPr>
              <w:rPr>
                <w:sz w:val="16"/>
                <w:szCs w:val="16"/>
              </w:rPr>
            </w:pPr>
            <w:r w:rsidRPr="000856D9">
              <w:rPr>
                <w:sz w:val="20"/>
                <w:szCs w:val="20"/>
              </w:rPr>
              <w:t>≥</w:t>
            </w:r>
            <w:r w:rsidRPr="000856D9">
              <w:rPr>
                <w:sz w:val="16"/>
                <w:szCs w:val="16"/>
              </w:rPr>
              <w:t>8</w:t>
            </w:r>
          </w:p>
        </w:tc>
        <w:tc>
          <w:tcPr>
            <w:tcW w:w="957" w:type="dxa"/>
          </w:tcPr>
          <w:p w14:paraId="0E9D2A85" w14:textId="77777777" w:rsidR="008F2A95" w:rsidRPr="000856D9" w:rsidRDefault="008F2A95" w:rsidP="008F2A95">
            <w:pPr>
              <w:rPr>
                <w:sz w:val="16"/>
                <w:szCs w:val="16"/>
              </w:rPr>
            </w:pPr>
            <w:r w:rsidRPr="000856D9">
              <w:rPr>
                <w:sz w:val="16"/>
                <w:szCs w:val="16"/>
              </w:rPr>
              <w:t xml:space="preserve">22 </w:t>
            </w:r>
          </w:p>
        </w:tc>
        <w:tc>
          <w:tcPr>
            <w:tcW w:w="925" w:type="dxa"/>
          </w:tcPr>
          <w:p w14:paraId="3E74DEEC" w14:textId="77777777" w:rsidR="008F2A95" w:rsidRPr="000856D9" w:rsidRDefault="008F2A95" w:rsidP="00564C8E">
            <w:pPr>
              <w:rPr>
                <w:sz w:val="16"/>
                <w:szCs w:val="16"/>
              </w:rPr>
            </w:pPr>
            <w:r w:rsidRPr="000856D9">
              <w:rPr>
                <w:sz w:val="16"/>
                <w:szCs w:val="16"/>
              </w:rPr>
              <w:t xml:space="preserve">92 </w:t>
            </w:r>
            <w:r w:rsidRPr="000856D9" w:rsidDel="00690A91">
              <w:rPr>
                <w:rStyle w:val="CommentReference"/>
                <w:rFonts w:eastAsiaTheme="minorEastAsia"/>
              </w:rPr>
              <w:t xml:space="preserve"> </w:t>
            </w:r>
          </w:p>
        </w:tc>
        <w:tc>
          <w:tcPr>
            <w:tcW w:w="804" w:type="dxa"/>
          </w:tcPr>
          <w:p w14:paraId="2498DCD3" w14:textId="77777777" w:rsidR="008F2A95" w:rsidRPr="000856D9" w:rsidRDefault="008F2A95" w:rsidP="00690A91">
            <w:pPr>
              <w:rPr>
                <w:sz w:val="16"/>
                <w:szCs w:val="16"/>
              </w:rPr>
            </w:pPr>
            <w:r w:rsidRPr="000856D9">
              <w:rPr>
                <w:sz w:val="16"/>
                <w:szCs w:val="16"/>
              </w:rPr>
              <w:t>16</w:t>
            </w:r>
          </w:p>
        </w:tc>
        <w:tc>
          <w:tcPr>
            <w:tcW w:w="804" w:type="dxa"/>
          </w:tcPr>
          <w:p w14:paraId="175C635F" w14:textId="77777777" w:rsidR="008F2A95" w:rsidRPr="000856D9" w:rsidRDefault="008F2A95" w:rsidP="00690A91">
            <w:pPr>
              <w:rPr>
                <w:sz w:val="16"/>
                <w:szCs w:val="16"/>
              </w:rPr>
            </w:pPr>
            <w:r w:rsidRPr="000856D9">
              <w:rPr>
                <w:sz w:val="16"/>
                <w:szCs w:val="16"/>
              </w:rPr>
              <w:t>32</w:t>
            </w:r>
          </w:p>
        </w:tc>
      </w:tr>
      <w:tr w:rsidR="000856D9" w:rsidRPr="000856D9" w14:paraId="15F21AF1" w14:textId="77777777" w:rsidTr="005B1FC3">
        <w:tc>
          <w:tcPr>
            <w:tcW w:w="816" w:type="dxa"/>
          </w:tcPr>
          <w:p w14:paraId="5D724571" w14:textId="77777777" w:rsidR="008F2A95" w:rsidRPr="000856D9" w:rsidRDefault="008F2A95" w:rsidP="00E23F10">
            <w:pPr>
              <w:rPr>
                <w:sz w:val="16"/>
                <w:szCs w:val="16"/>
              </w:rPr>
            </w:pPr>
            <w:r w:rsidRPr="000856D9">
              <w:rPr>
                <w:sz w:val="16"/>
                <w:szCs w:val="16"/>
              </w:rPr>
              <w:t>Animal</w:t>
            </w:r>
          </w:p>
        </w:tc>
        <w:tc>
          <w:tcPr>
            <w:tcW w:w="1169" w:type="dxa"/>
          </w:tcPr>
          <w:p w14:paraId="03DEEF06" w14:textId="77777777" w:rsidR="008F2A95" w:rsidRPr="000856D9" w:rsidRDefault="008F2A95" w:rsidP="00E23F10">
            <w:pPr>
              <w:rPr>
                <w:sz w:val="16"/>
                <w:szCs w:val="16"/>
              </w:rPr>
            </w:pPr>
            <w:r w:rsidRPr="000856D9">
              <w:rPr>
                <w:sz w:val="16"/>
                <w:szCs w:val="16"/>
              </w:rPr>
              <w:t>Colistin</w:t>
            </w:r>
          </w:p>
        </w:tc>
        <w:tc>
          <w:tcPr>
            <w:tcW w:w="982" w:type="dxa"/>
          </w:tcPr>
          <w:p w14:paraId="1A846D08" w14:textId="09652409" w:rsidR="008F2A95" w:rsidRPr="000856D9" w:rsidRDefault="008F2A95" w:rsidP="007D39E4">
            <w:pPr>
              <w:rPr>
                <w:sz w:val="16"/>
                <w:szCs w:val="16"/>
              </w:rPr>
            </w:pPr>
            <w:r w:rsidRPr="000856D9">
              <w:rPr>
                <w:sz w:val="16"/>
                <w:szCs w:val="16"/>
              </w:rPr>
              <w:t>&gt;</w:t>
            </w:r>
            <w:r w:rsidR="007D39E4" w:rsidRPr="000856D9">
              <w:rPr>
                <w:sz w:val="16"/>
                <w:szCs w:val="16"/>
              </w:rPr>
              <w:t>2</w:t>
            </w:r>
          </w:p>
        </w:tc>
        <w:tc>
          <w:tcPr>
            <w:tcW w:w="957" w:type="dxa"/>
          </w:tcPr>
          <w:p w14:paraId="65579A0E" w14:textId="361A1A62" w:rsidR="008F2A95" w:rsidRPr="000856D9" w:rsidRDefault="00963943" w:rsidP="00690A91">
            <w:pPr>
              <w:rPr>
                <w:sz w:val="16"/>
                <w:szCs w:val="16"/>
              </w:rPr>
            </w:pPr>
            <w:r w:rsidRPr="000856D9">
              <w:rPr>
                <w:sz w:val="16"/>
                <w:szCs w:val="16"/>
              </w:rPr>
              <w:t>13</w:t>
            </w:r>
          </w:p>
        </w:tc>
        <w:tc>
          <w:tcPr>
            <w:tcW w:w="925" w:type="dxa"/>
          </w:tcPr>
          <w:p w14:paraId="6CBDF63B" w14:textId="0C8042D2" w:rsidR="008F2A95" w:rsidRPr="000856D9" w:rsidRDefault="00963943" w:rsidP="00564C8E">
            <w:pPr>
              <w:rPr>
                <w:sz w:val="16"/>
                <w:szCs w:val="16"/>
              </w:rPr>
            </w:pPr>
            <w:r w:rsidRPr="000856D9">
              <w:rPr>
                <w:sz w:val="16"/>
                <w:szCs w:val="16"/>
              </w:rPr>
              <w:t>54</w:t>
            </w:r>
          </w:p>
        </w:tc>
        <w:tc>
          <w:tcPr>
            <w:tcW w:w="804" w:type="dxa"/>
          </w:tcPr>
          <w:p w14:paraId="4E9C2BE5" w14:textId="77777777" w:rsidR="008F2A95" w:rsidRPr="000856D9" w:rsidRDefault="008F2A95" w:rsidP="00690A91">
            <w:pPr>
              <w:rPr>
                <w:sz w:val="16"/>
                <w:szCs w:val="16"/>
              </w:rPr>
            </w:pPr>
            <w:r w:rsidRPr="000856D9">
              <w:rPr>
                <w:sz w:val="16"/>
                <w:szCs w:val="16"/>
              </w:rPr>
              <w:t>4</w:t>
            </w:r>
          </w:p>
        </w:tc>
        <w:tc>
          <w:tcPr>
            <w:tcW w:w="804" w:type="dxa"/>
          </w:tcPr>
          <w:p w14:paraId="584CD0C6" w14:textId="77777777" w:rsidR="008F2A95" w:rsidRPr="000856D9" w:rsidRDefault="008F2A95" w:rsidP="00690A91">
            <w:pPr>
              <w:rPr>
                <w:sz w:val="16"/>
                <w:szCs w:val="16"/>
              </w:rPr>
            </w:pPr>
            <w:r w:rsidRPr="000856D9">
              <w:rPr>
                <w:sz w:val="16"/>
                <w:szCs w:val="16"/>
              </w:rPr>
              <w:t>8</w:t>
            </w:r>
          </w:p>
        </w:tc>
      </w:tr>
      <w:tr w:rsidR="000856D9" w:rsidRPr="000856D9" w14:paraId="7B2F9D71" w14:textId="77777777" w:rsidTr="005B1FC3">
        <w:tc>
          <w:tcPr>
            <w:tcW w:w="816" w:type="dxa"/>
          </w:tcPr>
          <w:p w14:paraId="04004F52" w14:textId="77777777" w:rsidR="008F2A95" w:rsidRPr="000856D9" w:rsidRDefault="008F2A95" w:rsidP="00E23F10">
            <w:pPr>
              <w:rPr>
                <w:sz w:val="16"/>
                <w:szCs w:val="16"/>
              </w:rPr>
            </w:pPr>
            <w:r w:rsidRPr="000856D9">
              <w:rPr>
                <w:sz w:val="16"/>
                <w:szCs w:val="16"/>
              </w:rPr>
              <w:t>Human</w:t>
            </w:r>
          </w:p>
        </w:tc>
        <w:tc>
          <w:tcPr>
            <w:tcW w:w="1169" w:type="dxa"/>
          </w:tcPr>
          <w:p w14:paraId="1AEFA002" w14:textId="77777777" w:rsidR="008F2A95" w:rsidRPr="000856D9" w:rsidRDefault="008F2A95" w:rsidP="00E23F10">
            <w:pPr>
              <w:rPr>
                <w:sz w:val="16"/>
                <w:szCs w:val="16"/>
              </w:rPr>
            </w:pPr>
            <w:r w:rsidRPr="000856D9">
              <w:rPr>
                <w:sz w:val="16"/>
                <w:szCs w:val="16"/>
              </w:rPr>
              <w:t>Polymyxin B</w:t>
            </w:r>
          </w:p>
        </w:tc>
        <w:tc>
          <w:tcPr>
            <w:tcW w:w="982" w:type="dxa"/>
          </w:tcPr>
          <w:p w14:paraId="75DA2E70" w14:textId="77777777" w:rsidR="008F2A95" w:rsidRPr="000856D9" w:rsidRDefault="008F2A95" w:rsidP="00E23F10">
            <w:pPr>
              <w:rPr>
                <w:sz w:val="16"/>
                <w:szCs w:val="16"/>
              </w:rPr>
            </w:pPr>
            <w:r w:rsidRPr="000856D9">
              <w:rPr>
                <w:sz w:val="20"/>
                <w:szCs w:val="20"/>
              </w:rPr>
              <w:t>≥</w:t>
            </w:r>
            <w:r w:rsidRPr="000856D9">
              <w:rPr>
                <w:sz w:val="16"/>
                <w:szCs w:val="16"/>
              </w:rPr>
              <w:t>8</w:t>
            </w:r>
          </w:p>
        </w:tc>
        <w:tc>
          <w:tcPr>
            <w:tcW w:w="957" w:type="dxa"/>
          </w:tcPr>
          <w:p w14:paraId="4E3463FD" w14:textId="77777777" w:rsidR="008F2A95" w:rsidRPr="000856D9" w:rsidRDefault="008F2A95" w:rsidP="00690A91">
            <w:pPr>
              <w:rPr>
                <w:sz w:val="16"/>
                <w:szCs w:val="16"/>
              </w:rPr>
            </w:pPr>
            <w:r w:rsidRPr="000856D9">
              <w:rPr>
                <w:sz w:val="16"/>
                <w:szCs w:val="16"/>
              </w:rPr>
              <w:t xml:space="preserve">25 </w:t>
            </w:r>
          </w:p>
        </w:tc>
        <w:tc>
          <w:tcPr>
            <w:tcW w:w="925" w:type="dxa"/>
          </w:tcPr>
          <w:p w14:paraId="4AECD0ED" w14:textId="77777777" w:rsidR="008F2A95" w:rsidRPr="000856D9" w:rsidRDefault="008F2A95" w:rsidP="00564C8E">
            <w:pPr>
              <w:rPr>
                <w:sz w:val="16"/>
                <w:szCs w:val="16"/>
              </w:rPr>
            </w:pPr>
            <w:r w:rsidRPr="000856D9">
              <w:rPr>
                <w:sz w:val="16"/>
                <w:szCs w:val="16"/>
              </w:rPr>
              <w:t xml:space="preserve">68 </w:t>
            </w:r>
          </w:p>
        </w:tc>
        <w:tc>
          <w:tcPr>
            <w:tcW w:w="804" w:type="dxa"/>
          </w:tcPr>
          <w:p w14:paraId="7A180323" w14:textId="77777777" w:rsidR="008F2A95" w:rsidRPr="000856D9" w:rsidRDefault="008F2A95" w:rsidP="00E23F10">
            <w:pPr>
              <w:rPr>
                <w:sz w:val="16"/>
                <w:szCs w:val="16"/>
              </w:rPr>
            </w:pPr>
            <w:r w:rsidRPr="000856D9">
              <w:rPr>
                <w:sz w:val="16"/>
                <w:szCs w:val="16"/>
              </w:rPr>
              <w:t>8</w:t>
            </w:r>
          </w:p>
        </w:tc>
        <w:tc>
          <w:tcPr>
            <w:tcW w:w="804" w:type="dxa"/>
          </w:tcPr>
          <w:p w14:paraId="063D5D44" w14:textId="77777777" w:rsidR="008F2A95" w:rsidRPr="000856D9" w:rsidRDefault="008F2A95" w:rsidP="00E23F10">
            <w:pPr>
              <w:rPr>
                <w:sz w:val="16"/>
                <w:szCs w:val="16"/>
              </w:rPr>
            </w:pPr>
            <w:r w:rsidRPr="000856D9">
              <w:rPr>
                <w:sz w:val="16"/>
                <w:szCs w:val="16"/>
              </w:rPr>
              <w:t>16</w:t>
            </w:r>
          </w:p>
        </w:tc>
      </w:tr>
      <w:tr w:rsidR="008F2A95" w:rsidRPr="000856D9" w14:paraId="229BA99C" w14:textId="77777777" w:rsidTr="005B1FC3">
        <w:tc>
          <w:tcPr>
            <w:tcW w:w="816" w:type="dxa"/>
          </w:tcPr>
          <w:p w14:paraId="6CB7EA8A" w14:textId="77777777" w:rsidR="008F2A95" w:rsidRPr="000856D9" w:rsidRDefault="008F2A95" w:rsidP="00E23F10">
            <w:pPr>
              <w:rPr>
                <w:sz w:val="16"/>
                <w:szCs w:val="16"/>
              </w:rPr>
            </w:pPr>
            <w:r w:rsidRPr="000856D9">
              <w:rPr>
                <w:sz w:val="16"/>
                <w:szCs w:val="16"/>
              </w:rPr>
              <w:t>Human</w:t>
            </w:r>
          </w:p>
        </w:tc>
        <w:tc>
          <w:tcPr>
            <w:tcW w:w="1169" w:type="dxa"/>
          </w:tcPr>
          <w:p w14:paraId="66AD9EF3" w14:textId="77777777" w:rsidR="008F2A95" w:rsidRPr="000856D9" w:rsidRDefault="008F2A95" w:rsidP="00E23F10">
            <w:pPr>
              <w:rPr>
                <w:sz w:val="16"/>
                <w:szCs w:val="16"/>
              </w:rPr>
            </w:pPr>
            <w:r w:rsidRPr="000856D9">
              <w:rPr>
                <w:sz w:val="16"/>
                <w:szCs w:val="16"/>
              </w:rPr>
              <w:t>Colistin</w:t>
            </w:r>
          </w:p>
        </w:tc>
        <w:tc>
          <w:tcPr>
            <w:tcW w:w="982" w:type="dxa"/>
          </w:tcPr>
          <w:p w14:paraId="2DB7C2FE" w14:textId="08241D4D" w:rsidR="008F2A95" w:rsidRPr="000856D9" w:rsidRDefault="008F2A95" w:rsidP="007D39E4">
            <w:pPr>
              <w:rPr>
                <w:sz w:val="16"/>
                <w:szCs w:val="16"/>
              </w:rPr>
            </w:pPr>
            <w:r w:rsidRPr="000856D9">
              <w:rPr>
                <w:sz w:val="16"/>
                <w:szCs w:val="16"/>
              </w:rPr>
              <w:t>&gt;</w:t>
            </w:r>
            <w:r w:rsidR="007D39E4" w:rsidRPr="000856D9">
              <w:rPr>
                <w:sz w:val="16"/>
                <w:szCs w:val="16"/>
              </w:rPr>
              <w:t>2</w:t>
            </w:r>
          </w:p>
        </w:tc>
        <w:tc>
          <w:tcPr>
            <w:tcW w:w="957" w:type="dxa"/>
          </w:tcPr>
          <w:p w14:paraId="7DC067A1" w14:textId="5141B252" w:rsidR="008F2A95" w:rsidRPr="000856D9" w:rsidRDefault="00963943" w:rsidP="00690A91">
            <w:pPr>
              <w:rPr>
                <w:sz w:val="16"/>
                <w:szCs w:val="16"/>
              </w:rPr>
            </w:pPr>
            <w:r w:rsidRPr="000856D9">
              <w:rPr>
                <w:sz w:val="16"/>
                <w:szCs w:val="16"/>
              </w:rPr>
              <w:t>8</w:t>
            </w:r>
          </w:p>
        </w:tc>
        <w:tc>
          <w:tcPr>
            <w:tcW w:w="925" w:type="dxa"/>
          </w:tcPr>
          <w:p w14:paraId="59549821" w14:textId="1D5AC9DE" w:rsidR="008F2A95" w:rsidRPr="000856D9" w:rsidRDefault="00963943" w:rsidP="00564C8E">
            <w:pPr>
              <w:rPr>
                <w:sz w:val="16"/>
                <w:szCs w:val="16"/>
              </w:rPr>
            </w:pPr>
            <w:r w:rsidRPr="000856D9">
              <w:rPr>
                <w:sz w:val="16"/>
                <w:szCs w:val="16"/>
              </w:rPr>
              <w:t>22</w:t>
            </w:r>
          </w:p>
        </w:tc>
        <w:tc>
          <w:tcPr>
            <w:tcW w:w="804" w:type="dxa"/>
          </w:tcPr>
          <w:p w14:paraId="1D5D0195" w14:textId="04F6D6CB" w:rsidR="008F2A95" w:rsidRPr="000856D9" w:rsidRDefault="00963943" w:rsidP="00E23F10">
            <w:pPr>
              <w:rPr>
                <w:sz w:val="16"/>
                <w:szCs w:val="16"/>
              </w:rPr>
            </w:pPr>
            <w:r w:rsidRPr="000856D9">
              <w:rPr>
                <w:sz w:val="16"/>
                <w:szCs w:val="16"/>
              </w:rPr>
              <w:t>2</w:t>
            </w:r>
          </w:p>
        </w:tc>
        <w:tc>
          <w:tcPr>
            <w:tcW w:w="804" w:type="dxa"/>
          </w:tcPr>
          <w:p w14:paraId="14127192" w14:textId="77777777" w:rsidR="008F2A95" w:rsidRPr="000856D9" w:rsidRDefault="008F2A95" w:rsidP="00E23F10">
            <w:pPr>
              <w:rPr>
                <w:sz w:val="16"/>
                <w:szCs w:val="16"/>
              </w:rPr>
            </w:pPr>
            <w:r w:rsidRPr="000856D9">
              <w:rPr>
                <w:sz w:val="16"/>
                <w:szCs w:val="16"/>
              </w:rPr>
              <w:t>4</w:t>
            </w:r>
          </w:p>
        </w:tc>
      </w:tr>
    </w:tbl>
    <w:p w14:paraId="48C688A8" w14:textId="77777777" w:rsidR="00034AD7" w:rsidRPr="000856D9" w:rsidRDefault="00034AD7" w:rsidP="00F7567C">
      <w:pPr>
        <w:spacing w:line="480" w:lineRule="auto"/>
        <w:rPr>
          <w:b/>
        </w:rPr>
      </w:pPr>
    </w:p>
    <w:p w14:paraId="03757DB6" w14:textId="77777777" w:rsidR="008F2A95" w:rsidRPr="000856D9" w:rsidRDefault="008F2A95" w:rsidP="00F7567C">
      <w:pPr>
        <w:spacing w:line="480" w:lineRule="auto"/>
        <w:rPr>
          <w:b/>
        </w:rPr>
      </w:pPr>
    </w:p>
    <w:p w14:paraId="4D645914" w14:textId="77777777" w:rsidR="004F2CF7" w:rsidRPr="000856D9" w:rsidRDefault="004F2CF7">
      <w:pPr>
        <w:rPr>
          <w:b/>
        </w:rPr>
      </w:pPr>
      <w:r w:rsidRPr="000856D9">
        <w:rPr>
          <w:b/>
        </w:rPr>
        <w:br w:type="page"/>
      </w:r>
    </w:p>
    <w:p w14:paraId="1DBA2351" w14:textId="77777777" w:rsidR="00F7567C" w:rsidRPr="000856D9" w:rsidRDefault="00F7567C" w:rsidP="00F7567C">
      <w:pPr>
        <w:spacing w:line="480" w:lineRule="auto"/>
      </w:pPr>
      <w:r w:rsidRPr="000856D9">
        <w:rPr>
          <w:b/>
        </w:rPr>
        <w:lastRenderedPageBreak/>
        <w:t>Table 3.</w:t>
      </w:r>
      <w:r w:rsidRPr="000856D9">
        <w:t xml:space="preserve"> Antimicrobial resistance of </w:t>
      </w:r>
      <w:r w:rsidRPr="000856D9">
        <w:rPr>
          <w:i/>
        </w:rPr>
        <w:t>P. aeruginosa</w:t>
      </w:r>
      <w:r w:rsidRPr="000856D9">
        <w:t xml:space="preserve"> isolated from companion animals (n=24) and human isolates (n=3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4"/>
        <w:gridCol w:w="436"/>
        <w:gridCol w:w="1069"/>
        <w:gridCol w:w="1236"/>
        <w:gridCol w:w="1259"/>
        <w:gridCol w:w="998"/>
        <w:gridCol w:w="1664"/>
      </w:tblGrid>
      <w:tr w:rsidR="000856D9" w:rsidRPr="000856D9" w14:paraId="5C3BE4AC" w14:textId="77777777" w:rsidTr="00EE0940">
        <w:tc>
          <w:tcPr>
            <w:tcW w:w="2149" w:type="dxa"/>
            <w:gridSpan w:val="2"/>
            <w:tcBorders>
              <w:top w:val="single" w:sz="4" w:space="0" w:color="auto"/>
              <w:bottom w:val="single" w:sz="4" w:space="0" w:color="auto"/>
            </w:tcBorders>
          </w:tcPr>
          <w:p w14:paraId="08E9A61B" w14:textId="77777777" w:rsidR="00F7567C" w:rsidRPr="000856D9" w:rsidRDefault="00F7567C" w:rsidP="00152AB9">
            <w:pPr>
              <w:rPr>
                <w:sz w:val="16"/>
                <w:szCs w:val="16"/>
              </w:rPr>
            </w:pPr>
            <w:r w:rsidRPr="000856D9">
              <w:rPr>
                <w:sz w:val="16"/>
                <w:szCs w:val="16"/>
              </w:rPr>
              <w:t>Antimicrobial</w:t>
            </w:r>
          </w:p>
          <w:p w14:paraId="06961ED2" w14:textId="77777777" w:rsidR="00F7567C" w:rsidRPr="000856D9" w:rsidRDefault="00F7567C" w:rsidP="00152AB9">
            <w:pPr>
              <w:rPr>
                <w:sz w:val="16"/>
                <w:szCs w:val="16"/>
              </w:rPr>
            </w:pPr>
          </w:p>
        </w:tc>
        <w:tc>
          <w:tcPr>
            <w:tcW w:w="1078" w:type="dxa"/>
            <w:tcBorders>
              <w:top w:val="single" w:sz="4" w:space="0" w:color="auto"/>
              <w:bottom w:val="single" w:sz="4" w:space="0" w:color="auto"/>
            </w:tcBorders>
          </w:tcPr>
          <w:p w14:paraId="48291CEE" w14:textId="77777777" w:rsidR="00F7567C" w:rsidRPr="000856D9" w:rsidRDefault="00F7567C" w:rsidP="00152AB9">
            <w:pPr>
              <w:rPr>
                <w:sz w:val="16"/>
                <w:szCs w:val="16"/>
              </w:rPr>
            </w:pPr>
            <w:r w:rsidRPr="000856D9">
              <w:rPr>
                <w:sz w:val="16"/>
                <w:szCs w:val="16"/>
              </w:rPr>
              <w:t>Breakpoint mg/L</w:t>
            </w:r>
          </w:p>
        </w:tc>
        <w:tc>
          <w:tcPr>
            <w:tcW w:w="1276" w:type="dxa"/>
            <w:tcBorders>
              <w:top w:val="single" w:sz="4" w:space="0" w:color="auto"/>
              <w:bottom w:val="single" w:sz="4" w:space="0" w:color="auto"/>
            </w:tcBorders>
          </w:tcPr>
          <w:p w14:paraId="6C47AA9A" w14:textId="77777777" w:rsidR="00F7567C" w:rsidRPr="000856D9" w:rsidRDefault="00F7567C" w:rsidP="00152AB9">
            <w:pPr>
              <w:rPr>
                <w:sz w:val="16"/>
                <w:szCs w:val="16"/>
              </w:rPr>
            </w:pPr>
            <w:r w:rsidRPr="000856D9">
              <w:rPr>
                <w:sz w:val="16"/>
                <w:szCs w:val="16"/>
              </w:rPr>
              <w:t>Resistant strains (</w:t>
            </w:r>
            <w:r w:rsidRPr="000856D9">
              <w:rPr>
                <w:i/>
                <w:sz w:val="16"/>
                <w:szCs w:val="16"/>
              </w:rPr>
              <w:t>n)</w:t>
            </w:r>
            <w:r w:rsidRPr="000856D9">
              <w:rPr>
                <w:sz w:val="16"/>
                <w:szCs w:val="16"/>
              </w:rPr>
              <w:t xml:space="preserve"> </w:t>
            </w:r>
          </w:p>
          <w:p w14:paraId="1468D57A" w14:textId="77777777" w:rsidR="00F7567C" w:rsidRPr="000856D9" w:rsidRDefault="00F7567C" w:rsidP="00152AB9">
            <w:pPr>
              <w:rPr>
                <w:i/>
                <w:sz w:val="16"/>
                <w:szCs w:val="16"/>
              </w:rPr>
            </w:pPr>
            <w:r w:rsidRPr="000856D9">
              <w:rPr>
                <w:sz w:val="16"/>
                <w:szCs w:val="16"/>
              </w:rPr>
              <w:t>An        Hu</w:t>
            </w:r>
          </w:p>
        </w:tc>
        <w:tc>
          <w:tcPr>
            <w:tcW w:w="1275" w:type="dxa"/>
            <w:tcBorders>
              <w:top w:val="single" w:sz="4" w:space="0" w:color="auto"/>
              <w:bottom w:val="single" w:sz="4" w:space="0" w:color="auto"/>
            </w:tcBorders>
          </w:tcPr>
          <w:p w14:paraId="14D262CB" w14:textId="77777777" w:rsidR="00F7567C" w:rsidRPr="000856D9" w:rsidRDefault="00F7567C" w:rsidP="00152AB9">
            <w:pPr>
              <w:rPr>
                <w:sz w:val="16"/>
                <w:szCs w:val="16"/>
              </w:rPr>
            </w:pPr>
            <w:r w:rsidRPr="000856D9">
              <w:rPr>
                <w:sz w:val="16"/>
                <w:szCs w:val="16"/>
              </w:rPr>
              <w:t>Intermediate strains (</w:t>
            </w:r>
            <w:r w:rsidRPr="000856D9">
              <w:rPr>
                <w:i/>
                <w:sz w:val="16"/>
                <w:szCs w:val="16"/>
              </w:rPr>
              <w:t>n</w:t>
            </w:r>
            <w:r w:rsidRPr="000856D9">
              <w:rPr>
                <w:sz w:val="16"/>
                <w:szCs w:val="16"/>
              </w:rPr>
              <w:t>)</w:t>
            </w:r>
          </w:p>
          <w:p w14:paraId="6624C56F" w14:textId="77777777" w:rsidR="00F7567C" w:rsidRPr="000856D9" w:rsidRDefault="00F7567C" w:rsidP="00152AB9">
            <w:pPr>
              <w:rPr>
                <w:sz w:val="16"/>
                <w:szCs w:val="16"/>
              </w:rPr>
            </w:pPr>
            <w:r w:rsidRPr="000856D9">
              <w:rPr>
                <w:sz w:val="16"/>
                <w:szCs w:val="16"/>
              </w:rPr>
              <w:t>An        Hu</w:t>
            </w:r>
          </w:p>
        </w:tc>
        <w:tc>
          <w:tcPr>
            <w:tcW w:w="993" w:type="dxa"/>
            <w:tcBorders>
              <w:top w:val="single" w:sz="4" w:space="0" w:color="auto"/>
              <w:bottom w:val="single" w:sz="4" w:space="0" w:color="auto"/>
            </w:tcBorders>
          </w:tcPr>
          <w:p w14:paraId="2BB71C4D" w14:textId="44F5748E" w:rsidR="00F7567C" w:rsidRPr="000856D9" w:rsidRDefault="00F7567C" w:rsidP="00152AB9">
            <w:pPr>
              <w:rPr>
                <w:sz w:val="16"/>
                <w:szCs w:val="16"/>
              </w:rPr>
            </w:pPr>
            <w:r w:rsidRPr="000856D9">
              <w:rPr>
                <w:sz w:val="16"/>
                <w:szCs w:val="16"/>
              </w:rPr>
              <w:t>S</w:t>
            </w:r>
            <w:r w:rsidR="00FC1118" w:rsidRPr="000856D9">
              <w:rPr>
                <w:sz w:val="16"/>
                <w:szCs w:val="16"/>
              </w:rPr>
              <w:t>usceptible</w:t>
            </w:r>
            <w:r w:rsidRPr="000856D9">
              <w:rPr>
                <w:sz w:val="16"/>
                <w:szCs w:val="16"/>
              </w:rPr>
              <w:t xml:space="preserve"> strains (</w:t>
            </w:r>
            <w:r w:rsidRPr="000856D9">
              <w:rPr>
                <w:i/>
                <w:sz w:val="16"/>
                <w:szCs w:val="16"/>
              </w:rPr>
              <w:t>n</w:t>
            </w:r>
            <w:r w:rsidRPr="000856D9">
              <w:rPr>
                <w:sz w:val="16"/>
                <w:szCs w:val="16"/>
              </w:rPr>
              <w:t>)</w:t>
            </w:r>
          </w:p>
          <w:p w14:paraId="2AC57BCF" w14:textId="77777777" w:rsidR="00F7567C" w:rsidRPr="000856D9" w:rsidRDefault="00F7567C" w:rsidP="00152AB9">
            <w:pPr>
              <w:rPr>
                <w:sz w:val="16"/>
                <w:szCs w:val="16"/>
              </w:rPr>
            </w:pPr>
            <w:r w:rsidRPr="000856D9">
              <w:rPr>
                <w:sz w:val="16"/>
                <w:szCs w:val="16"/>
              </w:rPr>
              <w:t>An        Hu</w:t>
            </w:r>
          </w:p>
        </w:tc>
        <w:tc>
          <w:tcPr>
            <w:tcW w:w="1745" w:type="dxa"/>
            <w:tcBorders>
              <w:top w:val="single" w:sz="4" w:space="0" w:color="auto"/>
              <w:bottom w:val="single" w:sz="4" w:space="0" w:color="auto"/>
            </w:tcBorders>
          </w:tcPr>
          <w:p w14:paraId="752B72C3" w14:textId="77777777" w:rsidR="00F7567C" w:rsidRPr="000856D9" w:rsidRDefault="00F7567C" w:rsidP="00152AB9">
            <w:pPr>
              <w:rPr>
                <w:sz w:val="16"/>
                <w:szCs w:val="16"/>
              </w:rPr>
            </w:pPr>
            <w:r w:rsidRPr="000856D9">
              <w:rPr>
                <w:sz w:val="16"/>
                <w:szCs w:val="16"/>
              </w:rPr>
              <w:t>Resistant strains (%)</w:t>
            </w:r>
          </w:p>
          <w:p w14:paraId="1EDE9662" w14:textId="77777777" w:rsidR="00F7567C" w:rsidRPr="000856D9" w:rsidRDefault="00F7567C" w:rsidP="00152AB9">
            <w:pPr>
              <w:rPr>
                <w:sz w:val="16"/>
                <w:szCs w:val="16"/>
              </w:rPr>
            </w:pPr>
            <w:r w:rsidRPr="000856D9">
              <w:rPr>
                <w:sz w:val="16"/>
                <w:szCs w:val="16"/>
              </w:rPr>
              <w:t xml:space="preserve">An        </w:t>
            </w:r>
            <w:r w:rsidR="002D0771" w:rsidRPr="000856D9">
              <w:rPr>
                <w:sz w:val="16"/>
                <w:szCs w:val="16"/>
              </w:rPr>
              <w:t xml:space="preserve">     </w:t>
            </w:r>
            <w:r w:rsidR="00D51023" w:rsidRPr="000856D9">
              <w:rPr>
                <w:sz w:val="16"/>
                <w:szCs w:val="16"/>
              </w:rPr>
              <w:t xml:space="preserve">   </w:t>
            </w:r>
            <w:r w:rsidRPr="000856D9">
              <w:rPr>
                <w:sz w:val="16"/>
                <w:szCs w:val="16"/>
              </w:rPr>
              <w:t>Hu</w:t>
            </w:r>
          </w:p>
        </w:tc>
      </w:tr>
      <w:tr w:rsidR="000856D9" w:rsidRPr="000856D9" w14:paraId="206DE579" w14:textId="77777777" w:rsidTr="00EE0940">
        <w:trPr>
          <w:trHeight w:val="201"/>
        </w:trPr>
        <w:tc>
          <w:tcPr>
            <w:tcW w:w="1668" w:type="dxa"/>
            <w:tcBorders>
              <w:top w:val="single" w:sz="4" w:space="0" w:color="auto"/>
            </w:tcBorders>
          </w:tcPr>
          <w:p w14:paraId="00C087BC" w14:textId="77777777" w:rsidR="00F7567C" w:rsidRPr="000856D9" w:rsidRDefault="00F7567C" w:rsidP="00152AB9">
            <w:pPr>
              <w:rPr>
                <w:sz w:val="16"/>
                <w:szCs w:val="16"/>
              </w:rPr>
            </w:pPr>
            <w:r w:rsidRPr="000856D9">
              <w:rPr>
                <w:sz w:val="16"/>
                <w:szCs w:val="16"/>
              </w:rPr>
              <w:t>Amikacin</w:t>
            </w:r>
          </w:p>
        </w:tc>
        <w:tc>
          <w:tcPr>
            <w:tcW w:w="1559" w:type="dxa"/>
            <w:gridSpan w:val="2"/>
            <w:tcBorders>
              <w:top w:val="single" w:sz="4" w:space="0" w:color="auto"/>
            </w:tcBorders>
          </w:tcPr>
          <w:p w14:paraId="7523E453" w14:textId="6C84D701" w:rsidR="00F7567C" w:rsidRPr="000856D9" w:rsidRDefault="00F7567C" w:rsidP="00152AB9">
            <w:pPr>
              <w:rPr>
                <w:sz w:val="16"/>
                <w:szCs w:val="16"/>
              </w:rPr>
            </w:pPr>
            <w:r w:rsidRPr="000856D9">
              <w:rPr>
                <w:sz w:val="16"/>
                <w:szCs w:val="16"/>
              </w:rPr>
              <w:t>S=8, I=16, R&gt;16</w:t>
            </w:r>
          </w:p>
        </w:tc>
        <w:tc>
          <w:tcPr>
            <w:tcW w:w="1276" w:type="dxa"/>
            <w:tcBorders>
              <w:top w:val="single" w:sz="4" w:space="0" w:color="auto"/>
            </w:tcBorders>
          </w:tcPr>
          <w:p w14:paraId="7CFB4AB9" w14:textId="77777777" w:rsidR="00F7567C" w:rsidRPr="000856D9" w:rsidRDefault="00F7567C" w:rsidP="00152AB9">
            <w:pPr>
              <w:rPr>
                <w:sz w:val="16"/>
                <w:szCs w:val="16"/>
              </w:rPr>
            </w:pPr>
            <w:r w:rsidRPr="000856D9">
              <w:rPr>
                <w:sz w:val="16"/>
                <w:szCs w:val="16"/>
              </w:rPr>
              <w:t>0            2</w:t>
            </w:r>
          </w:p>
        </w:tc>
        <w:tc>
          <w:tcPr>
            <w:tcW w:w="1275" w:type="dxa"/>
            <w:tcBorders>
              <w:top w:val="single" w:sz="4" w:space="0" w:color="auto"/>
            </w:tcBorders>
          </w:tcPr>
          <w:p w14:paraId="4F6E8947" w14:textId="77777777" w:rsidR="00F7567C" w:rsidRPr="000856D9" w:rsidRDefault="00F7567C" w:rsidP="00152AB9">
            <w:pPr>
              <w:rPr>
                <w:sz w:val="16"/>
                <w:szCs w:val="16"/>
              </w:rPr>
            </w:pPr>
            <w:r w:rsidRPr="000856D9">
              <w:rPr>
                <w:sz w:val="16"/>
                <w:szCs w:val="16"/>
              </w:rPr>
              <w:t xml:space="preserve">0             3  </w:t>
            </w:r>
          </w:p>
        </w:tc>
        <w:tc>
          <w:tcPr>
            <w:tcW w:w="993" w:type="dxa"/>
            <w:tcBorders>
              <w:top w:val="single" w:sz="4" w:space="0" w:color="auto"/>
            </w:tcBorders>
          </w:tcPr>
          <w:p w14:paraId="5E953C30" w14:textId="77777777" w:rsidR="00F7567C" w:rsidRPr="000856D9" w:rsidRDefault="00F7567C" w:rsidP="00152AB9">
            <w:pPr>
              <w:rPr>
                <w:sz w:val="16"/>
                <w:szCs w:val="16"/>
              </w:rPr>
            </w:pPr>
            <w:r w:rsidRPr="000856D9">
              <w:rPr>
                <w:sz w:val="16"/>
                <w:szCs w:val="16"/>
              </w:rPr>
              <w:t>24         32</w:t>
            </w:r>
          </w:p>
        </w:tc>
        <w:tc>
          <w:tcPr>
            <w:tcW w:w="1745" w:type="dxa"/>
            <w:tcBorders>
              <w:top w:val="single" w:sz="4" w:space="0" w:color="auto"/>
            </w:tcBorders>
          </w:tcPr>
          <w:p w14:paraId="1E32DDA6" w14:textId="77777777" w:rsidR="00F7567C" w:rsidRPr="000856D9" w:rsidRDefault="00F7567C" w:rsidP="00152AB9">
            <w:pPr>
              <w:rPr>
                <w:sz w:val="16"/>
                <w:szCs w:val="16"/>
              </w:rPr>
            </w:pPr>
            <w:r w:rsidRPr="000856D9">
              <w:rPr>
                <w:sz w:val="16"/>
                <w:szCs w:val="16"/>
              </w:rPr>
              <w:t xml:space="preserve">0 </w:t>
            </w:r>
            <w:r w:rsidR="002D0771" w:rsidRPr="000856D9">
              <w:rPr>
                <w:sz w:val="16"/>
                <w:szCs w:val="16"/>
              </w:rPr>
              <w:t>[0,0]</w:t>
            </w:r>
            <w:r w:rsidRPr="000856D9">
              <w:rPr>
                <w:sz w:val="16"/>
                <w:szCs w:val="16"/>
              </w:rPr>
              <w:t xml:space="preserve">    </w:t>
            </w:r>
            <w:r w:rsidR="00F95AC2" w:rsidRPr="000856D9">
              <w:rPr>
                <w:sz w:val="16"/>
                <w:szCs w:val="16"/>
              </w:rPr>
              <w:t xml:space="preserve"> </w:t>
            </w:r>
            <w:r w:rsidR="00D51023" w:rsidRPr="000856D9">
              <w:rPr>
                <w:sz w:val="16"/>
                <w:szCs w:val="16"/>
              </w:rPr>
              <w:t xml:space="preserve">   </w:t>
            </w:r>
            <w:r w:rsidRPr="000856D9">
              <w:rPr>
                <w:sz w:val="16"/>
                <w:szCs w:val="16"/>
              </w:rPr>
              <w:t>5.4</w:t>
            </w:r>
            <w:r w:rsidR="00F6145E" w:rsidRPr="000856D9">
              <w:rPr>
                <w:sz w:val="16"/>
                <w:szCs w:val="16"/>
              </w:rPr>
              <w:t xml:space="preserve"> </w:t>
            </w:r>
            <w:r w:rsidR="002D0771" w:rsidRPr="000856D9">
              <w:rPr>
                <w:sz w:val="16"/>
                <w:szCs w:val="16"/>
              </w:rPr>
              <w:t>[</w:t>
            </w:r>
            <w:r w:rsidR="00F95AC2" w:rsidRPr="000856D9">
              <w:rPr>
                <w:sz w:val="16"/>
                <w:szCs w:val="16"/>
              </w:rPr>
              <w:t>1.5,18]</w:t>
            </w:r>
          </w:p>
        </w:tc>
      </w:tr>
      <w:tr w:rsidR="000856D9" w:rsidRPr="000856D9" w14:paraId="7867DB25" w14:textId="77777777" w:rsidTr="00EE0940">
        <w:tc>
          <w:tcPr>
            <w:tcW w:w="1668" w:type="dxa"/>
          </w:tcPr>
          <w:p w14:paraId="33092754" w14:textId="77777777" w:rsidR="00F7567C" w:rsidRPr="000856D9" w:rsidRDefault="00F7567C" w:rsidP="00152AB9">
            <w:pPr>
              <w:rPr>
                <w:sz w:val="16"/>
                <w:szCs w:val="16"/>
              </w:rPr>
            </w:pPr>
            <w:r w:rsidRPr="000856D9">
              <w:rPr>
                <w:sz w:val="16"/>
                <w:szCs w:val="16"/>
              </w:rPr>
              <w:t>Ceftiofur</w:t>
            </w:r>
          </w:p>
        </w:tc>
        <w:tc>
          <w:tcPr>
            <w:tcW w:w="1559" w:type="dxa"/>
            <w:gridSpan w:val="2"/>
          </w:tcPr>
          <w:p w14:paraId="0136893A" w14:textId="77777777" w:rsidR="00F7567C" w:rsidRPr="000856D9" w:rsidRDefault="00F7567C" w:rsidP="00152AB9">
            <w:pPr>
              <w:rPr>
                <w:sz w:val="16"/>
                <w:szCs w:val="16"/>
              </w:rPr>
            </w:pPr>
            <w:r w:rsidRPr="000856D9">
              <w:rPr>
                <w:rFonts w:cs="Lucida Grande"/>
                <w:sz w:val="16"/>
                <w:szCs w:val="16"/>
              </w:rPr>
              <w:t>S=2, I=4, R&gt;4</w:t>
            </w:r>
          </w:p>
        </w:tc>
        <w:tc>
          <w:tcPr>
            <w:tcW w:w="1276" w:type="dxa"/>
          </w:tcPr>
          <w:p w14:paraId="243B2308" w14:textId="77777777" w:rsidR="00F7567C" w:rsidRPr="000856D9" w:rsidRDefault="00F7567C" w:rsidP="00152AB9">
            <w:pPr>
              <w:rPr>
                <w:sz w:val="16"/>
                <w:szCs w:val="16"/>
              </w:rPr>
            </w:pPr>
            <w:r w:rsidRPr="000856D9">
              <w:rPr>
                <w:sz w:val="16"/>
                <w:szCs w:val="16"/>
              </w:rPr>
              <w:t>22        35</w:t>
            </w:r>
          </w:p>
        </w:tc>
        <w:tc>
          <w:tcPr>
            <w:tcW w:w="1275" w:type="dxa"/>
          </w:tcPr>
          <w:p w14:paraId="0BBB9CCA" w14:textId="77777777" w:rsidR="00F7567C" w:rsidRPr="000856D9" w:rsidRDefault="00F7567C" w:rsidP="00152AB9">
            <w:pPr>
              <w:rPr>
                <w:sz w:val="16"/>
                <w:szCs w:val="16"/>
              </w:rPr>
            </w:pPr>
            <w:r w:rsidRPr="000856D9">
              <w:rPr>
                <w:sz w:val="16"/>
                <w:szCs w:val="16"/>
              </w:rPr>
              <w:t>2             2</w:t>
            </w:r>
          </w:p>
        </w:tc>
        <w:tc>
          <w:tcPr>
            <w:tcW w:w="993" w:type="dxa"/>
          </w:tcPr>
          <w:p w14:paraId="377A96CF" w14:textId="77777777" w:rsidR="00F7567C" w:rsidRPr="000856D9" w:rsidRDefault="00F7567C" w:rsidP="00152AB9">
            <w:pPr>
              <w:rPr>
                <w:sz w:val="16"/>
                <w:szCs w:val="16"/>
              </w:rPr>
            </w:pPr>
            <w:r w:rsidRPr="000856D9">
              <w:rPr>
                <w:sz w:val="16"/>
                <w:szCs w:val="16"/>
              </w:rPr>
              <w:t>0             0</w:t>
            </w:r>
          </w:p>
        </w:tc>
        <w:tc>
          <w:tcPr>
            <w:tcW w:w="1745" w:type="dxa"/>
          </w:tcPr>
          <w:p w14:paraId="74F865D7" w14:textId="3F393EDE" w:rsidR="00F7567C" w:rsidRPr="000856D9" w:rsidRDefault="00F7567C" w:rsidP="00152AB9">
            <w:pPr>
              <w:rPr>
                <w:sz w:val="16"/>
                <w:szCs w:val="16"/>
              </w:rPr>
            </w:pPr>
            <w:r w:rsidRPr="000856D9">
              <w:rPr>
                <w:sz w:val="16"/>
                <w:szCs w:val="16"/>
              </w:rPr>
              <w:t xml:space="preserve">92 </w:t>
            </w:r>
            <w:r w:rsidR="00D51023" w:rsidRPr="000856D9">
              <w:rPr>
                <w:sz w:val="16"/>
                <w:szCs w:val="16"/>
              </w:rPr>
              <w:t xml:space="preserve">[74,98]  </w:t>
            </w:r>
            <w:r w:rsidRPr="000856D9">
              <w:rPr>
                <w:sz w:val="16"/>
                <w:szCs w:val="16"/>
              </w:rPr>
              <w:t>95</w:t>
            </w:r>
            <w:r w:rsidR="00F6145E" w:rsidRPr="000856D9">
              <w:rPr>
                <w:sz w:val="16"/>
                <w:szCs w:val="16"/>
              </w:rPr>
              <w:t xml:space="preserve"> </w:t>
            </w:r>
            <w:r w:rsidR="0063790D" w:rsidRPr="000856D9">
              <w:rPr>
                <w:sz w:val="16"/>
                <w:szCs w:val="16"/>
              </w:rPr>
              <w:t>[</w:t>
            </w:r>
            <w:r w:rsidR="00D51023" w:rsidRPr="000856D9">
              <w:rPr>
                <w:sz w:val="16"/>
                <w:szCs w:val="16"/>
              </w:rPr>
              <w:t>82,99]</w:t>
            </w:r>
          </w:p>
        </w:tc>
      </w:tr>
      <w:tr w:rsidR="000856D9" w:rsidRPr="000856D9" w14:paraId="6DF2CAA2" w14:textId="77777777" w:rsidTr="00EE0940">
        <w:tc>
          <w:tcPr>
            <w:tcW w:w="1668" w:type="dxa"/>
          </w:tcPr>
          <w:p w14:paraId="434F05F7" w14:textId="77777777" w:rsidR="00F7567C" w:rsidRPr="000856D9" w:rsidRDefault="00F7567C" w:rsidP="00152AB9">
            <w:pPr>
              <w:rPr>
                <w:sz w:val="16"/>
                <w:szCs w:val="16"/>
              </w:rPr>
            </w:pPr>
            <w:r w:rsidRPr="000856D9">
              <w:rPr>
                <w:sz w:val="16"/>
                <w:szCs w:val="16"/>
              </w:rPr>
              <w:t>Enrofloxacin</w:t>
            </w:r>
          </w:p>
        </w:tc>
        <w:tc>
          <w:tcPr>
            <w:tcW w:w="1559" w:type="dxa"/>
            <w:gridSpan w:val="2"/>
          </w:tcPr>
          <w:p w14:paraId="49A4A162" w14:textId="77777777" w:rsidR="00F7567C" w:rsidRPr="000856D9" w:rsidRDefault="00F7567C" w:rsidP="00152AB9">
            <w:pPr>
              <w:rPr>
                <w:sz w:val="16"/>
                <w:szCs w:val="16"/>
              </w:rPr>
            </w:pPr>
            <w:r w:rsidRPr="000856D9">
              <w:rPr>
                <w:rFonts w:cs="Lucida Grande"/>
                <w:sz w:val="16"/>
                <w:szCs w:val="16"/>
              </w:rPr>
              <w:t>S=0.5, I=2, R&gt;2</w:t>
            </w:r>
          </w:p>
        </w:tc>
        <w:tc>
          <w:tcPr>
            <w:tcW w:w="1276" w:type="dxa"/>
          </w:tcPr>
          <w:p w14:paraId="4BCFFF79" w14:textId="77777777" w:rsidR="00F7567C" w:rsidRPr="000856D9" w:rsidRDefault="00F7567C" w:rsidP="00152AB9">
            <w:pPr>
              <w:rPr>
                <w:sz w:val="16"/>
                <w:szCs w:val="16"/>
              </w:rPr>
            </w:pPr>
            <w:r w:rsidRPr="000856D9">
              <w:rPr>
                <w:sz w:val="16"/>
                <w:szCs w:val="16"/>
              </w:rPr>
              <w:t>8          13</w:t>
            </w:r>
          </w:p>
        </w:tc>
        <w:tc>
          <w:tcPr>
            <w:tcW w:w="1275" w:type="dxa"/>
          </w:tcPr>
          <w:p w14:paraId="05889AC1" w14:textId="77777777" w:rsidR="00F7567C" w:rsidRPr="000856D9" w:rsidRDefault="00F7567C" w:rsidP="00152AB9">
            <w:pPr>
              <w:rPr>
                <w:sz w:val="16"/>
                <w:szCs w:val="16"/>
              </w:rPr>
            </w:pPr>
            <w:r w:rsidRPr="000856D9">
              <w:rPr>
                <w:sz w:val="16"/>
                <w:szCs w:val="16"/>
              </w:rPr>
              <w:t>13         21</w:t>
            </w:r>
          </w:p>
        </w:tc>
        <w:tc>
          <w:tcPr>
            <w:tcW w:w="993" w:type="dxa"/>
          </w:tcPr>
          <w:p w14:paraId="64A590C3" w14:textId="77777777" w:rsidR="00F7567C" w:rsidRPr="000856D9" w:rsidRDefault="00F7567C" w:rsidP="00152AB9">
            <w:pPr>
              <w:rPr>
                <w:sz w:val="16"/>
                <w:szCs w:val="16"/>
              </w:rPr>
            </w:pPr>
            <w:r w:rsidRPr="000856D9">
              <w:rPr>
                <w:sz w:val="16"/>
                <w:szCs w:val="16"/>
              </w:rPr>
              <w:t>3             3</w:t>
            </w:r>
          </w:p>
        </w:tc>
        <w:tc>
          <w:tcPr>
            <w:tcW w:w="1745" w:type="dxa"/>
          </w:tcPr>
          <w:p w14:paraId="3EAF80F3" w14:textId="77777777" w:rsidR="00F7567C" w:rsidRPr="000856D9" w:rsidRDefault="00F7567C" w:rsidP="00152AB9">
            <w:pPr>
              <w:rPr>
                <w:sz w:val="16"/>
                <w:szCs w:val="16"/>
              </w:rPr>
            </w:pPr>
            <w:r w:rsidRPr="000856D9">
              <w:rPr>
                <w:sz w:val="16"/>
                <w:szCs w:val="16"/>
              </w:rPr>
              <w:t xml:space="preserve">33 </w:t>
            </w:r>
            <w:r w:rsidR="00EE0940" w:rsidRPr="000856D9">
              <w:rPr>
                <w:sz w:val="16"/>
                <w:szCs w:val="16"/>
              </w:rPr>
              <w:t xml:space="preserve">[18,53]   </w:t>
            </w:r>
            <w:r w:rsidRPr="000856D9">
              <w:rPr>
                <w:sz w:val="16"/>
                <w:szCs w:val="16"/>
              </w:rPr>
              <w:t>35</w:t>
            </w:r>
            <w:r w:rsidR="00EE0940" w:rsidRPr="000856D9">
              <w:rPr>
                <w:sz w:val="16"/>
                <w:szCs w:val="16"/>
              </w:rPr>
              <w:t xml:space="preserve"> [22,51]</w:t>
            </w:r>
          </w:p>
        </w:tc>
      </w:tr>
      <w:tr w:rsidR="000856D9" w:rsidRPr="000856D9" w14:paraId="01B75657" w14:textId="77777777" w:rsidTr="00EE0940">
        <w:trPr>
          <w:trHeight w:val="930"/>
        </w:trPr>
        <w:tc>
          <w:tcPr>
            <w:tcW w:w="1668" w:type="dxa"/>
            <w:tcBorders>
              <w:bottom w:val="single" w:sz="4" w:space="0" w:color="auto"/>
            </w:tcBorders>
          </w:tcPr>
          <w:p w14:paraId="16549952" w14:textId="77777777" w:rsidR="00F7567C" w:rsidRPr="000856D9" w:rsidRDefault="00F7567C" w:rsidP="00152AB9">
            <w:pPr>
              <w:rPr>
                <w:sz w:val="16"/>
                <w:szCs w:val="16"/>
              </w:rPr>
            </w:pPr>
            <w:r w:rsidRPr="000856D9">
              <w:rPr>
                <w:sz w:val="16"/>
                <w:szCs w:val="16"/>
              </w:rPr>
              <w:t>Gentamicin</w:t>
            </w:r>
          </w:p>
          <w:p w14:paraId="468AAAFE" w14:textId="77777777" w:rsidR="00F7567C" w:rsidRPr="000856D9" w:rsidRDefault="00F7567C" w:rsidP="00152AB9">
            <w:pPr>
              <w:rPr>
                <w:sz w:val="16"/>
                <w:szCs w:val="16"/>
              </w:rPr>
            </w:pPr>
            <w:r w:rsidRPr="000856D9">
              <w:rPr>
                <w:sz w:val="16"/>
                <w:szCs w:val="16"/>
              </w:rPr>
              <w:t>Imipenem</w:t>
            </w:r>
          </w:p>
          <w:p w14:paraId="50CEA1B2" w14:textId="77777777" w:rsidR="00F7567C" w:rsidRPr="000856D9" w:rsidRDefault="00F7567C" w:rsidP="00152AB9">
            <w:pPr>
              <w:rPr>
                <w:sz w:val="16"/>
                <w:szCs w:val="16"/>
              </w:rPr>
            </w:pPr>
            <w:r w:rsidRPr="000856D9">
              <w:rPr>
                <w:sz w:val="16"/>
                <w:szCs w:val="16"/>
              </w:rPr>
              <w:t>Marbofloxacin</w:t>
            </w:r>
          </w:p>
          <w:p w14:paraId="221E182F" w14:textId="77777777" w:rsidR="00F7567C" w:rsidRPr="000856D9" w:rsidRDefault="00F7567C" w:rsidP="00152AB9">
            <w:pPr>
              <w:rPr>
                <w:sz w:val="16"/>
                <w:szCs w:val="16"/>
              </w:rPr>
            </w:pPr>
            <w:r w:rsidRPr="000856D9">
              <w:rPr>
                <w:sz w:val="16"/>
                <w:szCs w:val="16"/>
              </w:rPr>
              <w:t>Ticarcacillin</w:t>
            </w:r>
          </w:p>
          <w:p w14:paraId="779299D7" w14:textId="77777777" w:rsidR="00F7567C" w:rsidRPr="000856D9" w:rsidRDefault="00F7567C" w:rsidP="00152AB9">
            <w:pPr>
              <w:rPr>
                <w:sz w:val="16"/>
                <w:szCs w:val="16"/>
              </w:rPr>
            </w:pPr>
            <w:r w:rsidRPr="000856D9">
              <w:rPr>
                <w:sz w:val="16"/>
                <w:szCs w:val="16"/>
              </w:rPr>
              <w:t>Ticarc/clavulanic acid</w:t>
            </w:r>
          </w:p>
          <w:p w14:paraId="4E24B3FB" w14:textId="77777777" w:rsidR="00F7567C" w:rsidRPr="000856D9" w:rsidRDefault="00F7567C" w:rsidP="00152AB9">
            <w:pPr>
              <w:rPr>
                <w:sz w:val="16"/>
                <w:szCs w:val="16"/>
              </w:rPr>
            </w:pPr>
          </w:p>
        </w:tc>
        <w:tc>
          <w:tcPr>
            <w:tcW w:w="1559" w:type="dxa"/>
            <w:gridSpan w:val="2"/>
            <w:tcBorders>
              <w:bottom w:val="single" w:sz="4" w:space="0" w:color="auto"/>
            </w:tcBorders>
          </w:tcPr>
          <w:p w14:paraId="71198D28" w14:textId="122DAE15" w:rsidR="00F7567C" w:rsidRPr="000856D9" w:rsidRDefault="00F7567C" w:rsidP="00152AB9">
            <w:pPr>
              <w:rPr>
                <w:rFonts w:cs="Lucida Grande"/>
                <w:sz w:val="16"/>
                <w:szCs w:val="16"/>
              </w:rPr>
            </w:pPr>
            <w:r w:rsidRPr="000856D9">
              <w:rPr>
                <w:rFonts w:cs="Lucida Grande"/>
                <w:sz w:val="16"/>
                <w:szCs w:val="16"/>
              </w:rPr>
              <w:t>S=4, I=8</w:t>
            </w:r>
            <w:r w:rsidR="0063790D" w:rsidRPr="000856D9">
              <w:rPr>
                <w:rFonts w:cs="Lucida Grande"/>
                <w:sz w:val="16"/>
                <w:szCs w:val="16"/>
              </w:rPr>
              <w:t>,</w:t>
            </w:r>
            <w:r w:rsidRPr="000856D9">
              <w:rPr>
                <w:rFonts w:cs="Lucida Grande"/>
                <w:sz w:val="16"/>
                <w:szCs w:val="16"/>
              </w:rPr>
              <w:t xml:space="preserve"> R&gt;8</w:t>
            </w:r>
          </w:p>
          <w:p w14:paraId="7C4923B9" w14:textId="7D7C1086" w:rsidR="00F7567C" w:rsidRPr="000856D9" w:rsidRDefault="00F7567C" w:rsidP="00152AB9">
            <w:pPr>
              <w:rPr>
                <w:rFonts w:cs="Lucida Grande"/>
                <w:sz w:val="16"/>
                <w:szCs w:val="16"/>
              </w:rPr>
            </w:pPr>
            <w:r w:rsidRPr="000856D9">
              <w:rPr>
                <w:rFonts w:cs="Lucida Grande"/>
                <w:sz w:val="16"/>
                <w:szCs w:val="16"/>
              </w:rPr>
              <w:t>S=4, I=8</w:t>
            </w:r>
            <w:r w:rsidR="0063790D" w:rsidRPr="000856D9">
              <w:rPr>
                <w:rFonts w:cs="Lucida Grande"/>
                <w:sz w:val="16"/>
                <w:szCs w:val="16"/>
              </w:rPr>
              <w:t>,</w:t>
            </w:r>
            <w:r w:rsidRPr="000856D9">
              <w:rPr>
                <w:rFonts w:cs="Lucida Grande"/>
                <w:sz w:val="16"/>
                <w:szCs w:val="16"/>
              </w:rPr>
              <w:t xml:space="preserve"> R&gt;8</w:t>
            </w:r>
          </w:p>
          <w:p w14:paraId="1CEC7B80" w14:textId="1B92EE07" w:rsidR="00F7567C" w:rsidRPr="000856D9" w:rsidRDefault="00F7567C" w:rsidP="00152AB9">
            <w:pPr>
              <w:rPr>
                <w:rFonts w:cs="Lucida Grande"/>
                <w:sz w:val="16"/>
                <w:szCs w:val="16"/>
              </w:rPr>
            </w:pPr>
            <w:r w:rsidRPr="000856D9">
              <w:rPr>
                <w:rFonts w:cs="Lucida Grande"/>
                <w:sz w:val="16"/>
                <w:szCs w:val="16"/>
              </w:rPr>
              <w:t>S=1, I=2</w:t>
            </w:r>
            <w:r w:rsidR="0063790D" w:rsidRPr="000856D9">
              <w:rPr>
                <w:rFonts w:cs="Lucida Grande"/>
                <w:sz w:val="16"/>
                <w:szCs w:val="16"/>
              </w:rPr>
              <w:t>,</w:t>
            </w:r>
            <w:r w:rsidRPr="000856D9">
              <w:rPr>
                <w:rFonts w:cs="Lucida Grande"/>
                <w:sz w:val="16"/>
                <w:szCs w:val="16"/>
              </w:rPr>
              <w:t xml:space="preserve"> R&gt;2</w:t>
            </w:r>
          </w:p>
          <w:p w14:paraId="374AAAC0" w14:textId="77777777" w:rsidR="00F7567C" w:rsidRPr="000856D9" w:rsidRDefault="00F7567C" w:rsidP="00152AB9">
            <w:pPr>
              <w:rPr>
                <w:rFonts w:cs="Lucida Grande"/>
                <w:sz w:val="16"/>
                <w:szCs w:val="16"/>
              </w:rPr>
            </w:pPr>
            <w:r w:rsidRPr="000856D9">
              <w:rPr>
                <w:rFonts w:cs="Lucida Grande"/>
                <w:sz w:val="16"/>
                <w:szCs w:val="16"/>
              </w:rPr>
              <w:t>S=64, R&gt;64</w:t>
            </w:r>
          </w:p>
          <w:p w14:paraId="46856C01" w14:textId="77777777" w:rsidR="00F7567C" w:rsidRPr="000856D9" w:rsidRDefault="00F7567C" w:rsidP="00152AB9">
            <w:pPr>
              <w:rPr>
                <w:rFonts w:cs="Lucida Grande"/>
                <w:sz w:val="16"/>
                <w:szCs w:val="16"/>
              </w:rPr>
            </w:pPr>
            <w:r w:rsidRPr="000856D9">
              <w:rPr>
                <w:rFonts w:cs="Lucida Grande"/>
                <w:sz w:val="16"/>
                <w:szCs w:val="16"/>
              </w:rPr>
              <w:t>S=64, R&gt;64</w:t>
            </w:r>
          </w:p>
          <w:p w14:paraId="078D3D8E" w14:textId="77777777" w:rsidR="00F7567C" w:rsidRPr="000856D9" w:rsidRDefault="00F7567C" w:rsidP="00152AB9">
            <w:pPr>
              <w:rPr>
                <w:sz w:val="16"/>
                <w:szCs w:val="16"/>
              </w:rPr>
            </w:pPr>
          </w:p>
        </w:tc>
        <w:tc>
          <w:tcPr>
            <w:tcW w:w="1276" w:type="dxa"/>
            <w:tcBorders>
              <w:bottom w:val="single" w:sz="4" w:space="0" w:color="auto"/>
            </w:tcBorders>
          </w:tcPr>
          <w:p w14:paraId="507F263C" w14:textId="77777777" w:rsidR="00F7567C" w:rsidRPr="000856D9" w:rsidRDefault="00F7567C" w:rsidP="00152AB9">
            <w:pPr>
              <w:tabs>
                <w:tab w:val="left" w:pos="930"/>
              </w:tabs>
              <w:rPr>
                <w:sz w:val="16"/>
                <w:szCs w:val="16"/>
              </w:rPr>
            </w:pPr>
            <w:r w:rsidRPr="000856D9">
              <w:rPr>
                <w:sz w:val="16"/>
                <w:szCs w:val="16"/>
              </w:rPr>
              <w:t>1          10</w:t>
            </w:r>
          </w:p>
          <w:p w14:paraId="38EAA7BC" w14:textId="77777777" w:rsidR="00F7567C" w:rsidRPr="000856D9" w:rsidRDefault="00F7567C" w:rsidP="00152AB9">
            <w:pPr>
              <w:tabs>
                <w:tab w:val="left" w:pos="930"/>
              </w:tabs>
              <w:rPr>
                <w:sz w:val="16"/>
                <w:szCs w:val="16"/>
              </w:rPr>
            </w:pPr>
            <w:r w:rsidRPr="000856D9">
              <w:rPr>
                <w:sz w:val="16"/>
                <w:szCs w:val="16"/>
              </w:rPr>
              <w:t>0            8</w:t>
            </w:r>
          </w:p>
          <w:p w14:paraId="1D31AC45" w14:textId="77777777" w:rsidR="00F7567C" w:rsidRPr="000856D9" w:rsidRDefault="00F7567C" w:rsidP="00152AB9">
            <w:pPr>
              <w:tabs>
                <w:tab w:val="left" w:pos="930"/>
              </w:tabs>
              <w:rPr>
                <w:sz w:val="16"/>
                <w:szCs w:val="16"/>
              </w:rPr>
            </w:pPr>
            <w:r w:rsidRPr="000856D9">
              <w:rPr>
                <w:sz w:val="16"/>
                <w:szCs w:val="16"/>
              </w:rPr>
              <w:t>5          13</w:t>
            </w:r>
          </w:p>
          <w:p w14:paraId="15AA85CC" w14:textId="77777777" w:rsidR="00F7567C" w:rsidRPr="000856D9" w:rsidRDefault="00F7567C" w:rsidP="00152AB9">
            <w:pPr>
              <w:tabs>
                <w:tab w:val="left" w:pos="930"/>
              </w:tabs>
              <w:rPr>
                <w:sz w:val="16"/>
                <w:szCs w:val="16"/>
              </w:rPr>
            </w:pPr>
            <w:r w:rsidRPr="000856D9">
              <w:rPr>
                <w:sz w:val="16"/>
                <w:szCs w:val="16"/>
              </w:rPr>
              <w:t>5            8</w:t>
            </w:r>
          </w:p>
          <w:p w14:paraId="49DB9576" w14:textId="77777777" w:rsidR="00F7567C" w:rsidRPr="000856D9" w:rsidRDefault="00F7567C" w:rsidP="00152AB9">
            <w:pPr>
              <w:tabs>
                <w:tab w:val="left" w:pos="930"/>
              </w:tabs>
              <w:rPr>
                <w:sz w:val="16"/>
                <w:szCs w:val="16"/>
              </w:rPr>
            </w:pPr>
            <w:r w:rsidRPr="000856D9">
              <w:rPr>
                <w:sz w:val="16"/>
                <w:szCs w:val="16"/>
              </w:rPr>
              <w:t>1            7</w:t>
            </w:r>
          </w:p>
          <w:p w14:paraId="0801AC1C" w14:textId="77777777" w:rsidR="00F7567C" w:rsidRPr="000856D9" w:rsidRDefault="00F7567C" w:rsidP="00152AB9">
            <w:pPr>
              <w:tabs>
                <w:tab w:val="left" w:pos="930"/>
              </w:tabs>
              <w:rPr>
                <w:sz w:val="16"/>
                <w:szCs w:val="16"/>
              </w:rPr>
            </w:pPr>
          </w:p>
        </w:tc>
        <w:tc>
          <w:tcPr>
            <w:tcW w:w="1275" w:type="dxa"/>
            <w:tcBorders>
              <w:bottom w:val="single" w:sz="4" w:space="0" w:color="auto"/>
            </w:tcBorders>
          </w:tcPr>
          <w:p w14:paraId="4334524A" w14:textId="77777777" w:rsidR="00F7567C" w:rsidRPr="000856D9" w:rsidRDefault="00F7567C" w:rsidP="00152AB9">
            <w:pPr>
              <w:rPr>
                <w:sz w:val="16"/>
                <w:szCs w:val="16"/>
              </w:rPr>
            </w:pPr>
            <w:r w:rsidRPr="000856D9">
              <w:rPr>
                <w:sz w:val="16"/>
                <w:szCs w:val="16"/>
              </w:rPr>
              <w:t>0             0</w:t>
            </w:r>
          </w:p>
          <w:p w14:paraId="4945A97D" w14:textId="77777777" w:rsidR="00F7567C" w:rsidRPr="000856D9" w:rsidRDefault="00F7567C" w:rsidP="00152AB9">
            <w:pPr>
              <w:rPr>
                <w:sz w:val="16"/>
                <w:szCs w:val="16"/>
              </w:rPr>
            </w:pPr>
            <w:r w:rsidRPr="000856D9">
              <w:rPr>
                <w:sz w:val="16"/>
                <w:szCs w:val="16"/>
              </w:rPr>
              <w:t>2             7</w:t>
            </w:r>
          </w:p>
          <w:p w14:paraId="1083FAA1" w14:textId="77777777" w:rsidR="00F7567C" w:rsidRPr="000856D9" w:rsidRDefault="00F7567C" w:rsidP="00152AB9">
            <w:pPr>
              <w:rPr>
                <w:sz w:val="16"/>
                <w:szCs w:val="16"/>
              </w:rPr>
            </w:pPr>
            <w:r w:rsidRPr="000856D9">
              <w:rPr>
                <w:sz w:val="16"/>
                <w:szCs w:val="16"/>
              </w:rPr>
              <w:t>2             0</w:t>
            </w:r>
          </w:p>
          <w:p w14:paraId="32329A47" w14:textId="77777777" w:rsidR="00F7567C" w:rsidRPr="000856D9" w:rsidRDefault="00F7567C" w:rsidP="00152AB9">
            <w:pPr>
              <w:rPr>
                <w:sz w:val="16"/>
                <w:szCs w:val="16"/>
              </w:rPr>
            </w:pPr>
            <w:r w:rsidRPr="000856D9">
              <w:rPr>
                <w:sz w:val="16"/>
                <w:szCs w:val="16"/>
              </w:rPr>
              <w:t>0             0</w:t>
            </w:r>
          </w:p>
          <w:p w14:paraId="5A555A93" w14:textId="77777777" w:rsidR="00F7567C" w:rsidRPr="000856D9" w:rsidRDefault="00F7567C" w:rsidP="00152AB9">
            <w:pPr>
              <w:rPr>
                <w:sz w:val="16"/>
                <w:szCs w:val="16"/>
              </w:rPr>
            </w:pPr>
            <w:r w:rsidRPr="000856D9">
              <w:rPr>
                <w:sz w:val="16"/>
                <w:szCs w:val="16"/>
              </w:rPr>
              <w:t>0             0</w:t>
            </w:r>
          </w:p>
          <w:p w14:paraId="1780AFDE" w14:textId="77777777" w:rsidR="00F7567C" w:rsidRPr="000856D9" w:rsidRDefault="00F7567C" w:rsidP="00152AB9">
            <w:pPr>
              <w:rPr>
                <w:sz w:val="16"/>
                <w:szCs w:val="16"/>
              </w:rPr>
            </w:pPr>
          </w:p>
        </w:tc>
        <w:tc>
          <w:tcPr>
            <w:tcW w:w="993" w:type="dxa"/>
            <w:tcBorders>
              <w:bottom w:val="single" w:sz="4" w:space="0" w:color="auto"/>
            </w:tcBorders>
          </w:tcPr>
          <w:p w14:paraId="3EE791CB" w14:textId="77777777" w:rsidR="00F7567C" w:rsidRPr="000856D9" w:rsidRDefault="00F7567C" w:rsidP="00152AB9">
            <w:pPr>
              <w:rPr>
                <w:sz w:val="16"/>
                <w:szCs w:val="16"/>
              </w:rPr>
            </w:pPr>
            <w:r w:rsidRPr="000856D9">
              <w:rPr>
                <w:sz w:val="16"/>
                <w:szCs w:val="16"/>
              </w:rPr>
              <w:t>23         27</w:t>
            </w:r>
          </w:p>
          <w:p w14:paraId="54D0F0C9" w14:textId="77777777" w:rsidR="00F7567C" w:rsidRPr="000856D9" w:rsidRDefault="00F7567C" w:rsidP="00152AB9">
            <w:pPr>
              <w:rPr>
                <w:sz w:val="16"/>
                <w:szCs w:val="16"/>
              </w:rPr>
            </w:pPr>
            <w:r w:rsidRPr="000856D9">
              <w:rPr>
                <w:sz w:val="16"/>
                <w:szCs w:val="16"/>
              </w:rPr>
              <w:t>22         22</w:t>
            </w:r>
          </w:p>
          <w:p w14:paraId="6EB23944" w14:textId="77777777" w:rsidR="00F7567C" w:rsidRPr="000856D9" w:rsidRDefault="00F7567C" w:rsidP="00152AB9">
            <w:pPr>
              <w:rPr>
                <w:sz w:val="16"/>
                <w:szCs w:val="16"/>
              </w:rPr>
            </w:pPr>
            <w:r w:rsidRPr="000856D9">
              <w:rPr>
                <w:sz w:val="16"/>
                <w:szCs w:val="16"/>
              </w:rPr>
              <w:t>17         24</w:t>
            </w:r>
          </w:p>
          <w:p w14:paraId="464BD545" w14:textId="77777777" w:rsidR="00F7567C" w:rsidRPr="000856D9" w:rsidRDefault="00F7567C" w:rsidP="00152AB9">
            <w:pPr>
              <w:rPr>
                <w:sz w:val="16"/>
                <w:szCs w:val="16"/>
              </w:rPr>
            </w:pPr>
            <w:r w:rsidRPr="000856D9">
              <w:rPr>
                <w:sz w:val="16"/>
                <w:szCs w:val="16"/>
              </w:rPr>
              <w:t>19         29</w:t>
            </w:r>
          </w:p>
          <w:p w14:paraId="6641A3BD" w14:textId="77777777" w:rsidR="00F7567C" w:rsidRPr="000856D9" w:rsidRDefault="00F7567C" w:rsidP="00152AB9">
            <w:pPr>
              <w:rPr>
                <w:sz w:val="16"/>
                <w:szCs w:val="16"/>
              </w:rPr>
            </w:pPr>
            <w:r w:rsidRPr="000856D9">
              <w:rPr>
                <w:sz w:val="16"/>
                <w:szCs w:val="16"/>
              </w:rPr>
              <w:t>23         30</w:t>
            </w:r>
          </w:p>
          <w:p w14:paraId="7F33642C" w14:textId="77777777" w:rsidR="00F7567C" w:rsidRPr="000856D9" w:rsidRDefault="00F7567C" w:rsidP="00152AB9">
            <w:pPr>
              <w:rPr>
                <w:sz w:val="16"/>
                <w:szCs w:val="16"/>
              </w:rPr>
            </w:pPr>
          </w:p>
          <w:p w14:paraId="7196D601" w14:textId="77777777" w:rsidR="00F7567C" w:rsidRPr="000856D9" w:rsidRDefault="00F7567C" w:rsidP="00152AB9">
            <w:pPr>
              <w:rPr>
                <w:sz w:val="16"/>
                <w:szCs w:val="16"/>
              </w:rPr>
            </w:pPr>
          </w:p>
        </w:tc>
        <w:tc>
          <w:tcPr>
            <w:tcW w:w="1745" w:type="dxa"/>
            <w:tcBorders>
              <w:bottom w:val="single" w:sz="4" w:space="0" w:color="auto"/>
            </w:tcBorders>
          </w:tcPr>
          <w:p w14:paraId="429CE577" w14:textId="77777777" w:rsidR="00F7567C" w:rsidRPr="000856D9" w:rsidRDefault="00F7567C" w:rsidP="00152AB9">
            <w:pPr>
              <w:rPr>
                <w:sz w:val="16"/>
                <w:szCs w:val="16"/>
              </w:rPr>
            </w:pPr>
            <w:r w:rsidRPr="000856D9">
              <w:rPr>
                <w:sz w:val="16"/>
                <w:szCs w:val="16"/>
              </w:rPr>
              <w:t>4</w:t>
            </w:r>
            <w:r w:rsidR="00EE0940" w:rsidRPr="000856D9">
              <w:rPr>
                <w:sz w:val="16"/>
                <w:szCs w:val="16"/>
              </w:rPr>
              <w:t>[1,20]</w:t>
            </w:r>
            <w:r w:rsidR="00F66D02" w:rsidRPr="000856D9">
              <w:rPr>
                <w:sz w:val="16"/>
                <w:szCs w:val="16"/>
              </w:rPr>
              <w:t xml:space="preserve">         </w:t>
            </w:r>
            <w:r w:rsidRPr="000856D9">
              <w:rPr>
                <w:sz w:val="16"/>
                <w:szCs w:val="16"/>
              </w:rPr>
              <w:t>27</w:t>
            </w:r>
            <w:r w:rsidR="00F66D02" w:rsidRPr="000856D9">
              <w:rPr>
                <w:sz w:val="16"/>
                <w:szCs w:val="16"/>
              </w:rPr>
              <w:t xml:space="preserve"> [15,43]</w:t>
            </w:r>
          </w:p>
          <w:p w14:paraId="181BDEE0" w14:textId="77777777" w:rsidR="00F7567C" w:rsidRPr="000856D9" w:rsidRDefault="00F7567C" w:rsidP="00152AB9">
            <w:pPr>
              <w:rPr>
                <w:sz w:val="16"/>
                <w:szCs w:val="16"/>
              </w:rPr>
            </w:pPr>
            <w:r w:rsidRPr="000856D9">
              <w:rPr>
                <w:sz w:val="16"/>
                <w:szCs w:val="16"/>
              </w:rPr>
              <w:t>0</w:t>
            </w:r>
            <w:r w:rsidR="008F3914" w:rsidRPr="000856D9">
              <w:rPr>
                <w:sz w:val="16"/>
                <w:szCs w:val="16"/>
              </w:rPr>
              <w:t>[0,0]</w:t>
            </w:r>
            <w:r w:rsidR="00866E03" w:rsidRPr="000856D9">
              <w:rPr>
                <w:sz w:val="16"/>
                <w:szCs w:val="16"/>
              </w:rPr>
              <w:t xml:space="preserve">          </w:t>
            </w:r>
            <w:r w:rsidR="00A570DD" w:rsidRPr="000856D9">
              <w:rPr>
                <w:sz w:val="16"/>
                <w:szCs w:val="16"/>
              </w:rPr>
              <w:t xml:space="preserve"> </w:t>
            </w:r>
            <w:r w:rsidRPr="000856D9">
              <w:rPr>
                <w:sz w:val="16"/>
                <w:szCs w:val="16"/>
              </w:rPr>
              <w:t>22</w:t>
            </w:r>
            <w:r w:rsidR="00A570DD" w:rsidRPr="000856D9">
              <w:rPr>
                <w:sz w:val="16"/>
                <w:szCs w:val="16"/>
              </w:rPr>
              <w:t xml:space="preserve"> [11,37]</w:t>
            </w:r>
          </w:p>
          <w:p w14:paraId="0041E649" w14:textId="77777777" w:rsidR="00F7567C" w:rsidRPr="000856D9" w:rsidRDefault="00F7567C" w:rsidP="00152AB9">
            <w:pPr>
              <w:rPr>
                <w:sz w:val="16"/>
                <w:szCs w:val="16"/>
              </w:rPr>
            </w:pPr>
            <w:r w:rsidRPr="000856D9">
              <w:rPr>
                <w:sz w:val="16"/>
                <w:szCs w:val="16"/>
              </w:rPr>
              <w:t xml:space="preserve">21 </w:t>
            </w:r>
            <w:r w:rsidR="00FC0741" w:rsidRPr="000856D9">
              <w:rPr>
                <w:sz w:val="16"/>
                <w:szCs w:val="16"/>
              </w:rPr>
              <w:t>[</w:t>
            </w:r>
            <w:r w:rsidR="00471F13" w:rsidRPr="000856D9">
              <w:rPr>
                <w:sz w:val="16"/>
                <w:szCs w:val="16"/>
              </w:rPr>
              <w:t>9,41]</w:t>
            </w:r>
            <w:r w:rsidRPr="000856D9">
              <w:rPr>
                <w:sz w:val="16"/>
                <w:szCs w:val="16"/>
              </w:rPr>
              <w:t xml:space="preserve">     35</w:t>
            </w:r>
            <w:r w:rsidR="00FC0741" w:rsidRPr="000856D9">
              <w:rPr>
                <w:sz w:val="16"/>
                <w:szCs w:val="16"/>
              </w:rPr>
              <w:t>[22,51]</w:t>
            </w:r>
          </w:p>
          <w:p w14:paraId="7B2C26C1" w14:textId="77777777" w:rsidR="00F7567C" w:rsidRPr="000856D9" w:rsidRDefault="00F7567C" w:rsidP="00152AB9">
            <w:pPr>
              <w:rPr>
                <w:sz w:val="16"/>
                <w:szCs w:val="16"/>
              </w:rPr>
            </w:pPr>
            <w:r w:rsidRPr="000856D9">
              <w:rPr>
                <w:sz w:val="16"/>
                <w:szCs w:val="16"/>
              </w:rPr>
              <w:t>21</w:t>
            </w:r>
            <w:r w:rsidR="00B8108D" w:rsidRPr="000856D9">
              <w:rPr>
                <w:sz w:val="16"/>
                <w:szCs w:val="16"/>
              </w:rPr>
              <w:t>[9,41]</w:t>
            </w:r>
            <w:r w:rsidRPr="000856D9">
              <w:rPr>
                <w:sz w:val="16"/>
                <w:szCs w:val="16"/>
              </w:rPr>
              <w:t xml:space="preserve">     </w:t>
            </w:r>
            <w:r w:rsidR="00323C96" w:rsidRPr="000856D9">
              <w:rPr>
                <w:sz w:val="16"/>
                <w:szCs w:val="16"/>
              </w:rPr>
              <w:t xml:space="preserve">  </w:t>
            </w:r>
            <w:r w:rsidRPr="000856D9">
              <w:rPr>
                <w:sz w:val="16"/>
                <w:szCs w:val="16"/>
              </w:rPr>
              <w:t>22</w:t>
            </w:r>
            <w:r w:rsidR="00323C96" w:rsidRPr="000856D9">
              <w:rPr>
                <w:sz w:val="16"/>
                <w:szCs w:val="16"/>
              </w:rPr>
              <w:t>[11,37]</w:t>
            </w:r>
          </w:p>
          <w:p w14:paraId="67D7A8B5" w14:textId="77777777" w:rsidR="00F7567C" w:rsidRPr="000856D9" w:rsidRDefault="00F7567C" w:rsidP="00152AB9">
            <w:pPr>
              <w:rPr>
                <w:sz w:val="16"/>
                <w:szCs w:val="16"/>
              </w:rPr>
            </w:pPr>
            <w:r w:rsidRPr="000856D9">
              <w:rPr>
                <w:sz w:val="16"/>
                <w:szCs w:val="16"/>
              </w:rPr>
              <w:t xml:space="preserve">4 </w:t>
            </w:r>
            <w:r w:rsidR="00C822BB" w:rsidRPr="000856D9">
              <w:rPr>
                <w:sz w:val="16"/>
                <w:szCs w:val="16"/>
              </w:rPr>
              <w:t xml:space="preserve">[1,20]         </w:t>
            </w:r>
            <w:r w:rsidRPr="000856D9">
              <w:rPr>
                <w:sz w:val="16"/>
                <w:szCs w:val="16"/>
              </w:rPr>
              <w:t>19</w:t>
            </w:r>
            <w:r w:rsidR="00C822BB" w:rsidRPr="000856D9">
              <w:rPr>
                <w:sz w:val="16"/>
                <w:szCs w:val="16"/>
              </w:rPr>
              <w:t>[</w:t>
            </w:r>
            <w:r w:rsidR="009D6E03" w:rsidRPr="000856D9">
              <w:rPr>
                <w:sz w:val="16"/>
                <w:szCs w:val="16"/>
              </w:rPr>
              <w:t>10,34]</w:t>
            </w:r>
          </w:p>
          <w:p w14:paraId="577013E0" w14:textId="77777777" w:rsidR="00F7567C" w:rsidRPr="000856D9" w:rsidRDefault="00F7567C" w:rsidP="00152AB9">
            <w:pPr>
              <w:rPr>
                <w:sz w:val="16"/>
                <w:szCs w:val="16"/>
              </w:rPr>
            </w:pPr>
          </w:p>
        </w:tc>
      </w:tr>
    </w:tbl>
    <w:p w14:paraId="7177F289" w14:textId="46ED0CBB" w:rsidR="00F7567C" w:rsidRPr="000856D9" w:rsidRDefault="00F7567C" w:rsidP="00F7567C">
      <w:pPr>
        <w:spacing w:line="480" w:lineRule="auto"/>
        <w:rPr>
          <w:b/>
          <w:sz w:val="16"/>
          <w:szCs w:val="16"/>
        </w:rPr>
      </w:pPr>
      <w:r w:rsidRPr="000856D9">
        <w:rPr>
          <w:b/>
          <w:sz w:val="16"/>
          <w:szCs w:val="16"/>
        </w:rPr>
        <w:t xml:space="preserve">Confidence intervals are 95% </w:t>
      </w:r>
      <w:r w:rsidR="0063790D" w:rsidRPr="000856D9">
        <w:rPr>
          <w:b/>
          <w:sz w:val="16"/>
          <w:szCs w:val="16"/>
        </w:rPr>
        <w:t>[</w:t>
      </w:r>
      <w:r w:rsidR="0034598B" w:rsidRPr="000856D9">
        <w:rPr>
          <w:b/>
          <w:sz w:val="16"/>
          <w:szCs w:val="16"/>
        </w:rPr>
        <w:t>Lower, Upper]</w:t>
      </w:r>
      <w:r w:rsidRPr="000856D9">
        <w:rPr>
          <w:b/>
          <w:sz w:val="16"/>
          <w:szCs w:val="16"/>
        </w:rPr>
        <w:t xml:space="preserve"> Wilson method</w:t>
      </w:r>
      <w:r w:rsidR="0034598B" w:rsidRPr="000856D9">
        <w:rPr>
          <w:b/>
          <w:sz w:val="16"/>
          <w:szCs w:val="16"/>
        </w:rPr>
        <w:t>. An=animal, Hu=human</w:t>
      </w:r>
    </w:p>
    <w:p w14:paraId="21A0750C" w14:textId="77777777" w:rsidR="006D420D" w:rsidRPr="000856D9" w:rsidRDefault="006D420D" w:rsidP="00E47790">
      <w:pPr>
        <w:spacing w:line="480" w:lineRule="auto"/>
        <w:rPr>
          <w:b/>
          <w:sz w:val="16"/>
          <w:szCs w:val="16"/>
        </w:rPr>
      </w:pPr>
    </w:p>
    <w:p w14:paraId="23B720E8" w14:textId="77777777" w:rsidR="004F2CF7" w:rsidRPr="000856D9" w:rsidRDefault="004F2CF7">
      <w:pPr>
        <w:rPr>
          <w:b/>
        </w:rPr>
      </w:pPr>
      <w:r w:rsidRPr="000856D9">
        <w:rPr>
          <w:b/>
        </w:rPr>
        <w:br w:type="page"/>
      </w:r>
    </w:p>
    <w:p w14:paraId="43762C10" w14:textId="7833B98A" w:rsidR="0046068A" w:rsidRPr="000856D9" w:rsidRDefault="0046068A" w:rsidP="0046068A">
      <w:pPr>
        <w:spacing w:line="480" w:lineRule="auto"/>
      </w:pPr>
      <w:r w:rsidRPr="000856D9">
        <w:lastRenderedPageBreak/>
        <w:t xml:space="preserve">Table </w:t>
      </w:r>
      <w:r w:rsidR="005209F8" w:rsidRPr="000856D9">
        <w:t>4</w:t>
      </w:r>
      <w:r w:rsidRPr="000856D9">
        <w:t xml:space="preserve">. </w:t>
      </w:r>
      <w:r w:rsidR="005E5E84" w:rsidRPr="000856D9">
        <w:t>Amino acid changes (p</w:t>
      </w:r>
      <w:r w:rsidR="00742A6B" w:rsidRPr="000856D9">
        <w:t>resence of s</w:t>
      </w:r>
      <w:r w:rsidRPr="000856D9">
        <w:t>top codons and changes in hydrophobicity</w:t>
      </w:r>
      <w:r w:rsidR="005E5E84" w:rsidRPr="000856D9">
        <w:t>)</w:t>
      </w:r>
      <w:r w:rsidR="00742A6B" w:rsidRPr="000856D9">
        <w:t xml:space="preserve"> </w:t>
      </w:r>
      <w:r w:rsidR="005E5E84" w:rsidRPr="000856D9">
        <w:t>identified in</w:t>
      </w:r>
      <w:r w:rsidR="00742A6B" w:rsidRPr="000856D9">
        <w:t xml:space="preserve"> </w:t>
      </w:r>
      <w:r w:rsidR="00B83FBE" w:rsidRPr="000856D9">
        <w:t xml:space="preserve">the </w:t>
      </w:r>
      <w:r w:rsidR="000B7331" w:rsidRPr="000856D9">
        <w:t xml:space="preserve">seven </w:t>
      </w:r>
      <w:r w:rsidR="00742A6B" w:rsidRPr="000856D9">
        <w:t xml:space="preserve">veterinary </w:t>
      </w:r>
      <w:r w:rsidR="00742A6B" w:rsidRPr="000856D9">
        <w:rPr>
          <w:i/>
        </w:rPr>
        <w:t>P. aeruginosa</w:t>
      </w:r>
      <w:r w:rsidR="00742A6B" w:rsidRPr="000856D9">
        <w:t xml:space="preserve"> isolates</w:t>
      </w:r>
      <w:r w:rsidR="005E5E84" w:rsidRPr="000856D9">
        <w:t xml:space="preserve"> </w:t>
      </w:r>
      <w:r w:rsidR="0063790D" w:rsidRPr="000856D9">
        <w:t xml:space="preserve">by </w:t>
      </w:r>
      <w:r w:rsidR="005E5E84" w:rsidRPr="000856D9">
        <w:t>whole genome sequencing</w:t>
      </w:r>
      <w:r w:rsidR="00742A6B" w:rsidRPr="000856D9">
        <w:t>.</w:t>
      </w:r>
    </w:p>
    <w:tbl>
      <w:tblPr>
        <w:tblStyle w:val="TableGrid"/>
        <w:tblW w:w="0" w:type="auto"/>
        <w:tblLook w:val="04A0" w:firstRow="1" w:lastRow="0" w:firstColumn="1" w:lastColumn="0" w:noHBand="0" w:noVBand="1"/>
      </w:tblPr>
      <w:tblGrid>
        <w:gridCol w:w="1669"/>
        <w:gridCol w:w="677"/>
        <w:gridCol w:w="1051"/>
        <w:gridCol w:w="756"/>
        <w:gridCol w:w="806"/>
        <w:gridCol w:w="756"/>
        <w:gridCol w:w="775"/>
        <w:gridCol w:w="755"/>
        <w:gridCol w:w="1051"/>
      </w:tblGrid>
      <w:tr w:rsidR="000856D9" w:rsidRPr="000856D9" w14:paraId="5771D1F6" w14:textId="77777777" w:rsidTr="00074F6A">
        <w:tc>
          <w:tcPr>
            <w:tcW w:w="1880" w:type="dxa"/>
          </w:tcPr>
          <w:p w14:paraId="27853C1A" w14:textId="77777777" w:rsidR="0046068A" w:rsidRPr="000856D9" w:rsidRDefault="0046068A" w:rsidP="00074F6A">
            <w:pPr>
              <w:jc w:val="center"/>
              <w:rPr>
                <w:i/>
                <w:sz w:val="16"/>
                <w:szCs w:val="16"/>
              </w:rPr>
            </w:pPr>
            <w:r w:rsidRPr="000856D9">
              <w:rPr>
                <w:i/>
                <w:sz w:val="16"/>
                <w:szCs w:val="16"/>
              </w:rPr>
              <w:t>Function</w:t>
            </w:r>
          </w:p>
        </w:tc>
        <w:tc>
          <w:tcPr>
            <w:tcW w:w="751" w:type="dxa"/>
          </w:tcPr>
          <w:p w14:paraId="3D5F8690" w14:textId="77777777" w:rsidR="0046068A" w:rsidRPr="000856D9" w:rsidRDefault="0046068A" w:rsidP="00074F6A">
            <w:pPr>
              <w:rPr>
                <w:sz w:val="16"/>
                <w:szCs w:val="16"/>
              </w:rPr>
            </w:pPr>
            <w:r w:rsidRPr="000856D9">
              <w:rPr>
                <w:sz w:val="16"/>
                <w:szCs w:val="16"/>
              </w:rPr>
              <w:t>Gene</w:t>
            </w:r>
          </w:p>
        </w:tc>
        <w:tc>
          <w:tcPr>
            <w:tcW w:w="1157" w:type="dxa"/>
          </w:tcPr>
          <w:p w14:paraId="14BA2958" w14:textId="77777777" w:rsidR="0046068A" w:rsidRPr="000856D9" w:rsidRDefault="0046068A" w:rsidP="00074F6A">
            <w:pPr>
              <w:rPr>
                <w:sz w:val="16"/>
                <w:szCs w:val="16"/>
              </w:rPr>
            </w:pPr>
            <w:r w:rsidRPr="000856D9">
              <w:rPr>
                <w:sz w:val="16"/>
                <w:szCs w:val="16"/>
              </w:rPr>
              <w:t>856</w:t>
            </w:r>
          </w:p>
        </w:tc>
        <w:tc>
          <w:tcPr>
            <w:tcW w:w="843" w:type="dxa"/>
          </w:tcPr>
          <w:p w14:paraId="44D0BF14" w14:textId="77777777" w:rsidR="0046068A" w:rsidRPr="000856D9" w:rsidRDefault="0046068A" w:rsidP="00074F6A">
            <w:pPr>
              <w:rPr>
                <w:sz w:val="16"/>
                <w:szCs w:val="16"/>
              </w:rPr>
            </w:pPr>
            <w:r w:rsidRPr="000856D9">
              <w:rPr>
                <w:sz w:val="16"/>
                <w:szCs w:val="16"/>
              </w:rPr>
              <w:t>886</w:t>
            </w:r>
          </w:p>
        </w:tc>
        <w:tc>
          <w:tcPr>
            <w:tcW w:w="905" w:type="dxa"/>
          </w:tcPr>
          <w:p w14:paraId="173F3F41" w14:textId="77777777" w:rsidR="0046068A" w:rsidRPr="000856D9" w:rsidRDefault="0046068A" w:rsidP="00074F6A">
            <w:pPr>
              <w:rPr>
                <w:sz w:val="16"/>
                <w:szCs w:val="16"/>
              </w:rPr>
            </w:pPr>
            <w:r w:rsidRPr="000856D9">
              <w:rPr>
                <w:sz w:val="16"/>
                <w:szCs w:val="16"/>
              </w:rPr>
              <w:t>903</w:t>
            </w:r>
          </w:p>
        </w:tc>
        <w:tc>
          <w:tcPr>
            <w:tcW w:w="842" w:type="dxa"/>
          </w:tcPr>
          <w:p w14:paraId="706A640C" w14:textId="77777777" w:rsidR="0046068A" w:rsidRPr="000856D9" w:rsidRDefault="0046068A" w:rsidP="00074F6A">
            <w:pPr>
              <w:rPr>
                <w:sz w:val="16"/>
                <w:szCs w:val="16"/>
              </w:rPr>
            </w:pPr>
            <w:r w:rsidRPr="000856D9">
              <w:rPr>
                <w:sz w:val="16"/>
                <w:szCs w:val="16"/>
              </w:rPr>
              <w:t>994</w:t>
            </w:r>
          </w:p>
        </w:tc>
        <w:tc>
          <w:tcPr>
            <w:tcW w:w="867" w:type="dxa"/>
          </w:tcPr>
          <w:p w14:paraId="3C8D0C7B" w14:textId="77777777" w:rsidR="0046068A" w:rsidRPr="000856D9" w:rsidRDefault="0046068A" w:rsidP="00074F6A">
            <w:pPr>
              <w:rPr>
                <w:sz w:val="16"/>
                <w:szCs w:val="16"/>
              </w:rPr>
            </w:pPr>
            <w:r w:rsidRPr="000856D9">
              <w:rPr>
                <w:sz w:val="16"/>
                <w:szCs w:val="16"/>
              </w:rPr>
              <w:t>982</w:t>
            </w:r>
          </w:p>
        </w:tc>
        <w:tc>
          <w:tcPr>
            <w:tcW w:w="840" w:type="dxa"/>
          </w:tcPr>
          <w:p w14:paraId="0A24A8B9" w14:textId="77777777" w:rsidR="0046068A" w:rsidRPr="000856D9" w:rsidRDefault="0046068A" w:rsidP="00074F6A">
            <w:pPr>
              <w:rPr>
                <w:sz w:val="16"/>
                <w:szCs w:val="16"/>
              </w:rPr>
            </w:pPr>
            <w:r w:rsidRPr="000856D9">
              <w:rPr>
                <w:sz w:val="16"/>
                <w:szCs w:val="16"/>
              </w:rPr>
              <w:t>1090</w:t>
            </w:r>
          </w:p>
        </w:tc>
        <w:tc>
          <w:tcPr>
            <w:tcW w:w="1157" w:type="dxa"/>
          </w:tcPr>
          <w:p w14:paraId="3B69731C" w14:textId="77777777" w:rsidR="0046068A" w:rsidRPr="000856D9" w:rsidRDefault="0046068A" w:rsidP="00074F6A">
            <w:pPr>
              <w:rPr>
                <w:sz w:val="16"/>
                <w:szCs w:val="16"/>
              </w:rPr>
            </w:pPr>
            <w:r w:rsidRPr="000856D9">
              <w:rPr>
                <w:sz w:val="16"/>
                <w:szCs w:val="16"/>
              </w:rPr>
              <w:t>1098</w:t>
            </w:r>
          </w:p>
        </w:tc>
      </w:tr>
      <w:tr w:rsidR="000856D9" w:rsidRPr="000856D9" w14:paraId="647EC330" w14:textId="77777777" w:rsidTr="00074F6A">
        <w:tc>
          <w:tcPr>
            <w:tcW w:w="1880" w:type="dxa"/>
            <w:vMerge w:val="restart"/>
          </w:tcPr>
          <w:p w14:paraId="4490AD93" w14:textId="77777777" w:rsidR="0046068A" w:rsidRPr="000856D9" w:rsidRDefault="0046068A" w:rsidP="00074F6A">
            <w:pPr>
              <w:jc w:val="center"/>
              <w:rPr>
                <w:i/>
                <w:sz w:val="16"/>
                <w:szCs w:val="16"/>
              </w:rPr>
            </w:pPr>
            <w:r w:rsidRPr="000856D9">
              <w:rPr>
                <w:i/>
                <w:sz w:val="16"/>
                <w:szCs w:val="16"/>
              </w:rPr>
              <w:t>Cell metabolism</w:t>
            </w:r>
            <w:r w:rsidR="00896D4F" w:rsidRPr="000856D9">
              <w:rPr>
                <w:i/>
                <w:sz w:val="16"/>
                <w:szCs w:val="16"/>
              </w:rPr>
              <w:t>-</w:t>
            </w:r>
            <w:r w:rsidRPr="000856D9">
              <w:rPr>
                <w:i/>
                <w:sz w:val="16"/>
                <w:szCs w:val="16"/>
              </w:rPr>
              <w:t>associated</w:t>
            </w:r>
          </w:p>
          <w:p w14:paraId="7D5FA6C2" w14:textId="77777777" w:rsidR="0046068A" w:rsidRPr="000856D9" w:rsidRDefault="0046068A" w:rsidP="00074F6A">
            <w:pPr>
              <w:jc w:val="center"/>
              <w:rPr>
                <w:i/>
                <w:sz w:val="16"/>
                <w:szCs w:val="16"/>
              </w:rPr>
            </w:pPr>
          </w:p>
        </w:tc>
        <w:tc>
          <w:tcPr>
            <w:tcW w:w="751" w:type="dxa"/>
          </w:tcPr>
          <w:p w14:paraId="598D4FD2" w14:textId="77777777" w:rsidR="0046068A" w:rsidRPr="000856D9" w:rsidRDefault="0046068A" w:rsidP="00074F6A">
            <w:pPr>
              <w:rPr>
                <w:i/>
                <w:sz w:val="16"/>
                <w:szCs w:val="16"/>
              </w:rPr>
            </w:pPr>
            <w:r w:rsidRPr="000856D9">
              <w:rPr>
                <w:i/>
                <w:sz w:val="16"/>
                <w:szCs w:val="16"/>
              </w:rPr>
              <w:t>pyrC</w:t>
            </w:r>
          </w:p>
        </w:tc>
        <w:tc>
          <w:tcPr>
            <w:tcW w:w="1157" w:type="dxa"/>
          </w:tcPr>
          <w:p w14:paraId="1D3C0222" w14:textId="77777777" w:rsidR="0046068A" w:rsidRPr="000856D9" w:rsidRDefault="0046068A" w:rsidP="00074F6A">
            <w:pPr>
              <w:rPr>
                <w:sz w:val="16"/>
                <w:szCs w:val="16"/>
              </w:rPr>
            </w:pPr>
            <w:r w:rsidRPr="000856D9">
              <w:rPr>
                <w:sz w:val="16"/>
                <w:szCs w:val="16"/>
              </w:rPr>
              <w:t>G423STOP</w:t>
            </w:r>
          </w:p>
        </w:tc>
        <w:tc>
          <w:tcPr>
            <w:tcW w:w="843" w:type="dxa"/>
          </w:tcPr>
          <w:p w14:paraId="222A99D6" w14:textId="77777777" w:rsidR="0046068A" w:rsidRPr="000856D9" w:rsidRDefault="0046068A" w:rsidP="00074F6A">
            <w:pPr>
              <w:rPr>
                <w:sz w:val="16"/>
                <w:szCs w:val="16"/>
              </w:rPr>
            </w:pPr>
          </w:p>
        </w:tc>
        <w:tc>
          <w:tcPr>
            <w:tcW w:w="905" w:type="dxa"/>
          </w:tcPr>
          <w:p w14:paraId="575C6528" w14:textId="77777777" w:rsidR="0046068A" w:rsidRPr="000856D9" w:rsidRDefault="0046068A" w:rsidP="00074F6A">
            <w:pPr>
              <w:rPr>
                <w:sz w:val="16"/>
                <w:szCs w:val="16"/>
              </w:rPr>
            </w:pPr>
          </w:p>
        </w:tc>
        <w:tc>
          <w:tcPr>
            <w:tcW w:w="842" w:type="dxa"/>
          </w:tcPr>
          <w:p w14:paraId="0EA19523" w14:textId="77777777" w:rsidR="0046068A" w:rsidRPr="000856D9" w:rsidRDefault="0046068A" w:rsidP="00074F6A">
            <w:pPr>
              <w:rPr>
                <w:sz w:val="16"/>
                <w:szCs w:val="16"/>
              </w:rPr>
            </w:pPr>
          </w:p>
        </w:tc>
        <w:tc>
          <w:tcPr>
            <w:tcW w:w="867" w:type="dxa"/>
          </w:tcPr>
          <w:p w14:paraId="67E31EE1" w14:textId="77777777" w:rsidR="0046068A" w:rsidRPr="000856D9" w:rsidRDefault="0046068A" w:rsidP="00074F6A">
            <w:pPr>
              <w:rPr>
                <w:sz w:val="16"/>
                <w:szCs w:val="16"/>
              </w:rPr>
            </w:pPr>
          </w:p>
        </w:tc>
        <w:tc>
          <w:tcPr>
            <w:tcW w:w="840" w:type="dxa"/>
          </w:tcPr>
          <w:p w14:paraId="0F247C4D" w14:textId="77777777" w:rsidR="0046068A" w:rsidRPr="000856D9" w:rsidRDefault="0046068A" w:rsidP="00074F6A">
            <w:pPr>
              <w:rPr>
                <w:sz w:val="16"/>
                <w:szCs w:val="16"/>
              </w:rPr>
            </w:pPr>
          </w:p>
        </w:tc>
        <w:tc>
          <w:tcPr>
            <w:tcW w:w="1157" w:type="dxa"/>
          </w:tcPr>
          <w:p w14:paraId="05C1524B" w14:textId="77777777" w:rsidR="0046068A" w:rsidRPr="000856D9" w:rsidRDefault="0046068A" w:rsidP="00074F6A">
            <w:pPr>
              <w:rPr>
                <w:sz w:val="16"/>
                <w:szCs w:val="16"/>
              </w:rPr>
            </w:pPr>
            <w:r w:rsidRPr="000856D9">
              <w:rPr>
                <w:sz w:val="16"/>
                <w:szCs w:val="16"/>
              </w:rPr>
              <w:t>G423STOP</w:t>
            </w:r>
          </w:p>
        </w:tc>
      </w:tr>
      <w:tr w:rsidR="000856D9" w:rsidRPr="000856D9" w14:paraId="724E0505" w14:textId="77777777" w:rsidTr="00074F6A">
        <w:tc>
          <w:tcPr>
            <w:tcW w:w="1880" w:type="dxa"/>
            <w:vMerge/>
          </w:tcPr>
          <w:p w14:paraId="6E12EE43" w14:textId="77777777" w:rsidR="0046068A" w:rsidRPr="000856D9" w:rsidRDefault="0046068A" w:rsidP="00074F6A">
            <w:pPr>
              <w:jc w:val="center"/>
              <w:rPr>
                <w:i/>
                <w:sz w:val="16"/>
                <w:szCs w:val="16"/>
              </w:rPr>
            </w:pPr>
          </w:p>
        </w:tc>
        <w:tc>
          <w:tcPr>
            <w:tcW w:w="751" w:type="dxa"/>
          </w:tcPr>
          <w:p w14:paraId="674B7AC5" w14:textId="77777777" w:rsidR="0046068A" w:rsidRPr="000856D9" w:rsidRDefault="0046068A" w:rsidP="00074F6A">
            <w:pPr>
              <w:rPr>
                <w:i/>
                <w:sz w:val="16"/>
                <w:szCs w:val="16"/>
              </w:rPr>
            </w:pPr>
            <w:r w:rsidRPr="000856D9">
              <w:rPr>
                <w:i/>
                <w:sz w:val="16"/>
                <w:szCs w:val="16"/>
              </w:rPr>
              <w:t>pdxB</w:t>
            </w:r>
          </w:p>
        </w:tc>
        <w:tc>
          <w:tcPr>
            <w:tcW w:w="1157" w:type="dxa"/>
          </w:tcPr>
          <w:p w14:paraId="55B1D046" w14:textId="77777777" w:rsidR="0046068A" w:rsidRPr="000856D9" w:rsidRDefault="0046068A" w:rsidP="00074F6A">
            <w:pPr>
              <w:rPr>
                <w:sz w:val="16"/>
                <w:szCs w:val="16"/>
              </w:rPr>
            </w:pPr>
          </w:p>
        </w:tc>
        <w:tc>
          <w:tcPr>
            <w:tcW w:w="843" w:type="dxa"/>
          </w:tcPr>
          <w:p w14:paraId="218FFF2C" w14:textId="77777777" w:rsidR="0046068A" w:rsidRPr="000856D9" w:rsidRDefault="0046068A" w:rsidP="00074F6A">
            <w:pPr>
              <w:rPr>
                <w:sz w:val="16"/>
                <w:szCs w:val="16"/>
              </w:rPr>
            </w:pPr>
          </w:p>
        </w:tc>
        <w:tc>
          <w:tcPr>
            <w:tcW w:w="905" w:type="dxa"/>
          </w:tcPr>
          <w:p w14:paraId="2C3D0A7C" w14:textId="77777777" w:rsidR="0046068A" w:rsidRPr="000856D9" w:rsidRDefault="0046068A" w:rsidP="00074F6A">
            <w:pPr>
              <w:rPr>
                <w:sz w:val="16"/>
                <w:szCs w:val="16"/>
              </w:rPr>
            </w:pPr>
            <w:r w:rsidRPr="000856D9">
              <w:rPr>
                <w:sz w:val="16"/>
                <w:szCs w:val="16"/>
              </w:rPr>
              <w:t>V109K</w:t>
            </w:r>
          </w:p>
          <w:p w14:paraId="3CC8062C" w14:textId="77777777" w:rsidR="0046068A" w:rsidRPr="000856D9" w:rsidRDefault="0046068A" w:rsidP="00074F6A">
            <w:pPr>
              <w:rPr>
                <w:sz w:val="16"/>
                <w:szCs w:val="16"/>
              </w:rPr>
            </w:pPr>
          </w:p>
        </w:tc>
        <w:tc>
          <w:tcPr>
            <w:tcW w:w="842" w:type="dxa"/>
          </w:tcPr>
          <w:p w14:paraId="60A198A1" w14:textId="77777777" w:rsidR="0046068A" w:rsidRPr="000856D9" w:rsidRDefault="0046068A" w:rsidP="00074F6A">
            <w:pPr>
              <w:rPr>
                <w:sz w:val="16"/>
                <w:szCs w:val="16"/>
              </w:rPr>
            </w:pPr>
          </w:p>
        </w:tc>
        <w:tc>
          <w:tcPr>
            <w:tcW w:w="867" w:type="dxa"/>
          </w:tcPr>
          <w:p w14:paraId="32693FBE" w14:textId="77777777" w:rsidR="0046068A" w:rsidRPr="000856D9" w:rsidRDefault="0046068A" w:rsidP="00074F6A">
            <w:pPr>
              <w:rPr>
                <w:sz w:val="16"/>
                <w:szCs w:val="16"/>
              </w:rPr>
            </w:pPr>
            <w:r w:rsidRPr="000856D9">
              <w:rPr>
                <w:sz w:val="16"/>
                <w:szCs w:val="16"/>
              </w:rPr>
              <w:t>D324A</w:t>
            </w:r>
          </w:p>
          <w:p w14:paraId="0ABF1B0B" w14:textId="77777777" w:rsidR="0046068A" w:rsidRPr="000856D9" w:rsidRDefault="0046068A" w:rsidP="00074F6A">
            <w:pPr>
              <w:rPr>
                <w:sz w:val="16"/>
                <w:szCs w:val="16"/>
              </w:rPr>
            </w:pPr>
          </w:p>
        </w:tc>
        <w:tc>
          <w:tcPr>
            <w:tcW w:w="840" w:type="dxa"/>
          </w:tcPr>
          <w:p w14:paraId="607D1F41" w14:textId="77777777" w:rsidR="0046068A" w:rsidRPr="000856D9" w:rsidRDefault="0046068A" w:rsidP="00074F6A">
            <w:pPr>
              <w:rPr>
                <w:sz w:val="16"/>
                <w:szCs w:val="16"/>
              </w:rPr>
            </w:pPr>
          </w:p>
        </w:tc>
        <w:tc>
          <w:tcPr>
            <w:tcW w:w="1157" w:type="dxa"/>
          </w:tcPr>
          <w:p w14:paraId="3B24EB89" w14:textId="77777777" w:rsidR="0046068A" w:rsidRPr="000856D9" w:rsidRDefault="0046068A" w:rsidP="00074F6A">
            <w:pPr>
              <w:rPr>
                <w:sz w:val="16"/>
                <w:szCs w:val="16"/>
              </w:rPr>
            </w:pPr>
            <w:r w:rsidRPr="000856D9">
              <w:rPr>
                <w:sz w:val="16"/>
                <w:szCs w:val="16"/>
              </w:rPr>
              <w:t>V109K</w:t>
            </w:r>
          </w:p>
          <w:p w14:paraId="126CC854" w14:textId="77777777" w:rsidR="0046068A" w:rsidRPr="000856D9" w:rsidRDefault="0046068A" w:rsidP="00074F6A">
            <w:pPr>
              <w:rPr>
                <w:sz w:val="16"/>
                <w:szCs w:val="16"/>
              </w:rPr>
            </w:pPr>
          </w:p>
        </w:tc>
      </w:tr>
      <w:tr w:rsidR="000856D9" w:rsidRPr="000856D9" w14:paraId="6E5704E6" w14:textId="77777777" w:rsidTr="00074F6A">
        <w:tc>
          <w:tcPr>
            <w:tcW w:w="1880" w:type="dxa"/>
            <w:vMerge/>
          </w:tcPr>
          <w:p w14:paraId="36238E19" w14:textId="77777777" w:rsidR="0046068A" w:rsidRPr="000856D9" w:rsidRDefault="0046068A" w:rsidP="00074F6A">
            <w:pPr>
              <w:jc w:val="center"/>
              <w:rPr>
                <w:i/>
                <w:sz w:val="16"/>
                <w:szCs w:val="16"/>
              </w:rPr>
            </w:pPr>
          </w:p>
        </w:tc>
        <w:tc>
          <w:tcPr>
            <w:tcW w:w="751" w:type="dxa"/>
          </w:tcPr>
          <w:p w14:paraId="0D0F2389" w14:textId="77777777" w:rsidR="0046068A" w:rsidRPr="000856D9" w:rsidRDefault="0046068A" w:rsidP="00074F6A">
            <w:pPr>
              <w:rPr>
                <w:i/>
                <w:sz w:val="16"/>
                <w:szCs w:val="16"/>
              </w:rPr>
            </w:pPr>
            <w:r w:rsidRPr="000856D9">
              <w:rPr>
                <w:i/>
                <w:sz w:val="16"/>
                <w:szCs w:val="16"/>
              </w:rPr>
              <w:t>aroB</w:t>
            </w:r>
          </w:p>
        </w:tc>
        <w:tc>
          <w:tcPr>
            <w:tcW w:w="1157" w:type="dxa"/>
          </w:tcPr>
          <w:p w14:paraId="18D2F911" w14:textId="77777777" w:rsidR="0046068A" w:rsidRPr="000856D9" w:rsidRDefault="0046068A" w:rsidP="00074F6A">
            <w:pPr>
              <w:rPr>
                <w:sz w:val="16"/>
                <w:szCs w:val="16"/>
              </w:rPr>
            </w:pPr>
            <w:r w:rsidRPr="000856D9">
              <w:rPr>
                <w:sz w:val="16"/>
                <w:szCs w:val="16"/>
              </w:rPr>
              <w:t>A200E</w:t>
            </w:r>
          </w:p>
        </w:tc>
        <w:tc>
          <w:tcPr>
            <w:tcW w:w="843" w:type="dxa"/>
          </w:tcPr>
          <w:p w14:paraId="70A9C0CA" w14:textId="77777777" w:rsidR="0046068A" w:rsidRPr="000856D9" w:rsidRDefault="0046068A" w:rsidP="00074F6A">
            <w:pPr>
              <w:rPr>
                <w:sz w:val="16"/>
                <w:szCs w:val="16"/>
              </w:rPr>
            </w:pPr>
            <w:r w:rsidRPr="000856D9">
              <w:rPr>
                <w:sz w:val="16"/>
                <w:szCs w:val="16"/>
              </w:rPr>
              <w:t>A200E</w:t>
            </w:r>
          </w:p>
        </w:tc>
        <w:tc>
          <w:tcPr>
            <w:tcW w:w="905" w:type="dxa"/>
          </w:tcPr>
          <w:p w14:paraId="3B55E764" w14:textId="77777777" w:rsidR="0046068A" w:rsidRPr="000856D9" w:rsidRDefault="0046068A" w:rsidP="00074F6A">
            <w:pPr>
              <w:rPr>
                <w:sz w:val="16"/>
                <w:szCs w:val="16"/>
              </w:rPr>
            </w:pPr>
            <w:r w:rsidRPr="000856D9">
              <w:rPr>
                <w:sz w:val="16"/>
                <w:szCs w:val="16"/>
              </w:rPr>
              <w:t>A200E</w:t>
            </w:r>
          </w:p>
        </w:tc>
        <w:tc>
          <w:tcPr>
            <w:tcW w:w="842" w:type="dxa"/>
          </w:tcPr>
          <w:p w14:paraId="699AB148" w14:textId="77777777" w:rsidR="0046068A" w:rsidRPr="000856D9" w:rsidRDefault="0046068A" w:rsidP="00074F6A">
            <w:pPr>
              <w:rPr>
                <w:sz w:val="16"/>
                <w:szCs w:val="16"/>
              </w:rPr>
            </w:pPr>
            <w:r w:rsidRPr="000856D9">
              <w:rPr>
                <w:sz w:val="16"/>
                <w:szCs w:val="16"/>
              </w:rPr>
              <w:t>A200E</w:t>
            </w:r>
          </w:p>
          <w:p w14:paraId="6E8FFBB5" w14:textId="77777777" w:rsidR="0046068A" w:rsidRPr="000856D9" w:rsidRDefault="0046068A" w:rsidP="00074F6A">
            <w:pPr>
              <w:rPr>
                <w:sz w:val="16"/>
                <w:szCs w:val="16"/>
              </w:rPr>
            </w:pPr>
          </w:p>
        </w:tc>
        <w:tc>
          <w:tcPr>
            <w:tcW w:w="867" w:type="dxa"/>
          </w:tcPr>
          <w:p w14:paraId="24B845D1" w14:textId="77777777" w:rsidR="0046068A" w:rsidRPr="000856D9" w:rsidRDefault="0046068A" w:rsidP="00074F6A">
            <w:pPr>
              <w:rPr>
                <w:sz w:val="16"/>
                <w:szCs w:val="16"/>
              </w:rPr>
            </w:pPr>
            <w:r w:rsidRPr="000856D9">
              <w:rPr>
                <w:sz w:val="16"/>
                <w:szCs w:val="16"/>
              </w:rPr>
              <w:t>A200E</w:t>
            </w:r>
          </w:p>
        </w:tc>
        <w:tc>
          <w:tcPr>
            <w:tcW w:w="840" w:type="dxa"/>
          </w:tcPr>
          <w:p w14:paraId="4C5B2E87" w14:textId="77777777" w:rsidR="0046068A" w:rsidRPr="000856D9" w:rsidRDefault="0046068A" w:rsidP="00074F6A">
            <w:pPr>
              <w:rPr>
                <w:sz w:val="16"/>
                <w:szCs w:val="16"/>
              </w:rPr>
            </w:pPr>
            <w:r w:rsidRPr="000856D9">
              <w:rPr>
                <w:sz w:val="16"/>
                <w:szCs w:val="16"/>
              </w:rPr>
              <w:t>A200E</w:t>
            </w:r>
          </w:p>
          <w:p w14:paraId="6114D572" w14:textId="77777777" w:rsidR="0046068A" w:rsidRPr="000856D9" w:rsidRDefault="0046068A" w:rsidP="00074F6A">
            <w:pPr>
              <w:rPr>
                <w:sz w:val="16"/>
                <w:szCs w:val="16"/>
              </w:rPr>
            </w:pPr>
          </w:p>
        </w:tc>
        <w:tc>
          <w:tcPr>
            <w:tcW w:w="1157" w:type="dxa"/>
          </w:tcPr>
          <w:p w14:paraId="774D5F89" w14:textId="77777777" w:rsidR="0046068A" w:rsidRPr="000856D9" w:rsidRDefault="0046068A" w:rsidP="00074F6A">
            <w:pPr>
              <w:rPr>
                <w:sz w:val="16"/>
                <w:szCs w:val="16"/>
              </w:rPr>
            </w:pPr>
            <w:r w:rsidRPr="000856D9">
              <w:rPr>
                <w:sz w:val="16"/>
                <w:szCs w:val="16"/>
              </w:rPr>
              <w:t>A200E</w:t>
            </w:r>
          </w:p>
        </w:tc>
      </w:tr>
      <w:tr w:rsidR="000856D9" w:rsidRPr="000856D9" w14:paraId="453FCE4D" w14:textId="77777777" w:rsidTr="00074F6A">
        <w:tc>
          <w:tcPr>
            <w:tcW w:w="1880" w:type="dxa"/>
            <w:vMerge w:val="restart"/>
          </w:tcPr>
          <w:p w14:paraId="1B63EEC2" w14:textId="77777777" w:rsidR="0046068A" w:rsidRPr="000856D9" w:rsidRDefault="0046068A" w:rsidP="00074F6A">
            <w:pPr>
              <w:jc w:val="center"/>
              <w:rPr>
                <w:i/>
                <w:sz w:val="16"/>
                <w:szCs w:val="16"/>
              </w:rPr>
            </w:pPr>
            <w:r w:rsidRPr="000856D9">
              <w:rPr>
                <w:i/>
                <w:sz w:val="16"/>
                <w:szCs w:val="16"/>
              </w:rPr>
              <w:t>Acquired/adaptive resistance through LPS modification</w:t>
            </w:r>
          </w:p>
          <w:p w14:paraId="63CB3E0C" w14:textId="77777777" w:rsidR="0046068A" w:rsidRPr="000856D9" w:rsidRDefault="0046068A" w:rsidP="00074F6A">
            <w:pPr>
              <w:jc w:val="center"/>
              <w:rPr>
                <w:i/>
                <w:sz w:val="16"/>
                <w:szCs w:val="16"/>
              </w:rPr>
            </w:pPr>
          </w:p>
        </w:tc>
        <w:tc>
          <w:tcPr>
            <w:tcW w:w="751" w:type="dxa"/>
          </w:tcPr>
          <w:p w14:paraId="07184DB2" w14:textId="77777777" w:rsidR="0046068A" w:rsidRPr="000856D9" w:rsidRDefault="0046068A" w:rsidP="00074F6A">
            <w:pPr>
              <w:rPr>
                <w:i/>
                <w:sz w:val="16"/>
                <w:szCs w:val="16"/>
              </w:rPr>
            </w:pPr>
            <w:r w:rsidRPr="000856D9">
              <w:rPr>
                <w:i/>
                <w:sz w:val="16"/>
                <w:szCs w:val="16"/>
              </w:rPr>
              <w:t>parR</w:t>
            </w:r>
          </w:p>
        </w:tc>
        <w:tc>
          <w:tcPr>
            <w:tcW w:w="1157" w:type="dxa"/>
          </w:tcPr>
          <w:p w14:paraId="4A695864" w14:textId="77777777" w:rsidR="0046068A" w:rsidRPr="000856D9" w:rsidRDefault="0046068A" w:rsidP="00074F6A">
            <w:pPr>
              <w:rPr>
                <w:sz w:val="16"/>
                <w:szCs w:val="16"/>
              </w:rPr>
            </w:pPr>
            <w:r w:rsidRPr="000856D9">
              <w:rPr>
                <w:sz w:val="16"/>
                <w:szCs w:val="16"/>
              </w:rPr>
              <w:t>L153R</w:t>
            </w:r>
          </w:p>
        </w:tc>
        <w:tc>
          <w:tcPr>
            <w:tcW w:w="843" w:type="dxa"/>
          </w:tcPr>
          <w:p w14:paraId="4670CD0B" w14:textId="77777777" w:rsidR="0046068A" w:rsidRPr="000856D9" w:rsidRDefault="0046068A" w:rsidP="00074F6A">
            <w:pPr>
              <w:rPr>
                <w:sz w:val="16"/>
                <w:szCs w:val="16"/>
              </w:rPr>
            </w:pPr>
          </w:p>
        </w:tc>
        <w:tc>
          <w:tcPr>
            <w:tcW w:w="905" w:type="dxa"/>
          </w:tcPr>
          <w:p w14:paraId="7076FB3B" w14:textId="77777777" w:rsidR="0046068A" w:rsidRPr="000856D9" w:rsidRDefault="0046068A" w:rsidP="00074F6A">
            <w:pPr>
              <w:rPr>
                <w:sz w:val="16"/>
                <w:szCs w:val="16"/>
              </w:rPr>
            </w:pPr>
            <w:r w:rsidRPr="000856D9">
              <w:rPr>
                <w:sz w:val="16"/>
                <w:szCs w:val="16"/>
              </w:rPr>
              <w:t>L153R</w:t>
            </w:r>
          </w:p>
          <w:p w14:paraId="1F90F747" w14:textId="77777777" w:rsidR="0046068A" w:rsidRPr="000856D9" w:rsidRDefault="0046068A" w:rsidP="00074F6A">
            <w:pPr>
              <w:rPr>
                <w:sz w:val="16"/>
                <w:szCs w:val="16"/>
              </w:rPr>
            </w:pPr>
          </w:p>
        </w:tc>
        <w:tc>
          <w:tcPr>
            <w:tcW w:w="842" w:type="dxa"/>
          </w:tcPr>
          <w:p w14:paraId="176B278D" w14:textId="77777777" w:rsidR="0046068A" w:rsidRPr="000856D9" w:rsidRDefault="0046068A" w:rsidP="00074F6A">
            <w:pPr>
              <w:rPr>
                <w:sz w:val="16"/>
                <w:szCs w:val="16"/>
              </w:rPr>
            </w:pPr>
            <w:r w:rsidRPr="000856D9">
              <w:rPr>
                <w:sz w:val="16"/>
                <w:szCs w:val="16"/>
              </w:rPr>
              <w:t>L153R</w:t>
            </w:r>
          </w:p>
          <w:p w14:paraId="04D90E03" w14:textId="77777777" w:rsidR="0046068A" w:rsidRPr="000856D9" w:rsidRDefault="0046068A" w:rsidP="00074F6A">
            <w:pPr>
              <w:rPr>
                <w:sz w:val="16"/>
                <w:szCs w:val="16"/>
              </w:rPr>
            </w:pPr>
          </w:p>
        </w:tc>
        <w:tc>
          <w:tcPr>
            <w:tcW w:w="867" w:type="dxa"/>
          </w:tcPr>
          <w:p w14:paraId="15FB4F00" w14:textId="77777777" w:rsidR="0046068A" w:rsidRPr="000856D9" w:rsidRDefault="0046068A" w:rsidP="00074F6A">
            <w:pPr>
              <w:rPr>
                <w:sz w:val="16"/>
                <w:szCs w:val="16"/>
              </w:rPr>
            </w:pPr>
            <w:r w:rsidRPr="000856D9">
              <w:rPr>
                <w:sz w:val="16"/>
                <w:szCs w:val="16"/>
              </w:rPr>
              <w:t>L153R</w:t>
            </w:r>
          </w:p>
          <w:p w14:paraId="65127888" w14:textId="77777777" w:rsidR="0046068A" w:rsidRPr="000856D9" w:rsidRDefault="0046068A" w:rsidP="00074F6A">
            <w:pPr>
              <w:rPr>
                <w:sz w:val="16"/>
                <w:szCs w:val="16"/>
              </w:rPr>
            </w:pPr>
          </w:p>
        </w:tc>
        <w:tc>
          <w:tcPr>
            <w:tcW w:w="840" w:type="dxa"/>
          </w:tcPr>
          <w:p w14:paraId="10A6E8D4" w14:textId="77777777" w:rsidR="0046068A" w:rsidRPr="000856D9" w:rsidRDefault="0046068A" w:rsidP="00074F6A">
            <w:pPr>
              <w:rPr>
                <w:sz w:val="16"/>
                <w:szCs w:val="16"/>
              </w:rPr>
            </w:pPr>
          </w:p>
        </w:tc>
        <w:tc>
          <w:tcPr>
            <w:tcW w:w="1157" w:type="dxa"/>
          </w:tcPr>
          <w:p w14:paraId="6E3EC44F" w14:textId="77777777" w:rsidR="0046068A" w:rsidRPr="000856D9" w:rsidRDefault="0046068A" w:rsidP="00074F6A">
            <w:pPr>
              <w:rPr>
                <w:sz w:val="16"/>
                <w:szCs w:val="16"/>
              </w:rPr>
            </w:pPr>
            <w:r w:rsidRPr="000856D9">
              <w:rPr>
                <w:sz w:val="16"/>
                <w:szCs w:val="16"/>
              </w:rPr>
              <w:t>L153R</w:t>
            </w:r>
          </w:p>
          <w:p w14:paraId="78FE0CD9" w14:textId="77777777" w:rsidR="0046068A" w:rsidRPr="000856D9" w:rsidRDefault="0046068A" w:rsidP="00074F6A">
            <w:pPr>
              <w:rPr>
                <w:sz w:val="16"/>
                <w:szCs w:val="16"/>
              </w:rPr>
            </w:pPr>
          </w:p>
        </w:tc>
      </w:tr>
      <w:tr w:rsidR="000856D9" w:rsidRPr="000856D9" w14:paraId="51F37BC4" w14:textId="77777777" w:rsidTr="00074F6A">
        <w:tc>
          <w:tcPr>
            <w:tcW w:w="1880" w:type="dxa"/>
            <w:vMerge/>
          </w:tcPr>
          <w:p w14:paraId="3BDA4859" w14:textId="77777777" w:rsidR="0046068A" w:rsidRPr="000856D9" w:rsidRDefault="0046068A" w:rsidP="00074F6A">
            <w:pPr>
              <w:jc w:val="center"/>
              <w:rPr>
                <w:i/>
                <w:sz w:val="16"/>
                <w:szCs w:val="16"/>
              </w:rPr>
            </w:pPr>
          </w:p>
        </w:tc>
        <w:tc>
          <w:tcPr>
            <w:tcW w:w="751" w:type="dxa"/>
          </w:tcPr>
          <w:p w14:paraId="40165925" w14:textId="77777777" w:rsidR="0046068A" w:rsidRPr="000856D9" w:rsidRDefault="0046068A" w:rsidP="00074F6A">
            <w:pPr>
              <w:rPr>
                <w:i/>
                <w:sz w:val="16"/>
                <w:szCs w:val="16"/>
              </w:rPr>
            </w:pPr>
            <w:r w:rsidRPr="000856D9">
              <w:rPr>
                <w:i/>
                <w:sz w:val="16"/>
                <w:szCs w:val="16"/>
              </w:rPr>
              <w:t>parS</w:t>
            </w:r>
          </w:p>
        </w:tc>
        <w:tc>
          <w:tcPr>
            <w:tcW w:w="1157" w:type="dxa"/>
          </w:tcPr>
          <w:p w14:paraId="3466BFFA" w14:textId="77777777" w:rsidR="0046068A" w:rsidRPr="000856D9" w:rsidRDefault="0046068A" w:rsidP="00074F6A">
            <w:pPr>
              <w:rPr>
                <w:sz w:val="16"/>
                <w:szCs w:val="16"/>
              </w:rPr>
            </w:pPr>
            <w:r w:rsidRPr="000856D9">
              <w:rPr>
                <w:sz w:val="16"/>
                <w:szCs w:val="16"/>
              </w:rPr>
              <w:t>A115E</w:t>
            </w:r>
          </w:p>
        </w:tc>
        <w:tc>
          <w:tcPr>
            <w:tcW w:w="843" w:type="dxa"/>
          </w:tcPr>
          <w:p w14:paraId="64DFA3FF" w14:textId="77777777" w:rsidR="0046068A" w:rsidRPr="000856D9" w:rsidRDefault="0046068A" w:rsidP="00074F6A">
            <w:pPr>
              <w:rPr>
                <w:sz w:val="16"/>
                <w:szCs w:val="16"/>
              </w:rPr>
            </w:pPr>
          </w:p>
        </w:tc>
        <w:tc>
          <w:tcPr>
            <w:tcW w:w="905" w:type="dxa"/>
          </w:tcPr>
          <w:p w14:paraId="72A36718" w14:textId="77777777" w:rsidR="0046068A" w:rsidRPr="000856D9" w:rsidRDefault="0046068A" w:rsidP="00074F6A">
            <w:pPr>
              <w:rPr>
                <w:sz w:val="16"/>
                <w:szCs w:val="16"/>
              </w:rPr>
            </w:pPr>
          </w:p>
        </w:tc>
        <w:tc>
          <w:tcPr>
            <w:tcW w:w="842" w:type="dxa"/>
          </w:tcPr>
          <w:p w14:paraId="01B6EE6C" w14:textId="77777777" w:rsidR="0046068A" w:rsidRPr="000856D9" w:rsidRDefault="0046068A" w:rsidP="00074F6A">
            <w:pPr>
              <w:rPr>
                <w:sz w:val="16"/>
                <w:szCs w:val="16"/>
              </w:rPr>
            </w:pPr>
          </w:p>
        </w:tc>
        <w:tc>
          <w:tcPr>
            <w:tcW w:w="867" w:type="dxa"/>
          </w:tcPr>
          <w:p w14:paraId="61E54B85" w14:textId="77777777" w:rsidR="0046068A" w:rsidRPr="000856D9" w:rsidRDefault="0046068A" w:rsidP="00074F6A">
            <w:pPr>
              <w:rPr>
                <w:sz w:val="16"/>
                <w:szCs w:val="16"/>
              </w:rPr>
            </w:pPr>
          </w:p>
        </w:tc>
        <w:tc>
          <w:tcPr>
            <w:tcW w:w="840" w:type="dxa"/>
          </w:tcPr>
          <w:p w14:paraId="348F268E" w14:textId="77777777" w:rsidR="0046068A" w:rsidRPr="000856D9" w:rsidRDefault="0046068A" w:rsidP="00074F6A">
            <w:pPr>
              <w:rPr>
                <w:sz w:val="16"/>
                <w:szCs w:val="16"/>
              </w:rPr>
            </w:pPr>
          </w:p>
        </w:tc>
        <w:tc>
          <w:tcPr>
            <w:tcW w:w="1157" w:type="dxa"/>
          </w:tcPr>
          <w:p w14:paraId="72C6DC04" w14:textId="77777777" w:rsidR="0046068A" w:rsidRPr="000856D9" w:rsidRDefault="0046068A" w:rsidP="00074F6A">
            <w:pPr>
              <w:rPr>
                <w:sz w:val="16"/>
                <w:szCs w:val="16"/>
              </w:rPr>
            </w:pPr>
          </w:p>
        </w:tc>
      </w:tr>
      <w:tr w:rsidR="000856D9" w:rsidRPr="000856D9" w14:paraId="560567A1" w14:textId="77777777" w:rsidTr="00074F6A">
        <w:tc>
          <w:tcPr>
            <w:tcW w:w="1880" w:type="dxa"/>
          </w:tcPr>
          <w:p w14:paraId="04DFE0DA" w14:textId="77777777" w:rsidR="0046068A" w:rsidRPr="000856D9" w:rsidRDefault="0046068A" w:rsidP="00074F6A">
            <w:pPr>
              <w:jc w:val="center"/>
              <w:rPr>
                <w:i/>
                <w:sz w:val="16"/>
                <w:szCs w:val="16"/>
              </w:rPr>
            </w:pPr>
            <w:r w:rsidRPr="000856D9">
              <w:rPr>
                <w:i/>
                <w:sz w:val="16"/>
                <w:szCs w:val="16"/>
              </w:rPr>
              <w:t>Recycling of cell wall components</w:t>
            </w:r>
          </w:p>
        </w:tc>
        <w:tc>
          <w:tcPr>
            <w:tcW w:w="751" w:type="dxa"/>
          </w:tcPr>
          <w:p w14:paraId="1BC1CC16" w14:textId="77777777" w:rsidR="0046068A" w:rsidRPr="000856D9" w:rsidRDefault="0046068A" w:rsidP="00074F6A">
            <w:pPr>
              <w:rPr>
                <w:i/>
                <w:sz w:val="16"/>
                <w:szCs w:val="16"/>
              </w:rPr>
            </w:pPr>
            <w:r w:rsidRPr="000856D9">
              <w:rPr>
                <w:i/>
                <w:sz w:val="16"/>
                <w:szCs w:val="16"/>
              </w:rPr>
              <w:t>mpl</w:t>
            </w:r>
          </w:p>
        </w:tc>
        <w:tc>
          <w:tcPr>
            <w:tcW w:w="1157" w:type="dxa"/>
          </w:tcPr>
          <w:p w14:paraId="74BF2701" w14:textId="77777777" w:rsidR="0046068A" w:rsidRPr="000856D9" w:rsidRDefault="0046068A" w:rsidP="00074F6A">
            <w:pPr>
              <w:rPr>
                <w:sz w:val="16"/>
                <w:szCs w:val="16"/>
              </w:rPr>
            </w:pPr>
            <w:r w:rsidRPr="000856D9">
              <w:rPr>
                <w:sz w:val="16"/>
                <w:szCs w:val="16"/>
              </w:rPr>
              <w:t>A404P</w:t>
            </w:r>
          </w:p>
          <w:p w14:paraId="64484859" w14:textId="77777777" w:rsidR="0046068A" w:rsidRPr="000856D9" w:rsidRDefault="0046068A" w:rsidP="00074F6A">
            <w:pPr>
              <w:rPr>
                <w:sz w:val="16"/>
                <w:szCs w:val="16"/>
              </w:rPr>
            </w:pPr>
            <w:r w:rsidRPr="000856D9">
              <w:rPr>
                <w:sz w:val="16"/>
                <w:szCs w:val="16"/>
              </w:rPr>
              <w:t>E451STOP</w:t>
            </w:r>
          </w:p>
        </w:tc>
        <w:tc>
          <w:tcPr>
            <w:tcW w:w="843" w:type="dxa"/>
          </w:tcPr>
          <w:p w14:paraId="440C6941" w14:textId="77777777" w:rsidR="0046068A" w:rsidRPr="000856D9" w:rsidRDefault="0046068A" w:rsidP="00074F6A">
            <w:pPr>
              <w:rPr>
                <w:sz w:val="16"/>
                <w:szCs w:val="16"/>
              </w:rPr>
            </w:pPr>
          </w:p>
        </w:tc>
        <w:tc>
          <w:tcPr>
            <w:tcW w:w="905" w:type="dxa"/>
          </w:tcPr>
          <w:p w14:paraId="2B2EC42C" w14:textId="77777777" w:rsidR="0046068A" w:rsidRPr="000856D9" w:rsidRDefault="0046068A" w:rsidP="00074F6A">
            <w:pPr>
              <w:rPr>
                <w:sz w:val="16"/>
                <w:szCs w:val="16"/>
              </w:rPr>
            </w:pPr>
          </w:p>
        </w:tc>
        <w:tc>
          <w:tcPr>
            <w:tcW w:w="842" w:type="dxa"/>
          </w:tcPr>
          <w:p w14:paraId="3C28927E" w14:textId="77777777" w:rsidR="0046068A" w:rsidRPr="000856D9" w:rsidRDefault="0046068A" w:rsidP="00074F6A">
            <w:pPr>
              <w:rPr>
                <w:sz w:val="16"/>
                <w:szCs w:val="16"/>
              </w:rPr>
            </w:pPr>
          </w:p>
        </w:tc>
        <w:tc>
          <w:tcPr>
            <w:tcW w:w="867" w:type="dxa"/>
          </w:tcPr>
          <w:p w14:paraId="7B88C2B0" w14:textId="77777777" w:rsidR="0046068A" w:rsidRPr="000856D9" w:rsidRDefault="0046068A" w:rsidP="00074F6A">
            <w:pPr>
              <w:rPr>
                <w:sz w:val="16"/>
                <w:szCs w:val="16"/>
              </w:rPr>
            </w:pPr>
          </w:p>
        </w:tc>
        <w:tc>
          <w:tcPr>
            <w:tcW w:w="840" w:type="dxa"/>
          </w:tcPr>
          <w:p w14:paraId="48A1CEC0" w14:textId="77777777" w:rsidR="0046068A" w:rsidRPr="000856D9" w:rsidRDefault="0046068A" w:rsidP="00074F6A">
            <w:pPr>
              <w:rPr>
                <w:sz w:val="16"/>
                <w:szCs w:val="16"/>
              </w:rPr>
            </w:pPr>
          </w:p>
        </w:tc>
        <w:tc>
          <w:tcPr>
            <w:tcW w:w="1157" w:type="dxa"/>
          </w:tcPr>
          <w:p w14:paraId="02857C7D" w14:textId="77777777" w:rsidR="0046068A" w:rsidRPr="000856D9" w:rsidRDefault="0046068A" w:rsidP="00074F6A">
            <w:pPr>
              <w:rPr>
                <w:sz w:val="16"/>
                <w:szCs w:val="16"/>
              </w:rPr>
            </w:pPr>
          </w:p>
        </w:tc>
      </w:tr>
      <w:tr w:rsidR="000856D9" w:rsidRPr="000856D9" w14:paraId="146F8D63" w14:textId="77777777" w:rsidTr="00074F6A">
        <w:tc>
          <w:tcPr>
            <w:tcW w:w="1880" w:type="dxa"/>
          </w:tcPr>
          <w:p w14:paraId="28656961" w14:textId="77777777" w:rsidR="0046068A" w:rsidRPr="000856D9" w:rsidRDefault="0046068A" w:rsidP="00074F6A">
            <w:pPr>
              <w:jc w:val="center"/>
              <w:rPr>
                <w:i/>
                <w:sz w:val="16"/>
                <w:szCs w:val="16"/>
              </w:rPr>
            </w:pPr>
            <w:r w:rsidRPr="000856D9">
              <w:rPr>
                <w:i/>
                <w:sz w:val="16"/>
                <w:szCs w:val="16"/>
              </w:rPr>
              <w:t>Transcriptional regulator</w:t>
            </w:r>
            <w:r w:rsidR="00CF79EA" w:rsidRPr="000856D9">
              <w:rPr>
                <w:i/>
                <w:sz w:val="16"/>
                <w:szCs w:val="16"/>
              </w:rPr>
              <w:t>-associated</w:t>
            </w:r>
            <w:r w:rsidRPr="000856D9">
              <w:rPr>
                <w:i/>
                <w:sz w:val="16"/>
                <w:szCs w:val="16"/>
              </w:rPr>
              <w:t xml:space="preserve"> with resistance to antibiotics</w:t>
            </w:r>
          </w:p>
        </w:tc>
        <w:tc>
          <w:tcPr>
            <w:tcW w:w="751" w:type="dxa"/>
          </w:tcPr>
          <w:p w14:paraId="55886935" w14:textId="77777777" w:rsidR="0046068A" w:rsidRPr="000856D9" w:rsidRDefault="0046068A" w:rsidP="00074F6A">
            <w:pPr>
              <w:rPr>
                <w:i/>
                <w:sz w:val="16"/>
                <w:szCs w:val="16"/>
              </w:rPr>
            </w:pPr>
            <w:r w:rsidRPr="000856D9">
              <w:rPr>
                <w:i/>
                <w:sz w:val="16"/>
                <w:szCs w:val="16"/>
              </w:rPr>
              <w:t>ampR</w:t>
            </w:r>
          </w:p>
        </w:tc>
        <w:tc>
          <w:tcPr>
            <w:tcW w:w="1157" w:type="dxa"/>
          </w:tcPr>
          <w:p w14:paraId="6D38EE38" w14:textId="77777777" w:rsidR="0046068A" w:rsidRPr="000856D9" w:rsidRDefault="0046068A" w:rsidP="00074F6A">
            <w:pPr>
              <w:rPr>
                <w:sz w:val="16"/>
                <w:szCs w:val="16"/>
              </w:rPr>
            </w:pPr>
            <w:r w:rsidRPr="000856D9">
              <w:rPr>
                <w:sz w:val="16"/>
                <w:szCs w:val="16"/>
              </w:rPr>
              <w:t>E114A</w:t>
            </w:r>
          </w:p>
          <w:p w14:paraId="3C17BDA0" w14:textId="77777777" w:rsidR="0046068A" w:rsidRPr="000856D9" w:rsidRDefault="0046068A" w:rsidP="00074F6A">
            <w:pPr>
              <w:rPr>
                <w:sz w:val="16"/>
                <w:szCs w:val="16"/>
              </w:rPr>
            </w:pPr>
            <w:r w:rsidRPr="000856D9">
              <w:rPr>
                <w:sz w:val="16"/>
                <w:szCs w:val="16"/>
              </w:rPr>
              <w:t>M228R</w:t>
            </w:r>
          </w:p>
          <w:p w14:paraId="75D27086" w14:textId="77777777" w:rsidR="0046068A" w:rsidRPr="000856D9" w:rsidRDefault="0046068A" w:rsidP="00074F6A">
            <w:pPr>
              <w:rPr>
                <w:sz w:val="16"/>
                <w:szCs w:val="16"/>
              </w:rPr>
            </w:pPr>
            <w:r w:rsidRPr="000856D9">
              <w:rPr>
                <w:sz w:val="16"/>
                <w:szCs w:val="16"/>
              </w:rPr>
              <w:t>R291STOP</w:t>
            </w:r>
          </w:p>
        </w:tc>
        <w:tc>
          <w:tcPr>
            <w:tcW w:w="843" w:type="dxa"/>
          </w:tcPr>
          <w:p w14:paraId="2533B6DF" w14:textId="77777777" w:rsidR="0046068A" w:rsidRPr="000856D9" w:rsidRDefault="0046068A" w:rsidP="00074F6A">
            <w:pPr>
              <w:rPr>
                <w:sz w:val="16"/>
                <w:szCs w:val="16"/>
              </w:rPr>
            </w:pPr>
            <w:r w:rsidRPr="000856D9">
              <w:rPr>
                <w:sz w:val="16"/>
                <w:szCs w:val="16"/>
              </w:rPr>
              <w:t>E114A</w:t>
            </w:r>
          </w:p>
          <w:p w14:paraId="4BFB5BF5" w14:textId="77777777" w:rsidR="0046068A" w:rsidRPr="000856D9" w:rsidRDefault="0046068A" w:rsidP="00074F6A">
            <w:pPr>
              <w:rPr>
                <w:sz w:val="16"/>
                <w:szCs w:val="16"/>
              </w:rPr>
            </w:pPr>
            <w:r w:rsidRPr="000856D9">
              <w:rPr>
                <w:sz w:val="16"/>
                <w:szCs w:val="16"/>
              </w:rPr>
              <w:t>E172V</w:t>
            </w:r>
          </w:p>
          <w:p w14:paraId="0503A2C5" w14:textId="77777777" w:rsidR="0046068A" w:rsidRPr="000856D9" w:rsidRDefault="0046068A" w:rsidP="00074F6A">
            <w:pPr>
              <w:rPr>
                <w:sz w:val="16"/>
                <w:szCs w:val="16"/>
              </w:rPr>
            </w:pPr>
          </w:p>
        </w:tc>
        <w:tc>
          <w:tcPr>
            <w:tcW w:w="905" w:type="dxa"/>
          </w:tcPr>
          <w:p w14:paraId="77880E18" w14:textId="77777777" w:rsidR="0046068A" w:rsidRPr="000856D9" w:rsidRDefault="0046068A" w:rsidP="00074F6A">
            <w:pPr>
              <w:rPr>
                <w:sz w:val="16"/>
                <w:szCs w:val="16"/>
              </w:rPr>
            </w:pPr>
            <w:r w:rsidRPr="000856D9">
              <w:rPr>
                <w:sz w:val="16"/>
                <w:szCs w:val="16"/>
              </w:rPr>
              <w:t>E114A</w:t>
            </w:r>
          </w:p>
          <w:p w14:paraId="3991A734" w14:textId="77777777" w:rsidR="0046068A" w:rsidRPr="000856D9" w:rsidRDefault="0046068A" w:rsidP="00074F6A">
            <w:pPr>
              <w:rPr>
                <w:sz w:val="16"/>
                <w:szCs w:val="16"/>
              </w:rPr>
            </w:pPr>
            <w:r w:rsidRPr="000856D9">
              <w:rPr>
                <w:sz w:val="16"/>
                <w:szCs w:val="16"/>
              </w:rPr>
              <w:t>M228R</w:t>
            </w:r>
          </w:p>
        </w:tc>
        <w:tc>
          <w:tcPr>
            <w:tcW w:w="842" w:type="dxa"/>
          </w:tcPr>
          <w:p w14:paraId="23C852BB" w14:textId="77777777" w:rsidR="0046068A" w:rsidRPr="000856D9" w:rsidRDefault="0046068A" w:rsidP="00074F6A">
            <w:pPr>
              <w:rPr>
                <w:sz w:val="16"/>
                <w:szCs w:val="16"/>
              </w:rPr>
            </w:pPr>
          </w:p>
        </w:tc>
        <w:tc>
          <w:tcPr>
            <w:tcW w:w="867" w:type="dxa"/>
          </w:tcPr>
          <w:p w14:paraId="571A856E" w14:textId="77777777" w:rsidR="0046068A" w:rsidRPr="000856D9" w:rsidRDefault="0046068A" w:rsidP="00074F6A">
            <w:pPr>
              <w:rPr>
                <w:sz w:val="16"/>
                <w:szCs w:val="16"/>
              </w:rPr>
            </w:pPr>
          </w:p>
        </w:tc>
        <w:tc>
          <w:tcPr>
            <w:tcW w:w="840" w:type="dxa"/>
          </w:tcPr>
          <w:p w14:paraId="2F7DC153" w14:textId="77777777" w:rsidR="0046068A" w:rsidRPr="000856D9" w:rsidRDefault="0046068A" w:rsidP="00074F6A">
            <w:pPr>
              <w:rPr>
                <w:sz w:val="16"/>
                <w:szCs w:val="16"/>
              </w:rPr>
            </w:pPr>
          </w:p>
        </w:tc>
        <w:tc>
          <w:tcPr>
            <w:tcW w:w="1157" w:type="dxa"/>
          </w:tcPr>
          <w:p w14:paraId="066E6A5E" w14:textId="77777777" w:rsidR="0046068A" w:rsidRPr="000856D9" w:rsidRDefault="0046068A" w:rsidP="00074F6A">
            <w:pPr>
              <w:rPr>
                <w:sz w:val="16"/>
                <w:szCs w:val="16"/>
              </w:rPr>
            </w:pPr>
            <w:r w:rsidRPr="000856D9">
              <w:rPr>
                <w:sz w:val="16"/>
                <w:szCs w:val="16"/>
              </w:rPr>
              <w:t>E114A</w:t>
            </w:r>
          </w:p>
          <w:p w14:paraId="54F34A20" w14:textId="77777777" w:rsidR="0046068A" w:rsidRPr="000856D9" w:rsidRDefault="0046068A" w:rsidP="00074F6A">
            <w:pPr>
              <w:rPr>
                <w:sz w:val="16"/>
                <w:szCs w:val="16"/>
              </w:rPr>
            </w:pPr>
            <w:r w:rsidRPr="000856D9">
              <w:rPr>
                <w:sz w:val="16"/>
                <w:szCs w:val="16"/>
              </w:rPr>
              <w:t>M228R</w:t>
            </w:r>
          </w:p>
        </w:tc>
      </w:tr>
      <w:tr w:rsidR="000856D9" w:rsidRPr="000856D9" w14:paraId="22BEB106" w14:textId="77777777" w:rsidTr="00074F6A">
        <w:tc>
          <w:tcPr>
            <w:tcW w:w="1880" w:type="dxa"/>
          </w:tcPr>
          <w:p w14:paraId="168FC7B0" w14:textId="77777777" w:rsidR="0046068A" w:rsidRPr="000856D9" w:rsidRDefault="0046068A" w:rsidP="00074F6A">
            <w:pPr>
              <w:jc w:val="center"/>
              <w:rPr>
                <w:i/>
                <w:sz w:val="16"/>
                <w:szCs w:val="16"/>
              </w:rPr>
            </w:pPr>
            <w:r w:rsidRPr="000856D9">
              <w:rPr>
                <w:i/>
                <w:sz w:val="16"/>
                <w:szCs w:val="16"/>
              </w:rPr>
              <w:t>Activation of LPS-modifying operon by mutations in TCSs</w:t>
            </w:r>
          </w:p>
        </w:tc>
        <w:tc>
          <w:tcPr>
            <w:tcW w:w="751" w:type="dxa"/>
          </w:tcPr>
          <w:p w14:paraId="24EC71AC" w14:textId="77777777" w:rsidR="0046068A" w:rsidRPr="000856D9" w:rsidRDefault="0046068A" w:rsidP="00074F6A">
            <w:pPr>
              <w:rPr>
                <w:i/>
                <w:sz w:val="16"/>
                <w:szCs w:val="16"/>
              </w:rPr>
            </w:pPr>
            <w:r w:rsidRPr="000856D9">
              <w:rPr>
                <w:i/>
                <w:sz w:val="16"/>
                <w:szCs w:val="16"/>
              </w:rPr>
              <w:t>pmrA</w:t>
            </w:r>
          </w:p>
        </w:tc>
        <w:tc>
          <w:tcPr>
            <w:tcW w:w="1157" w:type="dxa"/>
          </w:tcPr>
          <w:p w14:paraId="1DD198F2" w14:textId="77777777" w:rsidR="0046068A" w:rsidRPr="000856D9" w:rsidRDefault="0046068A" w:rsidP="00074F6A">
            <w:pPr>
              <w:rPr>
                <w:sz w:val="16"/>
                <w:szCs w:val="16"/>
              </w:rPr>
            </w:pPr>
            <w:r w:rsidRPr="000856D9">
              <w:rPr>
                <w:sz w:val="16"/>
                <w:szCs w:val="16"/>
              </w:rPr>
              <w:t>L71R</w:t>
            </w:r>
          </w:p>
        </w:tc>
        <w:tc>
          <w:tcPr>
            <w:tcW w:w="843" w:type="dxa"/>
          </w:tcPr>
          <w:p w14:paraId="0CE53E01" w14:textId="77777777" w:rsidR="0046068A" w:rsidRPr="000856D9" w:rsidRDefault="0046068A" w:rsidP="00074F6A">
            <w:pPr>
              <w:rPr>
                <w:sz w:val="16"/>
                <w:szCs w:val="16"/>
              </w:rPr>
            </w:pPr>
            <w:r w:rsidRPr="000856D9">
              <w:rPr>
                <w:sz w:val="16"/>
                <w:szCs w:val="16"/>
              </w:rPr>
              <w:t>L71R</w:t>
            </w:r>
          </w:p>
        </w:tc>
        <w:tc>
          <w:tcPr>
            <w:tcW w:w="905" w:type="dxa"/>
          </w:tcPr>
          <w:p w14:paraId="518867C8" w14:textId="77777777" w:rsidR="0046068A" w:rsidRPr="000856D9" w:rsidRDefault="0046068A" w:rsidP="00074F6A">
            <w:pPr>
              <w:rPr>
                <w:sz w:val="16"/>
                <w:szCs w:val="16"/>
              </w:rPr>
            </w:pPr>
          </w:p>
        </w:tc>
        <w:tc>
          <w:tcPr>
            <w:tcW w:w="842" w:type="dxa"/>
          </w:tcPr>
          <w:p w14:paraId="79023F11" w14:textId="77777777" w:rsidR="0046068A" w:rsidRPr="000856D9" w:rsidRDefault="0046068A" w:rsidP="00074F6A">
            <w:pPr>
              <w:rPr>
                <w:sz w:val="16"/>
                <w:szCs w:val="16"/>
              </w:rPr>
            </w:pPr>
            <w:r w:rsidRPr="000856D9">
              <w:rPr>
                <w:sz w:val="16"/>
                <w:szCs w:val="16"/>
              </w:rPr>
              <w:t>L71R</w:t>
            </w:r>
          </w:p>
        </w:tc>
        <w:tc>
          <w:tcPr>
            <w:tcW w:w="867" w:type="dxa"/>
          </w:tcPr>
          <w:p w14:paraId="663A6017" w14:textId="77777777" w:rsidR="0046068A" w:rsidRPr="000856D9" w:rsidRDefault="0046068A" w:rsidP="00074F6A">
            <w:pPr>
              <w:rPr>
                <w:sz w:val="16"/>
                <w:szCs w:val="16"/>
              </w:rPr>
            </w:pPr>
          </w:p>
        </w:tc>
        <w:tc>
          <w:tcPr>
            <w:tcW w:w="840" w:type="dxa"/>
          </w:tcPr>
          <w:p w14:paraId="6885485E" w14:textId="77777777" w:rsidR="0046068A" w:rsidRPr="000856D9" w:rsidRDefault="0046068A" w:rsidP="00074F6A">
            <w:pPr>
              <w:rPr>
                <w:sz w:val="16"/>
                <w:szCs w:val="16"/>
              </w:rPr>
            </w:pPr>
            <w:r w:rsidRPr="000856D9">
              <w:rPr>
                <w:sz w:val="16"/>
                <w:szCs w:val="16"/>
              </w:rPr>
              <w:t>L71R</w:t>
            </w:r>
          </w:p>
        </w:tc>
        <w:tc>
          <w:tcPr>
            <w:tcW w:w="1157" w:type="dxa"/>
          </w:tcPr>
          <w:p w14:paraId="5C361B35" w14:textId="77777777" w:rsidR="0046068A" w:rsidRPr="000856D9" w:rsidRDefault="0046068A" w:rsidP="00074F6A">
            <w:pPr>
              <w:rPr>
                <w:sz w:val="16"/>
                <w:szCs w:val="16"/>
              </w:rPr>
            </w:pPr>
            <w:r w:rsidRPr="000856D9">
              <w:rPr>
                <w:sz w:val="16"/>
                <w:szCs w:val="16"/>
              </w:rPr>
              <w:t>L71R</w:t>
            </w:r>
          </w:p>
        </w:tc>
      </w:tr>
      <w:tr w:rsidR="000856D9" w:rsidRPr="000856D9" w14:paraId="7171D40E" w14:textId="77777777" w:rsidTr="00074F6A">
        <w:tc>
          <w:tcPr>
            <w:tcW w:w="1880" w:type="dxa"/>
          </w:tcPr>
          <w:p w14:paraId="0899F4D2" w14:textId="77777777" w:rsidR="0046068A" w:rsidRPr="000856D9" w:rsidRDefault="0046068A" w:rsidP="00074F6A">
            <w:pPr>
              <w:jc w:val="center"/>
              <w:rPr>
                <w:i/>
                <w:sz w:val="16"/>
                <w:szCs w:val="16"/>
              </w:rPr>
            </w:pPr>
            <w:r w:rsidRPr="000856D9">
              <w:rPr>
                <w:i/>
                <w:sz w:val="16"/>
                <w:szCs w:val="16"/>
              </w:rPr>
              <w:t>LPS biosynthesis-related functions</w:t>
            </w:r>
          </w:p>
        </w:tc>
        <w:tc>
          <w:tcPr>
            <w:tcW w:w="751" w:type="dxa"/>
          </w:tcPr>
          <w:p w14:paraId="1551D443" w14:textId="77777777" w:rsidR="0046068A" w:rsidRPr="000856D9" w:rsidRDefault="0046068A" w:rsidP="00074F6A">
            <w:pPr>
              <w:rPr>
                <w:i/>
                <w:sz w:val="16"/>
                <w:szCs w:val="16"/>
              </w:rPr>
            </w:pPr>
            <w:r w:rsidRPr="000856D9">
              <w:rPr>
                <w:i/>
                <w:sz w:val="16"/>
                <w:szCs w:val="16"/>
              </w:rPr>
              <w:t>wapR</w:t>
            </w:r>
          </w:p>
        </w:tc>
        <w:tc>
          <w:tcPr>
            <w:tcW w:w="1157" w:type="dxa"/>
          </w:tcPr>
          <w:p w14:paraId="7F48DC1D" w14:textId="77777777" w:rsidR="0046068A" w:rsidRPr="000856D9" w:rsidRDefault="0046068A" w:rsidP="00074F6A">
            <w:pPr>
              <w:rPr>
                <w:sz w:val="16"/>
                <w:szCs w:val="16"/>
              </w:rPr>
            </w:pPr>
            <w:r w:rsidRPr="000856D9">
              <w:rPr>
                <w:sz w:val="16"/>
                <w:szCs w:val="16"/>
              </w:rPr>
              <w:t>W114R</w:t>
            </w:r>
          </w:p>
          <w:p w14:paraId="29313335" w14:textId="77777777" w:rsidR="0046068A" w:rsidRPr="000856D9" w:rsidRDefault="0046068A" w:rsidP="00074F6A">
            <w:pPr>
              <w:rPr>
                <w:sz w:val="16"/>
                <w:szCs w:val="16"/>
              </w:rPr>
            </w:pPr>
            <w:r w:rsidRPr="000856D9">
              <w:rPr>
                <w:sz w:val="16"/>
                <w:szCs w:val="16"/>
              </w:rPr>
              <w:t>295STOP</w:t>
            </w:r>
          </w:p>
        </w:tc>
        <w:tc>
          <w:tcPr>
            <w:tcW w:w="843" w:type="dxa"/>
          </w:tcPr>
          <w:p w14:paraId="5F8636AB" w14:textId="77777777" w:rsidR="0046068A" w:rsidRPr="000856D9" w:rsidRDefault="0046068A" w:rsidP="00074F6A">
            <w:pPr>
              <w:rPr>
                <w:sz w:val="16"/>
                <w:szCs w:val="16"/>
              </w:rPr>
            </w:pPr>
          </w:p>
        </w:tc>
        <w:tc>
          <w:tcPr>
            <w:tcW w:w="905" w:type="dxa"/>
          </w:tcPr>
          <w:p w14:paraId="3AEC23B9" w14:textId="77777777" w:rsidR="0046068A" w:rsidRPr="000856D9" w:rsidRDefault="0046068A" w:rsidP="00074F6A">
            <w:pPr>
              <w:rPr>
                <w:sz w:val="16"/>
                <w:szCs w:val="16"/>
              </w:rPr>
            </w:pPr>
          </w:p>
        </w:tc>
        <w:tc>
          <w:tcPr>
            <w:tcW w:w="842" w:type="dxa"/>
          </w:tcPr>
          <w:p w14:paraId="102355BD" w14:textId="77777777" w:rsidR="0046068A" w:rsidRPr="000856D9" w:rsidRDefault="0046068A" w:rsidP="00074F6A">
            <w:pPr>
              <w:rPr>
                <w:sz w:val="16"/>
                <w:szCs w:val="16"/>
              </w:rPr>
            </w:pPr>
          </w:p>
        </w:tc>
        <w:tc>
          <w:tcPr>
            <w:tcW w:w="867" w:type="dxa"/>
          </w:tcPr>
          <w:p w14:paraId="369CEBDB" w14:textId="77777777" w:rsidR="0046068A" w:rsidRPr="000856D9" w:rsidRDefault="0046068A" w:rsidP="00074F6A">
            <w:pPr>
              <w:rPr>
                <w:sz w:val="16"/>
                <w:szCs w:val="16"/>
              </w:rPr>
            </w:pPr>
          </w:p>
        </w:tc>
        <w:tc>
          <w:tcPr>
            <w:tcW w:w="840" w:type="dxa"/>
          </w:tcPr>
          <w:p w14:paraId="3D11133D" w14:textId="77777777" w:rsidR="0046068A" w:rsidRPr="000856D9" w:rsidRDefault="0046068A" w:rsidP="00074F6A">
            <w:pPr>
              <w:rPr>
                <w:sz w:val="16"/>
                <w:szCs w:val="16"/>
              </w:rPr>
            </w:pPr>
          </w:p>
        </w:tc>
        <w:tc>
          <w:tcPr>
            <w:tcW w:w="1157" w:type="dxa"/>
          </w:tcPr>
          <w:p w14:paraId="531BED77" w14:textId="77777777" w:rsidR="0046068A" w:rsidRPr="000856D9" w:rsidRDefault="0046068A" w:rsidP="00074F6A">
            <w:pPr>
              <w:rPr>
                <w:sz w:val="16"/>
                <w:szCs w:val="16"/>
              </w:rPr>
            </w:pPr>
          </w:p>
        </w:tc>
      </w:tr>
      <w:tr w:rsidR="000856D9" w:rsidRPr="000856D9" w14:paraId="6B1AB983" w14:textId="77777777" w:rsidTr="00074F6A">
        <w:tc>
          <w:tcPr>
            <w:tcW w:w="1880" w:type="dxa"/>
            <w:vMerge w:val="restart"/>
          </w:tcPr>
          <w:p w14:paraId="36E11785" w14:textId="77777777" w:rsidR="0046068A" w:rsidRPr="000856D9" w:rsidRDefault="0046068A" w:rsidP="00074F6A">
            <w:pPr>
              <w:jc w:val="center"/>
              <w:rPr>
                <w:i/>
                <w:sz w:val="16"/>
                <w:szCs w:val="16"/>
              </w:rPr>
            </w:pPr>
            <w:r w:rsidRPr="000856D9">
              <w:rPr>
                <w:i/>
                <w:sz w:val="16"/>
                <w:szCs w:val="16"/>
              </w:rPr>
              <w:t>Modification of lipid A or Kdo with aminoarabinose</w:t>
            </w:r>
          </w:p>
          <w:p w14:paraId="74501BA9" w14:textId="77777777" w:rsidR="0046068A" w:rsidRPr="000856D9" w:rsidRDefault="0046068A" w:rsidP="00074F6A">
            <w:pPr>
              <w:jc w:val="center"/>
              <w:rPr>
                <w:i/>
                <w:sz w:val="16"/>
                <w:szCs w:val="16"/>
              </w:rPr>
            </w:pPr>
          </w:p>
        </w:tc>
        <w:tc>
          <w:tcPr>
            <w:tcW w:w="751" w:type="dxa"/>
          </w:tcPr>
          <w:p w14:paraId="40421423" w14:textId="77777777" w:rsidR="0046068A" w:rsidRPr="000856D9" w:rsidRDefault="0046068A" w:rsidP="00074F6A">
            <w:pPr>
              <w:rPr>
                <w:i/>
                <w:sz w:val="16"/>
                <w:szCs w:val="16"/>
              </w:rPr>
            </w:pPr>
            <w:r w:rsidRPr="000856D9">
              <w:rPr>
                <w:i/>
                <w:sz w:val="16"/>
                <w:szCs w:val="16"/>
              </w:rPr>
              <w:t>arnC</w:t>
            </w:r>
          </w:p>
        </w:tc>
        <w:tc>
          <w:tcPr>
            <w:tcW w:w="1157" w:type="dxa"/>
          </w:tcPr>
          <w:p w14:paraId="420B525D" w14:textId="77777777" w:rsidR="0046068A" w:rsidRPr="000856D9" w:rsidRDefault="0046068A" w:rsidP="00074F6A">
            <w:pPr>
              <w:rPr>
                <w:sz w:val="16"/>
                <w:szCs w:val="16"/>
              </w:rPr>
            </w:pPr>
            <w:r w:rsidRPr="000856D9">
              <w:rPr>
                <w:sz w:val="16"/>
                <w:szCs w:val="16"/>
              </w:rPr>
              <w:t>P23A</w:t>
            </w:r>
          </w:p>
        </w:tc>
        <w:tc>
          <w:tcPr>
            <w:tcW w:w="843" w:type="dxa"/>
          </w:tcPr>
          <w:p w14:paraId="476396D9" w14:textId="77777777" w:rsidR="0046068A" w:rsidRPr="000856D9" w:rsidRDefault="0046068A" w:rsidP="00074F6A">
            <w:pPr>
              <w:rPr>
                <w:sz w:val="16"/>
                <w:szCs w:val="16"/>
              </w:rPr>
            </w:pPr>
          </w:p>
        </w:tc>
        <w:tc>
          <w:tcPr>
            <w:tcW w:w="905" w:type="dxa"/>
          </w:tcPr>
          <w:p w14:paraId="529ECD3C" w14:textId="77777777" w:rsidR="0046068A" w:rsidRPr="000856D9" w:rsidRDefault="0046068A" w:rsidP="00074F6A">
            <w:pPr>
              <w:rPr>
                <w:sz w:val="16"/>
                <w:szCs w:val="16"/>
              </w:rPr>
            </w:pPr>
          </w:p>
        </w:tc>
        <w:tc>
          <w:tcPr>
            <w:tcW w:w="842" w:type="dxa"/>
          </w:tcPr>
          <w:p w14:paraId="31345ECC" w14:textId="77777777" w:rsidR="0046068A" w:rsidRPr="000856D9" w:rsidRDefault="0046068A" w:rsidP="00074F6A">
            <w:pPr>
              <w:rPr>
                <w:sz w:val="16"/>
                <w:szCs w:val="16"/>
              </w:rPr>
            </w:pPr>
          </w:p>
        </w:tc>
        <w:tc>
          <w:tcPr>
            <w:tcW w:w="867" w:type="dxa"/>
          </w:tcPr>
          <w:p w14:paraId="41259672" w14:textId="77777777" w:rsidR="0046068A" w:rsidRPr="000856D9" w:rsidRDefault="0046068A" w:rsidP="00074F6A">
            <w:pPr>
              <w:rPr>
                <w:sz w:val="16"/>
                <w:szCs w:val="16"/>
              </w:rPr>
            </w:pPr>
          </w:p>
        </w:tc>
        <w:tc>
          <w:tcPr>
            <w:tcW w:w="840" w:type="dxa"/>
          </w:tcPr>
          <w:p w14:paraId="5A096130" w14:textId="77777777" w:rsidR="0046068A" w:rsidRPr="000856D9" w:rsidRDefault="0046068A" w:rsidP="00074F6A">
            <w:pPr>
              <w:rPr>
                <w:sz w:val="16"/>
                <w:szCs w:val="16"/>
              </w:rPr>
            </w:pPr>
          </w:p>
        </w:tc>
        <w:tc>
          <w:tcPr>
            <w:tcW w:w="1157" w:type="dxa"/>
          </w:tcPr>
          <w:p w14:paraId="34E25D1C" w14:textId="77777777" w:rsidR="0046068A" w:rsidRPr="000856D9" w:rsidRDefault="0046068A" w:rsidP="00074F6A">
            <w:pPr>
              <w:rPr>
                <w:sz w:val="16"/>
                <w:szCs w:val="16"/>
              </w:rPr>
            </w:pPr>
          </w:p>
        </w:tc>
      </w:tr>
      <w:tr w:rsidR="000856D9" w:rsidRPr="000856D9" w14:paraId="126E7B89" w14:textId="77777777" w:rsidTr="00074F6A">
        <w:tc>
          <w:tcPr>
            <w:tcW w:w="1880" w:type="dxa"/>
            <w:vMerge/>
          </w:tcPr>
          <w:p w14:paraId="7B4BB539" w14:textId="77777777" w:rsidR="0046068A" w:rsidRPr="000856D9" w:rsidRDefault="0046068A" w:rsidP="00074F6A">
            <w:pPr>
              <w:rPr>
                <w:sz w:val="16"/>
                <w:szCs w:val="16"/>
              </w:rPr>
            </w:pPr>
          </w:p>
        </w:tc>
        <w:tc>
          <w:tcPr>
            <w:tcW w:w="751" w:type="dxa"/>
          </w:tcPr>
          <w:p w14:paraId="2274356F" w14:textId="77777777" w:rsidR="0046068A" w:rsidRPr="000856D9" w:rsidRDefault="0046068A" w:rsidP="00074F6A">
            <w:pPr>
              <w:rPr>
                <w:i/>
                <w:sz w:val="16"/>
                <w:szCs w:val="16"/>
              </w:rPr>
            </w:pPr>
            <w:r w:rsidRPr="000856D9">
              <w:rPr>
                <w:i/>
                <w:sz w:val="16"/>
                <w:szCs w:val="16"/>
              </w:rPr>
              <w:t>arnD</w:t>
            </w:r>
          </w:p>
        </w:tc>
        <w:tc>
          <w:tcPr>
            <w:tcW w:w="1157" w:type="dxa"/>
          </w:tcPr>
          <w:p w14:paraId="5F32A230" w14:textId="77777777" w:rsidR="0046068A" w:rsidRPr="000856D9" w:rsidRDefault="0046068A" w:rsidP="00074F6A">
            <w:pPr>
              <w:rPr>
                <w:sz w:val="16"/>
                <w:szCs w:val="16"/>
              </w:rPr>
            </w:pPr>
            <w:r w:rsidRPr="000856D9">
              <w:rPr>
                <w:sz w:val="16"/>
                <w:szCs w:val="16"/>
              </w:rPr>
              <w:t>A284D</w:t>
            </w:r>
          </w:p>
        </w:tc>
        <w:tc>
          <w:tcPr>
            <w:tcW w:w="843" w:type="dxa"/>
          </w:tcPr>
          <w:p w14:paraId="3484F47D" w14:textId="77777777" w:rsidR="0046068A" w:rsidRPr="000856D9" w:rsidRDefault="0046068A" w:rsidP="00074F6A">
            <w:pPr>
              <w:rPr>
                <w:sz w:val="16"/>
                <w:szCs w:val="16"/>
              </w:rPr>
            </w:pPr>
          </w:p>
        </w:tc>
        <w:tc>
          <w:tcPr>
            <w:tcW w:w="905" w:type="dxa"/>
          </w:tcPr>
          <w:p w14:paraId="6BA42C36" w14:textId="77777777" w:rsidR="0046068A" w:rsidRPr="000856D9" w:rsidRDefault="0046068A" w:rsidP="00074F6A">
            <w:pPr>
              <w:rPr>
                <w:sz w:val="16"/>
                <w:szCs w:val="16"/>
              </w:rPr>
            </w:pPr>
          </w:p>
        </w:tc>
        <w:tc>
          <w:tcPr>
            <w:tcW w:w="842" w:type="dxa"/>
          </w:tcPr>
          <w:p w14:paraId="1440F46D" w14:textId="77777777" w:rsidR="0046068A" w:rsidRPr="000856D9" w:rsidRDefault="0046068A" w:rsidP="00074F6A">
            <w:pPr>
              <w:rPr>
                <w:sz w:val="16"/>
                <w:szCs w:val="16"/>
              </w:rPr>
            </w:pPr>
          </w:p>
        </w:tc>
        <w:tc>
          <w:tcPr>
            <w:tcW w:w="867" w:type="dxa"/>
          </w:tcPr>
          <w:p w14:paraId="1AEDC727" w14:textId="77777777" w:rsidR="0046068A" w:rsidRPr="000856D9" w:rsidRDefault="0046068A" w:rsidP="00074F6A">
            <w:pPr>
              <w:rPr>
                <w:sz w:val="16"/>
                <w:szCs w:val="16"/>
              </w:rPr>
            </w:pPr>
          </w:p>
        </w:tc>
        <w:tc>
          <w:tcPr>
            <w:tcW w:w="840" w:type="dxa"/>
          </w:tcPr>
          <w:p w14:paraId="2EFDD692" w14:textId="77777777" w:rsidR="0046068A" w:rsidRPr="000856D9" w:rsidRDefault="0046068A" w:rsidP="00074F6A">
            <w:pPr>
              <w:rPr>
                <w:sz w:val="16"/>
                <w:szCs w:val="16"/>
              </w:rPr>
            </w:pPr>
          </w:p>
        </w:tc>
        <w:tc>
          <w:tcPr>
            <w:tcW w:w="1157" w:type="dxa"/>
          </w:tcPr>
          <w:p w14:paraId="5B1D69BE" w14:textId="77777777" w:rsidR="0046068A" w:rsidRPr="000856D9" w:rsidRDefault="0046068A" w:rsidP="00074F6A">
            <w:pPr>
              <w:rPr>
                <w:sz w:val="16"/>
                <w:szCs w:val="16"/>
              </w:rPr>
            </w:pPr>
          </w:p>
        </w:tc>
      </w:tr>
      <w:tr w:rsidR="000856D9" w:rsidRPr="000856D9" w14:paraId="755DE52F" w14:textId="77777777" w:rsidTr="00074F6A">
        <w:tc>
          <w:tcPr>
            <w:tcW w:w="1880" w:type="dxa"/>
            <w:vMerge/>
          </w:tcPr>
          <w:p w14:paraId="3386049F" w14:textId="77777777" w:rsidR="0046068A" w:rsidRPr="000856D9" w:rsidRDefault="0046068A" w:rsidP="00074F6A">
            <w:pPr>
              <w:rPr>
                <w:sz w:val="16"/>
                <w:szCs w:val="16"/>
              </w:rPr>
            </w:pPr>
          </w:p>
        </w:tc>
        <w:tc>
          <w:tcPr>
            <w:tcW w:w="751" w:type="dxa"/>
          </w:tcPr>
          <w:p w14:paraId="376C1709" w14:textId="77777777" w:rsidR="0046068A" w:rsidRPr="000856D9" w:rsidRDefault="0046068A" w:rsidP="00074F6A">
            <w:pPr>
              <w:rPr>
                <w:i/>
                <w:sz w:val="16"/>
                <w:szCs w:val="16"/>
              </w:rPr>
            </w:pPr>
            <w:r w:rsidRPr="000856D9">
              <w:rPr>
                <w:i/>
                <w:sz w:val="16"/>
                <w:szCs w:val="16"/>
              </w:rPr>
              <w:t>arnF</w:t>
            </w:r>
          </w:p>
        </w:tc>
        <w:tc>
          <w:tcPr>
            <w:tcW w:w="1157" w:type="dxa"/>
          </w:tcPr>
          <w:p w14:paraId="48BC94DA" w14:textId="77777777" w:rsidR="0046068A" w:rsidRPr="000856D9" w:rsidRDefault="0046068A" w:rsidP="00074F6A">
            <w:pPr>
              <w:rPr>
                <w:sz w:val="16"/>
                <w:szCs w:val="16"/>
              </w:rPr>
            </w:pPr>
            <w:r w:rsidRPr="000856D9">
              <w:rPr>
                <w:sz w:val="16"/>
                <w:szCs w:val="16"/>
              </w:rPr>
              <w:t>P137L</w:t>
            </w:r>
          </w:p>
        </w:tc>
        <w:tc>
          <w:tcPr>
            <w:tcW w:w="843" w:type="dxa"/>
          </w:tcPr>
          <w:p w14:paraId="05A74E35" w14:textId="77777777" w:rsidR="0046068A" w:rsidRPr="000856D9" w:rsidRDefault="0046068A" w:rsidP="00074F6A">
            <w:pPr>
              <w:rPr>
                <w:sz w:val="16"/>
                <w:szCs w:val="16"/>
              </w:rPr>
            </w:pPr>
          </w:p>
        </w:tc>
        <w:tc>
          <w:tcPr>
            <w:tcW w:w="905" w:type="dxa"/>
          </w:tcPr>
          <w:p w14:paraId="7E700704" w14:textId="77777777" w:rsidR="0046068A" w:rsidRPr="000856D9" w:rsidRDefault="0046068A" w:rsidP="00074F6A">
            <w:pPr>
              <w:rPr>
                <w:sz w:val="16"/>
                <w:szCs w:val="16"/>
              </w:rPr>
            </w:pPr>
          </w:p>
        </w:tc>
        <w:tc>
          <w:tcPr>
            <w:tcW w:w="842" w:type="dxa"/>
          </w:tcPr>
          <w:p w14:paraId="2ACA1466" w14:textId="77777777" w:rsidR="0046068A" w:rsidRPr="000856D9" w:rsidRDefault="0046068A" w:rsidP="00074F6A">
            <w:pPr>
              <w:rPr>
                <w:sz w:val="16"/>
                <w:szCs w:val="16"/>
              </w:rPr>
            </w:pPr>
          </w:p>
        </w:tc>
        <w:tc>
          <w:tcPr>
            <w:tcW w:w="867" w:type="dxa"/>
          </w:tcPr>
          <w:p w14:paraId="257D4EEB" w14:textId="77777777" w:rsidR="0046068A" w:rsidRPr="000856D9" w:rsidRDefault="0046068A" w:rsidP="00074F6A">
            <w:pPr>
              <w:rPr>
                <w:sz w:val="16"/>
                <w:szCs w:val="16"/>
              </w:rPr>
            </w:pPr>
          </w:p>
        </w:tc>
        <w:tc>
          <w:tcPr>
            <w:tcW w:w="840" w:type="dxa"/>
          </w:tcPr>
          <w:p w14:paraId="53495A3F" w14:textId="77777777" w:rsidR="0046068A" w:rsidRPr="000856D9" w:rsidRDefault="0046068A" w:rsidP="00074F6A">
            <w:pPr>
              <w:rPr>
                <w:sz w:val="16"/>
                <w:szCs w:val="16"/>
              </w:rPr>
            </w:pPr>
          </w:p>
        </w:tc>
        <w:tc>
          <w:tcPr>
            <w:tcW w:w="1157" w:type="dxa"/>
          </w:tcPr>
          <w:p w14:paraId="40180AAA" w14:textId="77777777" w:rsidR="0046068A" w:rsidRPr="000856D9" w:rsidRDefault="0046068A" w:rsidP="00074F6A">
            <w:pPr>
              <w:rPr>
                <w:sz w:val="16"/>
                <w:szCs w:val="16"/>
              </w:rPr>
            </w:pPr>
          </w:p>
        </w:tc>
      </w:tr>
    </w:tbl>
    <w:p w14:paraId="04E5FD0B" w14:textId="77777777" w:rsidR="001F4E40" w:rsidRPr="000856D9" w:rsidRDefault="001F4E40" w:rsidP="00940339">
      <w:pPr>
        <w:spacing w:line="480" w:lineRule="auto"/>
        <w:sectPr w:rsidR="001F4E40" w:rsidRPr="000856D9" w:rsidSect="000856D9">
          <w:pgSz w:w="11900" w:h="16840"/>
          <w:pgMar w:top="1440" w:right="1797" w:bottom="1440" w:left="1797" w:header="709" w:footer="709" w:gutter="0"/>
          <w:lnNumType w:countBy="1" w:restart="continuous"/>
          <w:cols w:space="708"/>
          <w:docGrid w:linePitch="360"/>
        </w:sectPr>
      </w:pPr>
    </w:p>
    <w:p w14:paraId="062932E4" w14:textId="77777777" w:rsidR="00A36562" w:rsidRPr="000856D9" w:rsidRDefault="00C77D22" w:rsidP="00940339">
      <w:pPr>
        <w:spacing w:line="480" w:lineRule="auto"/>
      </w:pPr>
      <w:r w:rsidRPr="000856D9">
        <w:lastRenderedPageBreak/>
        <w:t>References:</w:t>
      </w:r>
    </w:p>
    <w:p w14:paraId="2D45C3F0" w14:textId="77777777" w:rsidR="00E6184A" w:rsidRPr="00E6184A" w:rsidRDefault="005F71BA" w:rsidP="00E6184A">
      <w:pPr>
        <w:pStyle w:val="EndNoteBibliography"/>
        <w:spacing w:after="0"/>
      </w:pPr>
      <w:r w:rsidRPr="000856D9">
        <w:fldChar w:fldCharType="begin"/>
      </w:r>
      <w:r w:rsidR="00A36562" w:rsidRPr="000856D9">
        <w:instrText xml:space="preserve"> ADDIN EN.REFLIST </w:instrText>
      </w:r>
      <w:r w:rsidRPr="000856D9">
        <w:fldChar w:fldCharType="separate"/>
      </w:r>
      <w:bookmarkStart w:id="1" w:name="_ENREF_1"/>
      <w:r w:rsidR="00E6184A" w:rsidRPr="00E6184A">
        <w:t>1.</w:t>
      </w:r>
      <w:r w:rsidR="00E6184A" w:rsidRPr="00E6184A">
        <w:tab/>
        <w:t xml:space="preserve">Bassetti M, Righi E. Development of novel antibacterial drugs to combat multiple resistant organisms. </w:t>
      </w:r>
      <w:r w:rsidR="00E6184A" w:rsidRPr="00E6184A">
        <w:rPr>
          <w:i/>
        </w:rPr>
        <w:t xml:space="preserve">Langenbeck's archives of surgery / Deutsche Gesellschaft fur Chirurgie </w:t>
      </w:r>
      <w:r w:rsidR="00E6184A" w:rsidRPr="00E6184A">
        <w:t xml:space="preserve">2015; </w:t>
      </w:r>
      <w:r w:rsidR="00E6184A" w:rsidRPr="00E6184A">
        <w:rPr>
          <w:b/>
        </w:rPr>
        <w:t>400</w:t>
      </w:r>
      <w:r w:rsidR="00E6184A" w:rsidRPr="00E6184A">
        <w:t>: 153-65.</w:t>
      </w:r>
      <w:bookmarkEnd w:id="1"/>
    </w:p>
    <w:p w14:paraId="4952D079" w14:textId="77777777" w:rsidR="00E6184A" w:rsidRPr="00E6184A" w:rsidRDefault="00E6184A" w:rsidP="00E6184A">
      <w:pPr>
        <w:pStyle w:val="EndNoteBibliography"/>
        <w:spacing w:after="0"/>
      </w:pPr>
      <w:bookmarkStart w:id="2" w:name="_ENREF_2"/>
      <w:r w:rsidRPr="00E6184A">
        <w:t>2.</w:t>
      </w:r>
      <w:r w:rsidRPr="00E6184A">
        <w:tab/>
        <w:t xml:space="preserve">Coates AR, Halls G, Hu Y. Novel classes of antibiotics or more of the same? </w:t>
      </w:r>
      <w:r w:rsidRPr="00E6184A">
        <w:rPr>
          <w:i/>
        </w:rPr>
        <w:t xml:space="preserve">British journal of pharmacology </w:t>
      </w:r>
      <w:r w:rsidRPr="00E6184A">
        <w:t xml:space="preserve">2011; </w:t>
      </w:r>
      <w:r w:rsidRPr="00E6184A">
        <w:rPr>
          <w:b/>
        </w:rPr>
        <w:t>163</w:t>
      </w:r>
      <w:r w:rsidRPr="00E6184A">
        <w:t>: 184-94.</w:t>
      </w:r>
      <w:bookmarkEnd w:id="2"/>
    </w:p>
    <w:p w14:paraId="10F8368C" w14:textId="77777777" w:rsidR="00E6184A" w:rsidRPr="00E6184A" w:rsidRDefault="00E6184A" w:rsidP="00E6184A">
      <w:pPr>
        <w:pStyle w:val="EndNoteBibliography"/>
        <w:spacing w:after="0"/>
      </w:pPr>
      <w:bookmarkStart w:id="3" w:name="_ENREF_3"/>
      <w:r w:rsidRPr="00E6184A">
        <w:t>3.</w:t>
      </w:r>
      <w:r w:rsidRPr="00E6184A">
        <w:tab/>
        <w:t xml:space="preserve">Kidd JM, Kuti JL, Nicolau DP. Novel pharmacotherapy for the treatment of hospital-acquired and ventilator-associated pneumonia caused by resistant gram-negative bacteria. </w:t>
      </w:r>
      <w:r w:rsidRPr="00E6184A">
        <w:rPr>
          <w:i/>
        </w:rPr>
        <w:t xml:space="preserve">Expert Opin Pharmacother </w:t>
      </w:r>
      <w:r w:rsidRPr="00E6184A">
        <w:t xml:space="preserve">2018; </w:t>
      </w:r>
      <w:r w:rsidRPr="00E6184A">
        <w:rPr>
          <w:b/>
        </w:rPr>
        <w:t>19</w:t>
      </w:r>
      <w:r w:rsidRPr="00E6184A">
        <w:t>: 397-408.</w:t>
      </w:r>
      <w:bookmarkEnd w:id="3"/>
    </w:p>
    <w:p w14:paraId="518BA0B1" w14:textId="77777777" w:rsidR="00E6184A" w:rsidRPr="00E6184A" w:rsidRDefault="00E6184A" w:rsidP="00E6184A">
      <w:pPr>
        <w:pStyle w:val="EndNoteBibliography"/>
        <w:spacing w:after="0"/>
      </w:pPr>
      <w:bookmarkStart w:id="4" w:name="_ENREF_4"/>
      <w:r w:rsidRPr="00E6184A">
        <w:t>4.</w:t>
      </w:r>
      <w:r w:rsidRPr="00E6184A">
        <w:tab/>
        <w:t xml:space="preserve">Lim LM, Ly N, Anderson D et al. Resurgence of colistin: a review of resistance, toxicity, pharmacodynamics, and dosing. </w:t>
      </w:r>
      <w:r w:rsidRPr="00E6184A">
        <w:rPr>
          <w:i/>
        </w:rPr>
        <w:t xml:space="preserve">Pharmacotherapy </w:t>
      </w:r>
      <w:r w:rsidRPr="00E6184A">
        <w:t xml:space="preserve">2010; </w:t>
      </w:r>
      <w:r w:rsidRPr="00E6184A">
        <w:rPr>
          <w:b/>
        </w:rPr>
        <w:t>30</w:t>
      </w:r>
      <w:r w:rsidRPr="00E6184A">
        <w:t>: 1279-91.</w:t>
      </w:r>
      <w:bookmarkEnd w:id="4"/>
    </w:p>
    <w:p w14:paraId="6283980A" w14:textId="77777777" w:rsidR="00E6184A" w:rsidRPr="00E6184A" w:rsidRDefault="00E6184A" w:rsidP="00E6184A">
      <w:pPr>
        <w:pStyle w:val="EndNoteBibliography"/>
        <w:spacing w:after="0"/>
      </w:pPr>
      <w:bookmarkStart w:id="5" w:name="_ENREF_5"/>
      <w:r w:rsidRPr="00E6184A">
        <w:t>5.</w:t>
      </w:r>
      <w:r w:rsidRPr="00E6184A">
        <w:tab/>
        <w:t xml:space="preserve">Arnold TM, Forrest GN, Messmer KJ. Polymyxin antibiotics for gram-negative infections. </w:t>
      </w:r>
      <w:r w:rsidRPr="00E6184A">
        <w:rPr>
          <w:i/>
        </w:rPr>
        <w:t xml:space="preserve">American journal of health-system pharmacy : AJHP : official journal of the American Society of Health-System Pharmacists </w:t>
      </w:r>
      <w:r w:rsidRPr="00E6184A">
        <w:t xml:space="preserve">2007; </w:t>
      </w:r>
      <w:r w:rsidRPr="00E6184A">
        <w:rPr>
          <w:b/>
        </w:rPr>
        <w:t>64</w:t>
      </w:r>
      <w:r w:rsidRPr="00E6184A">
        <w:t>: 819-26.</w:t>
      </w:r>
      <w:bookmarkEnd w:id="5"/>
    </w:p>
    <w:p w14:paraId="0A4A3253" w14:textId="77777777" w:rsidR="00E6184A" w:rsidRPr="00E6184A" w:rsidRDefault="00E6184A" w:rsidP="00E6184A">
      <w:pPr>
        <w:pStyle w:val="EndNoteBibliography"/>
        <w:spacing w:after="0"/>
      </w:pPr>
      <w:bookmarkStart w:id="6" w:name="_ENREF_6"/>
      <w:r w:rsidRPr="00E6184A">
        <w:t>6.</w:t>
      </w:r>
      <w:r w:rsidRPr="00E6184A">
        <w:tab/>
        <w:t xml:space="preserve">Falagas ME, Kasiakou SK. Colistin: the revival of polymyxins for the management of multidrug-resistant gram-negative bacterial infections. </w:t>
      </w:r>
      <w:r w:rsidRPr="00E6184A">
        <w:rPr>
          <w:i/>
        </w:rPr>
        <w:t xml:space="preserve">Clinical infectious diseases : an official publication of the Infectious Diseases Society of America </w:t>
      </w:r>
      <w:r w:rsidRPr="00E6184A">
        <w:t xml:space="preserve">2005; </w:t>
      </w:r>
      <w:r w:rsidRPr="00E6184A">
        <w:rPr>
          <w:b/>
        </w:rPr>
        <w:t>40</w:t>
      </w:r>
      <w:r w:rsidRPr="00E6184A">
        <w:t>: 1333-41.</w:t>
      </w:r>
      <w:bookmarkEnd w:id="6"/>
    </w:p>
    <w:p w14:paraId="14C50BC4" w14:textId="77777777" w:rsidR="00E6184A" w:rsidRPr="00E6184A" w:rsidRDefault="00E6184A" w:rsidP="00E6184A">
      <w:pPr>
        <w:pStyle w:val="EndNoteBibliography"/>
        <w:spacing w:after="0"/>
      </w:pPr>
      <w:bookmarkStart w:id="7" w:name="_ENREF_7"/>
      <w:r w:rsidRPr="00E6184A">
        <w:t>7.</w:t>
      </w:r>
      <w:r w:rsidRPr="00E6184A">
        <w:tab/>
        <w:t xml:space="preserve">Bergen PJ, Landersdorfer CB, Zhang J et al. Pharmacokinetics and pharmacodynamics of 'old' polymyxins: what is new? </w:t>
      </w:r>
      <w:r w:rsidRPr="00E6184A">
        <w:rPr>
          <w:i/>
        </w:rPr>
        <w:t xml:space="preserve">Diagnostic microbiology and infectious disease </w:t>
      </w:r>
      <w:r w:rsidRPr="00E6184A">
        <w:t xml:space="preserve">2012; </w:t>
      </w:r>
      <w:r w:rsidRPr="00E6184A">
        <w:rPr>
          <w:b/>
        </w:rPr>
        <w:t>74</w:t>
      </w:r>
      <w:r w:rsidRPr="00E6184A">
        <w:t>: 213-23.</w:t>
      </w:r>
      <w:bookmarkEnd w:id="7"/>
    </w:p>
    <w:p w14:paraId="21F39FCC" w14:textId="77777777" w:rsidR="00E6184A" w:rsidRPr="00E6184A" w:rsidRDefault="00E6184A" w:rsidP="00E6184A">
      <w:pPr>
        <w:pStyle w:val="EndNoteBibliography"/>
        <w:spacing w:after="0"/>
      </w:pPr>
      <w:bookmarkStart w:id="8" w:name="_ENREF_8"/>
      <w:r w:rsidRPr="00E6184A">
        <w:t>8.</w:t>
      </w:r>
      <w:r w:rsidRPr="00E6184A">
        <w:tab/>
        <w:t xml:space="preserve">Biswas S, Brunel JM, Dubus JC et al. Colistin: an update on the antibiotic of the 21st century. </w:t>
      </w:r>
      <w:r w:rsidRPr="00E6184A">
        <w:rPr>
          <w:i/>
        </w:rPr>
        <w:t xml:space="preserve">Expert review of anti-infective therapy </w:t>
      </w:r>
      <w:r w:rsidRPr="00E6184A">
        <w:t xml:space="preserve">2012; </w:t>
      </w:r>
      <w:r w:rsidRPr="00E6184A">
        <w:rPr>
          <w:b/>
        </w:rPr>
        <w:t>10</w:t>
      </w:r>
      <w:r w:rsidRPr="00E6184A">
        <w:t>: 917-34.</w:t>
      </w:r>
      <w:bookmarkEnd w:id="8"/>
    </w:p>
    <w:p w14:paraId="0DE09BDB" w14:textId="77777777" w:rsidR="00E6184A" w:rsidRPr="00E6184A" w:rsidRDefault="00E6184A" w:rsidP="00E6184A">
      <w:pPr>
        <w:pStyle w:val="EndNoteBibliography"/>
        <w:spacing w:after="0"/>
      </w:pPr>
      <w:bookmarkStart w:id="9" w:name="_ENREF_9"/>
      <w:r w:rsidRPr="00E6184A">
        <w:t>9.</w:t>
      </w:r>
      <w:r w:rsidRPr="00E6184A">
        <w:tab/>
        <w:t xml:space="preserve">Kassamali Z, Jain R, Danziger LH. An update on the arsenal for multidrug-resistant Acinetobacter infections: polymyxin antibiotics. </w:t>
      </w:r>
      <w:r w:rsidRPr="00E6184A">
        <w:rPr>
          <w:i/>
        </w:rPr>
        <w:t xml:space="preserve">Int J Infect Dis </w:t>
      </w:r>
      <w:r w:rsidRPr="00E6184A">
        <w:t xml:space="preserve">2015; </w:t>
      </w:r>
      <w:r w:rsidRPr="00E6184A">
        <w:rPr>
          <w:b/>
        </w:rPr>
        <w:t>30</w:t>
      </w:r>
      <w:r w:rsidRPr="00E6184A">
        <w:t>: 125-32.</w:t>
      </w:r>
      <w:bookmarkEnd w:id="9"/>
    </w:p>
    <w:p w14:paraId="0CD3D489" w14:textId="77777777" w:rsidR="00E6184A" w:rsidRPr="00E6184A" w:rsidRDefault="00E6184A" w:rsidP="00E6184A">
      <w:pPr>
        <w:pStyle w:val="EndNoteBibliography"/>
        <w:spacing w:after="0"/>
      </w:pPr>
      <w:bookmarkStart w:id="10" w:name="_ENREF_10"/>
      <w:r w:rsidRPr="00E6184A">
        <w:t>10.</w:t>
      </w:r>
      <w:r w:rsidRPr="00E6184A">
        <w:tab/>
        <w:t xml:space="preserve">Iovleva A, Doi Y. Carbapenem-Resistant Enterobacteriaceae. </w:t>
      </w:r>
      <w:r w:rsidRPr="00E6184A">
        <w:rPr>
          <w:i/>
        </w:rPr>
        <w:t xml:space="preserve">Clin Lab Med </w:t>
      </w:r>
      <w:r w:rsidRPr="00E6184A">
        <w:t xml:space="preserve">2017; </w:t>
      </w:r>
      <w:r w:rsidRPr="00E6184A">
        <w:rPr>
          <w:b/>
        </w:rPr>
        <w:t>37</w:t>
      </w:r>
      <w:r w:rsidRPr="00E6184A">
        <w:t>: 303-15.</w:t>
      </w:r>
      <w:bookmarkEnd w:id="10"/>
    </w:p>
    <w:p w14:paraId="04CEDBF0" w14:textId="77777777" w:rsidR="00E6184A" w:rsidRPr="00E6184A" w:rsidRDefault="00E6184A" w:rsidP="00E6184A">
      <w:pPr>
        <w:pStyle w:val="EndNoteBibliography"/>
        <w:spacing w:after="0"/>
      </w:pPr>
      <w:bookmarkStart w:id="11" w:name="_ENREF_11"/>
      <w:r w:rsidRPr="00E6184A">
        <w:t>11.</w:t>
      </w:r>
      <w:r w:rsidRPr="00E6184A">
        <w:tab/>
        <w:t xml:space="preserve">Vardakas KZ, Mavroudis AD, Georgiou M et al. Intravenous plus inhaled versus intravenous colistin monotherapy for lower respiratory tract infections: A systematic review and meta-analysis. </w:t>
      </w:r>
      <w:r w:rsidRPr="00E6184A">
        <w:rPr>
          <w:i/>
        </w:rPr>
        <w:t xml:space="preserve">J Infect </w:t>
      </w:r>
      <w:r w:rsidRPr="00E6184A">
        <w:t xml:space="preserve">2018; </w:t>
      </w:r>
      <w:r w:rsidRPr="00E6184A">
        <w:rPr>
          <w:b/>
        </w:rPr>
        <w:t>76</w:t>
      </w:r>
      <w:r w:rsidRPr="00E6184A">
        <w:t>: 321-7.</w:t>
      </w:r>
      <w:bookmarkEnd w:id="11"/>
    </w:p>
    <w:p w14:paraId="21C5BF4C" w14:textId="77777777" w:rsidR="00E6184A" w:rsidRPr="00E6184A" w:rsidRDefault="00E6184A" w:rsidP="00E6184A">
      <w:pPr>
        <w:pStyle w:val="EndNoteBibliography"/>
        <w:spacing w:after="0"/>
      </w:pPr>
      <w:bookmarkStart w:id="12" w:name="_ENREF_12"/>
      <w:r w:rsidRPr="00E6184A">
        <w:t>12.</w:t>
      </w:r>
      <w:r w:rsidRPr="00E6184A">
        <w:tab/>
        <w:t xml:space="preserve">Bialvaei AZ, Samadi Kafil H. Colistin, mechanisms and prevalence of resistance. </w:t>
      </w:r>
      <w:r w:rsidRPr="00E6184A">
        <w:rPr>
          <w:i/>
        </w:rPr>
        <w:t xml:space="preserve">Current medical research and opinion </w:t>
      </w:r>
      <w:r w:rsidRPr="00E6184A">
        <w:t xml:space="preserve">2015; </w:t>
      </w:r>
      <w:r w:rsidRPr="00E6184A">
        <w:rPr>
          <w:b/>
        </w:rPr>
        <w:t>31</w:t>
      </w:r>
      <w:r w:rsidRPr="00E6184A">
        <w:t>: 707-21.</w:t>
      </w:r>
      <w:bookmarkEnd w:id="12"/>
    </w:p>
    <w:p w14:paraId="0CB68AAE" w14:textId="77777777" w:rsidR="00E6184A" w:rsidRPr="00E6184A" w:rsidRDefault="00E6184A" w:rsidP="00E6184A">
      <w:pPr>
        <w:pStyle w:val="EndNoteBibliography"/>
        <w:spacing w:after="0"/>
      </w:pPr>
      <w:bookmarkStart w:id="13" w:name="_ENREF_13"/>
      <w:r w:rsidRPr="00E6184A">
        <w:t>13.</w:t>
      </w:r>
      <w:r w:rsidRPr="00E6184A">
        <w:tab/>
        <w:t xml:space="preserve">Justo JA, Bosso JA. Adverse reactions associated with systemic polymyxin therapy. </w:t>
      </w:r>
      <w:r w:rsidRPr="00E6184A">
        <w:rPr>
          <w:i/>
        </w:rPr>
        <w:t xml:space="preserve">Pharmacotherapy </w:t>
      </w:r>
      <w:r w:rsidRPr="00E6184A">
        <w:t xml:space="preserve">2015; </w:t>
      </w:r>
      <w:r w:rsidRPr="00E6184A">
        <w:rPr>
          <w:b/>
        </w:rPr>
        <w:t>35</w:t>
      </w:r>
      <w:r w:rsidRPr="00E6184A">
        <w:t>: 28-33.</w:t>
      </w:r>
      <w:bookmarkEnd w:id="13"/>
    </w:p>
    <w:p w14:paraId="240F7032" w14:textId="77777777" w:rsidR="00E6184A" w:rsidRPr="00E6184A" w:rsidRDefault="00E6184A" w:rsidP="00E6184A">
      <w:pPr>
        <w:pStyle w:val="EndNoteBibliography"/>
        <w:spacing w:after="0"/>
      </w:pPr>
      <w:bookmarkStart w:id="14" w:name="_ENREF_14"/>
      <w:r w:rsidRPr="00E6184A">
        <w:t>14.</w:t>
      </w:r>
      <w:r w:rsidRPr="00E6184A">
        <w:tab/>
        <w:t xml:space="preserve">Conway SP, Brownlee KG, Denton M et al. Antibiotic treatment of multidrug-resistant organisms in cystic fibrosis. </w:t>
      </w:r>
      <w:r w:rsidRPr="00E6184A">
        <w:rPr>
          <w:i/>
        </w:rPr>
        <w:t xml:space="preserve">American journal of respiratory medicine : drugs, devices, and other interventions </w:t>
      </w:r>
      <w:r w:rsidRPr="00E6184A">
        <w:t xml:space="preserve">2003; </w:t>
      </w:r>
      <w:r w:rsidRPr="00E6184A">
        <w:rPr>
          <w:b/>
        </w:rPr>
        <w:t>2</w:t>
      </w:r>
      <w:r w:rsidRPr="00E6184A">
        <w:t>: 321-32.</w:t>
      </w:r>
      <w:bookmarkEnd w:id="14"/>
    </w:p>
    <w:p w14:paraId="5A58951C" w14:textId="77777777" w:rsidR="00E6184A" w:rsidRPr="00E6184A" w:rsidRDefault="00E6184A" w:rsidP="00E6184A">
      <w:pPr>
        <w:pStyle w:val="EndNoteBibliography"/>
        <w:spacing w:after="0"/>
      </w:pPr>
      <w:bookmarkStart w:id="15" w:name="_ENREF_15"/>
      <w:r w:rsidRPr="00E6184A">
        <w:t>15.</w:t>
      </w:r>
      <w:r w:rsidRPr="00E6184A">
        <w:tab/>
        <w:t xml:space="preserve">Yetkin G, Otlu B, Cicek A et al. Clinical, microbiologic, and epidemiologic characteristics of Pseudomonas aeruginosa infections in a University Hospital, Malatya, Turkey. </w:t>
      </w:r>
      <w:r w:rsidRPr="00E6184A">
        <w:rPr>
          <w:i/>
        </w:rPr>
        <w:t xml:space="preserve">American journal of infection control </w:t>
      </w:r>
      <w:r w:rsidRPr="00E6184A">
        <w:t xml:space="preserve">2006; </w:t>
      </w:r>
      <w:r w:rsidRPr="00E6184A">
        <w:rPr>
          <w:b/>
        </w:rPr>
        <w:t>34</w:t>
      </w:r>
      <w:r w:rsidRPr="00E6184A">
        <w:t>: 188-92.</w:t>
      </w:r>
      <w:bookmarkEnd w:id="15"/>
    </w:p>
    <w:p w14:paraId="5B13F286" w14:textId="77777777" w:rsidR="00E6184A" w:rsidRPr="00E6184A" w:rsidRDefault="00E6184A" w:rsidP="00E6184A">
      <w:pPr>
        <w:pStyle w:val="EndNoteBibliography"/>
        <w:spacing w:after="0"/>
      </w:pPr>
      <w:bookmarkStart w:id="16" w:name="_ENREF_16"/>
      <w:r w:rsidRPr="00E6184A">
        <w:t>16.</w:t>
      </w:r>
      <w:r w:rsidRPr="00E6184A">
        <w:tab/>
        <w:t xml:space="preserve">Lu Q, Luo R, Bodin L et al. Efficacy of high-dose nebulized colistin in ventilator-associated pneumonia caused by multidrug-resistant Pseudomonas aeruginosa and Acinetobacter baumannii. </w:t>
      </w:r>
      <w:r w:rsidRPr="00E6184A">
        <w:rPr>
          <w:i/>
        </w:rPr>
        <w:t xml:space="preserve">Anesthesiology </w:t>
      </w:r>
      <w:r w:rsidRPr="00E6184A">
        <w:t xml:space="preserve">2012; </w:t>
      </w:r>
      <w:r w:rsidRPr="00E6184A">
        <w:rPr>
          <w:b/>
        </w:rPr>
        <w:t>117</w:t>
      </w:r>
      <w:r w:rsidRPr="00E6184A">
        <w:t>: 1335-47.</w:t>
      </w:r>
      <w:bookmarkEnd w:id="16"/>
    </w:p>
    <w:p w14:paraId="08C29DBD" w14:textId="77777777" w:rsidR="00E6184A" w:rsidRPr="00E6184A" w:rsidRDefault="00E6184A" w:rsidP="00E6184A">
      <w:pPr>
        <w:pStyle w:val="EndNoteBibliography"/>
        <w:spacing w:after="0"/>
      </w:pPr>
      <w:bookmarkStart w:id="17" w:name="_ENREF_17"/>
      <w:r w:rsidRPr="00E6184A">
        <w:t>17.</w:t>
      </w:r>
      <w:r w:rsidRPr="00E6184A">
        <w:tab/>
        <w:t xml:space="preserve">Giamarellou H. Prescribing guidelines for severe Pseudomonas infections. </w:t>
      </w:r>
      <w:r w:rsidRPr="00E6184A">
        <w:rPr>
          <w:i/>
        </w:rPr>
        <w:t xml:space="preserve">The Journal of antimicrobial chemotherapy </w:t>
      </w:r>
      <w:r w:rsidRPr="00E6184A">
        <w:t xml:space="preserve">2002; </w:t>
      </w:r>
      <w:r w:rsidRPr="00E6184A">
        <w:rPr>
          <w:b/>
        </w:rPr>
        <w:t>49</w:t>
      </w:r>
      <w:r w:rsidRPr="00E6184A">
        <w:t>: 229-33.</w:t>
      </w:r>
      <w:bookmarkEnd w:id="17"/>
    </w:p>
    <w:p w14:paraId="41C46130" w14:textId="77777777" w:rsidR="00E6184A" w:rsidRPr="00E6184A" w:rsidRDefault="00E6184A" w:rsidP="00E6184A">
      <w:pPr>
        <w:pStyle w:val="EndNoteBibliography"/>
        <w:spacing w:after="0"/>
      </w:pPr>
      <w:bookmarkStart w:id="18" w:name="_ENREF_18"/>
      <w:r w:rsidRPr="00E6184A">
        <w:lastRenderedPageBreak/>
        <w:t>18.</w:t>
      </w:r>
      <w:r w:rsidRPr="00E6184A">
        <w:tab/>
        <w:t xml:space="preserve">Salomonsen CM, Themudo GE, Jelsbak L et al. Typing of Pseudomonas aeruginosa from hemorrhagic pneumonia in mink (Neovison vison). </w:t>
      </w:r>
      <w:r w:rsidRPr="00E6184A">
        <w:rPr>
          <w:i/>
        </w:rPr>
        <w:t xml:space="preserve">Veterinary microbiology </w:t>
      </w:r>
      <w:r w:rsidRPr="00E6184A">
        <w:t xml:space="preserve">2013; </w:t>
      </w:r>
      <w:r w:rsidRPr="00E6184A">
        <w:rPr>
          <w:b/>
        </w:rPr>
        <w:t>163</w:t>
      </w:r>
      <w:r w:rsidRPr="00E6184A">
        <w:t>: 103-9.</w:t>
      </w:r>
      <w:bookmarkEnd w:id="18"/>
    </w:p>
    <w:p w14:paraId="1A500C8C" w14:textId="77777777" w:rsidR="00E6184A" w:rsidRPr="00E6184A" w:rsidRDefault="00E6184A" w:rsidP="00E6184A">
      <w:pPr>
        <w:pStyle w:val="EndNoteBibliography"/>
        <w:spacing w:after="0"/>
      </w:pPr>
      <w:bookmarkStart w:id="19" w:name="_ENREF_19"/>
      <w:r w:rsidRPr="00E6184A">
        <w:t>19.</w:t>
      </w:r>
      <w:r w:rsidRPr="00E6184A">
        <w:tab/>
        <w:t xml:space="preserve">Qi J, Li L, Du Y et al. The identification, typing, and antimicrobial susceptibility of Pseudomonas aeruginosa isolated from mink with hemorrhagic pneumonia. </w:t>
      </w:r>
      <w:r w:rsidRPr="00E6184A">
        <w:rPr>
          <w:i/>
        </w:rPr>
        <w:t xml:space="preserve">Veterinary microbiology </w:t>
      </w:r>
      <w:r w:rsidRPr="00E6184A">
        <w:t xml:space="preserve">2014; </w:t>
      </w:r>
      <w:r w:rsidRPr="00E6184A">
        <w:rPr>
          <w:b/>
        </w:rPr>
        <w:t>170</w:t>
      </w:r>
      <w:r w:rsidRPr="00E6184A">
        <w:t>: 456-61.</w:t>
      </w:r>
      <w:bookmarkEnd w:id="19"/>
    </w:p>
    <w:p w14:paraId="3199B3F9" w14:textId="77777777" w:rsidR="00E6184A" w:rsidRPr="00E6184A" w:rsidRDefault="00E6184A" w:rsidP="00E6184A">
      <w:pPr>
        <w:pStyle w:val="EndNoteBibliography"/>
        <w:spacing w:after="0"/>
      </w:pPr>
      <w:bookmarkStart w:id="20" w:name="_ENREF_20"/>
      <w:r w:rsidRPr="00E6184A">
        <w:t>20.</w:t>
      </w:r>
      <w:r w:rsidRPr="00E6184A">
        <w:tab/>
        <w:t xml:space="preserve">Sauer P, Andrew SE, Lassaline M et al. Changes in antibiotic resistance in equine bacterial ulcerative keratitis (1991-2000): 65 horses. </w:t>
      </w:r>
      <w:r w:rsidRPr="00E6184A">
        <w:rPr>
          <w:i/>
        </w:rPr>
        <w:t xml:space="preserve">Veterinary ophthalmology </w:t>
      </w:r>
      <w:r w:rsidRPr="00E6184A">
        <w:t xml:space="preserve">2003; </w:t>
      </w:r>
      <w:r w:rsidRPr="00E6184A">
        <w:rPr>
          <w:b/>
        </w:rPr>
        <w:t>6</w:t>
      </w:r>
      <w:r w:rsidRPr="00E6184A">
        <w:t>: 309-13.</w:t>
      </w:r>
      <w:bookmarkEnd w:id="20"/>
    </w:p>
    <w:p w14:paraId="6B72A25E" w14:textId="77777777" w:rsidR="00E6184A" w:rsidRPr="00E6184A" w:rsidRDefault="00E6184A" w:rsidP="00E6184A">
      <w:pPr>
        <w:pStyle w:val="EndNoteBibliography"/>
        <w:spacing w:after="0"/>
      </w:pPr>
      <w:bookmarkStart w:id="21" w:name="_ENREF_21"/>
      <w:r w:rsidRPr="00E6184A">
        <w:t>21.</w:t>
      </w:r>
      <w:r w:rsidRPr="00E6184A">
        <w:tab/>
        <w:t xml:space="preserve">Wang L, Pan Q, Xue Q et al. Evaluation of matrix metalloproteinase concentrations in precorneal tear film from dogs with Pseudomonas aeruginosa-associated keratitis. </w:t>
      </w:r>
      <w:r w:rsidRPr="00E6184A">
        <w:rPr>
          <w:i/>
        </w:rPr>
        <w:t xml:space="preserve">American journal of veterinary research </w:t>
      </w:r>
      <w:r w:rsidRPr="00E6184A">
        <w:t xml:space="preserve">2008; </w:t>
      </w:r>
      <w:r w:rsidRPr="00E6184A">
        <w:rPr>
          <w:b/>
        </w:rPr>
        <w:t>69</w:t>
      </w:r>
      <w:r w:rsidRPr="00E6184A">
        <w:t>: 1341-5.</w:t>
      </w:r>
      <w:bookmarkEnd w:id="21"/>
    </w:p>
    <w:p w14:paraId="56299A82" w14:textId="77777777" w:rsidR="00E6184A" w:rsidRPr="00E6184A" w:rsidRDefault="00E6184A" w:rsidP="00E6184A">
      <w:pPr>
        <w:pStyle w:val="EndNoteBibliography"/>
        <w:spacing w:after="0"/>
      </w:pPr>
      <w:bookmarkStart w:id="22" w:name="_ENREF_22"/>
      <w:r w:rsidRPr="00E6184A">
        <w:t>22.</w:t>
      </w:r>
      <w:r w:rsidRPr="00E6184A">
        <w:tab/>
        <w:t xml:space="preserve">Hillier A, Alcorn JR, Cole LK et al. Pyoderma caused by Pseudomonas aeruginosa infection in dogs: 20 cases. </w:t>
      </w:r>
      <w:r w:rsidRPr="00E6184A">
        <w:rPr>
          <w:i/>
        </w:rPr>
        <w:t xml:space="preserve">Veterinary dermatology </w:t>
      </w:r>
      <w:r w:rsidRPr="00E6184A">
        <w:t xml:space="preserve">2006; </w:t>
      </w:r>
      <w:r w:rsidRPr="00E6184A">
        <w:rPr>
          <w:b/>
        </w:rPr>
        <w:t>17</w:t>
      </w:r>
      <w:r w:rsidRPr="00E6184A">
        <w:t>: 432-9.</w:t>
      </w:r>
      <w:bookmarkEnd w:id="22"/>
    </w:p>
    <w:p w14:paraId="27DA7305" w14:textId="77777777" w:rsidR="00E6184A" w:rsidRPr="00E6184A" w:rsidRDefault="00E6184A" w:rsidP="00E6184A">
      <w:pPr>
        <w:pStyle w:val="EndNoteBibliography"/>
        <w:spacing w:after="0"/>
      </w:pPr>
      <w:bookmarkStart w:id="23" w:name="_ENREF_23"/>
      <w:r w:rsidRPr="00E6184A">
        <w:t>23.</w:t>
      </w:r>
      <w:r w:rsidRPr="00E6184A">
        <w:tab/>
        <w:t xml:space="preserve">Allen JL, Begg AP, Browning GF. Outbreak of equine endometritis caused by a genotypically identical strain of Pseudomonas aeruginosa. </w:t>
      </w:r>
      <w:r w:rsidRPr="00E6184A">
        <w:rPr>
          <w:i/>
        </w:rPr>
        <w:t xml:space="preserve">Journal of veterinary diagnostic investigation : official publication of the American Association of Veterinary Laboratory Diagnosticians, Inc </w:t>
      </w:r>
      <w:r w:rsidRPr="00E6184A">
        <w:t xml:space="preserve">2011; </w:t>
      </w:r>
      <w:r w:rsidRPr="00E6184A">
        <w:rPr>
          <w:b/>
        </w:rPr>
        <w:t>23</w:t>
      </w:r>
      <w:r w:rsidRPr="00E6184A">
        <w:t>: 1236-9.</w:t>
      </w:r>
      <w:bookmarkEnd w:id="23"/>
    </w:p>
    <w:p w14:paraId="30E61BB8" w14:textId="77777777" w:rsidR="00E6184A" w:rsidRPr="00E6184A" w:rsidRDefault="00E6184A" w:rsidP="00E6184A">
      <w:pPr>
        <w:pStyle w:val="EndNoteBibliography"/>
        <w:spacing w:after="0"/>
      </w:pPr>
      <w:bookmarkStart w:id="24" w:name="_ENREF_24"/>
      <w:r w:rsidRPr="00E6184A">
        <w:t>24.</w:t>
      </w:r>
      <w:r w:rsidRPr="00E6184A">
        <w:tab/>
        <w:t xml:space="preserve">Freeman K, Woods E, Welsby S et al. Biofilm evidence and the microbial diversity of horse wounds. </w:t>
      </w:r>
      <w:r w:rsidRPr="00E6184A">
        <w:rPr>
          <w:i/>
        </w:rPr>
        <w:t xml:space="preserve">Canadian journal of microbiology </w:t>
      </w:r>
      <w:r w:rsidRPr="00E6184A">
        <w:t xml:space="preserve">2009; </w:t>
      </w:r>
      <w:r w:rsidRPr="00E6184A">
        <w:rPr>
          <w:b/>
        </w:rPr>
        <w:t>55</w:t>
      </w:r>
      <w:r w:rsidRPr="00E6184A">
        <w:t>: 197-202.</w:t>
      </w:r>
      <w:bookmarkEnd w:id="24"/>
    </w:p>
    <w:p w14:paraId="153EAA54" w14:textId="77777777" w:rsidR="00E6184A" w:rsidRPr="00E6184A" w:rsidRDefault="00E6184A" w:rsidP="00E6184A">
      <w:pPr>
        <w:pStyle w:val="EndNoteBibliography"/>
        <w:spacing w:after="0"/>
      </w:pPr>
      <w:bookmarkStart w:id="25" w:name="_ENREF_25"/>
      <w:r w:rsidRPr="00E6184A">
        <w:t>25.</w:t>
      </w:r>
      <w:r w:rsidRPr="00E6184A">
        <w:tab/>
        <w:t xml:space="preserve">Westgate SJ, Percival SL, Knottenbelt DC et al. Microbiology of equine wounds and evidence of bacterial biofilms. </w:t>
      </w:r>
      <w:r w:rsidRPr="00E6184A">
        <w:rPr>
          <w:i/>
        </w:rPr>
        <w:t xml:space="preserve">Veterinary microbiology </w:t>
      </w:r>
      <w:r w:rsidRPr="00E6184A">
        <w:t xml:space="preserve">2011; </w:t>
      </w:r>
      <w:r w:rsidRPr="00E6184A">
        <w:rPr>
          <w:b/>
        </w:rPr>
        <w:t>150</w:t>
      </w:r>
      <w:r w:rsidRPr="00E6184A">
        <w:t>: 152-9.</w:t>
      </w:r>
      <w:bookmarkEnd w:id="25"/>
    </w:p>
    <w:p w14:paraId="7DA5AD28" w14:textId="77777777" w:rsidR="00E6184A" w:rsidRPr="00E6184A" w:rsidRDefault="00E6184A" w:rsidP="00E6184A">
      <w:pPr>
        <w:pStyle w:val="EndNoteBibliography"/>
        <w:spacing w:after="0"/>
      </w:pPr>
      <w:bookmarkStart w:id="26" w:name="_ENREF_26"/>
      <w:r w:rsidRPr="00E6184A">
        <w:t>26.</w:t>
      </w:r>
      <w:r w:rsidRPr="00E6184A">
        <w:tab/>
        <w:t xml:space="preserve">Barton MH, Parviainen A, Norton N. Polymyxin B protects horses against induced endotoxaemia in vivo. </w:t>
      </w:r>
      <w:r w:rsidRPr="00E6184A">
        <w:rPr>
          <w:i/>
        </w:rPr>
        <w:t xml:space="preserve">Equine veterinary journal </w:t>
      </w:r>
      <w:r w:rsidRPr="00E6184A">
        <w:t xml:space="preserve">2004; </w:t>
      </w:r>
      <w:r w:rsidRPr="00E6184A">
        <w:rPr>
          <w:b/>
        </w:rPr>
        <w:t>36</w:t>
      </w:r>
      <w:r w:rsidRPr="00E6184A">
        <w:t>: 397-401.</w:t>
      </w:r>
      <w:bookmarkEnd w:id="26"/>
    </w:p>
    <w:p w14:paraId="2D80C244" w14:textId="77777777" w:rsidR="00E6184A" w:rsidRPr="00E6184A" w:rsidRDefault="00E6184A" w:rsidP="00E6184A">
      <w:pPr>
        <w:pStyle w:val="EndNoteBibliography"/>
        <w:spacing w:after="0"/>
      </w:pPr>
      <w:bookmarkStart w:id="27" w:name="_ENREF_27"/>
      <w:r w:rsidRPr="00E6184A">
        <w:t>27.</w:t>
      </w:r>
      <w:r w:rsidRPr="00E6184A">
        <w:tab/>
        <w:t xml:space="preserve">Sykes BW, Furr MO. Equine endotoxaemia--a state-of-the-art review of therapy. </w:t>
      </w:r>
      <w:r w:rsidRPr="00E6184A">
        <w:rPr>
          <w:i/>
        </w:rPr>
        <w:t xml:space="preserve">Australian veterinary journal </w:t>
      </w:r>
      <w:r w:rsidRPr="00E6184A">
        <w:t xml:space="preserve">2005; </w:t>
      </w:r>
      <w:r w:rsidRPr="00E6184A">
        <w:rPr>
          <w:b/>
        </w:rPr>
        <w:t>83</w:t>
      </w:r>
      <w:r w:rsidRPr="00E6184A">
        <w:t>: 45-50.</w:t>
      </w:r>
      <w:bookmarkEnd w:id="27"/>
    </w:p>
    <w:p w14:paraId="60F90C16" w14:textId="77777777" w:rsidR="00E6184A" w:rsidRPr="00E6184A" w:rsidRDefault="00E6184A" w:rsidP="00E6184A">
      <w:pPr>
        <w:pStyle w:val="EndNoteBibliography"/>
        <w:spacing w:after="0"/>
      </w:pPr>
      <w:bookmarkStart w:id="28" w:name="_ENREF_28"/>
      <w:r w:rsidRPr="00E6184A">
        <w:t>28.</w:t>
      </w:r>
      <w:r w:rsidRPr="00E6184A">
        <w:tab/>
        <w:t xml:space="preserve">Hirakawa Y, Sasaki H, Kawamoto E et al. Prevalence and analysis of Pseudomonas aeruginosa in chinchillas. </w:t>
      </w:r>
      <w:r w:rsidRPr="00E6184A">
        <w:rPr>
          <w:i/>
        </w:rPr>
        <w:t xml:space="preserve">BMC veterinary research </w:t>
      </w:r>
      <w:r w:rsidRPr="00E6184A">
        <w:t xml:space="preserve">2010; </w:t>
      </w:r>
      <w:r w:rsidRPr="00E6184A">
        <w:rPr>
          <w:b/>
        </w:rPr>
        <w:t>6</w:t>
      </w:r>
      <w:r w:rsidRPr="00E6184A">
        <w:t>: 52.</w:t>
      </w:r>
      <w:bookmarkEnd w:id="28"/>
    </w:p>
    <w:p w14:paraId="2E68B4BF" w14:textId="77777777" w:rsidR="00E6184A" w:rsidRPr="00E6184A" w:rsidRDefault="00E6184A" w:rsidP="00E6184A">
      <w:pPr>
        <w:pStyle w:val="EndNoteBibliography"/>
        <w:spacing w:after="0"/>
      </w:pPr>
      <w:bookmarkStart w:id="29" w:name="_ENREF_29"/>
      <w:r w:rsidRPr="00E6184A">
        <w:t>29.</w:t>
      </w:r>
      <w:r w:rsidRPr="00E6184A">
        <w:tab/>
        <w:t xml:space="preserve">Agency EM. Sales of veterinary antimicrobial agents in 30 European countries in 2016. </w:t>
      </w:r>
      <w:r w:rsidRPr="00E6184A">
        <w:rPr>
          <w:i/>
        </w:rPr>
        <w:t>Trends from 2010 to 2016</w:t>
      </w:r>
      <w:r w:rsidRPr="00E6184A">
        <w:t>, 2018.</w:t>
      </w:r>
      <w:bookmarkEnd w:id="29"/>
    </w:p>
    <w:p w14:paraId="3D9C357E" w14:textId="77777777" w:rsidR="00E6184A" w:rsidRPr="00E6184A" w:rsidRDefault="00E6184A" w:rsidP="00E6184A">
      <w:pPr>
        <w:pStyle w:val="EndNoteBibliography"/>
        <w:spacing w:after="0"/>
      </w:pPr>
      <w:bookmarkStart w:id="30" w:name="_ENREF_30"/>
      <w:r w:rsidRPr="00E6184A">
        <w:t>30.</w:t>
      </w:r>
      <w:r w:rsidRPr="00E6184A">
        <w:tab/>
        <w:t xml:space="preserve">Mateus A, Brodbelt DC, Barber N et al. Antimicrobial usage in dogs and cats in first opinion veterinary practices in the UK. </w:t>
      </w:r>
      <w:r w:rsidRPr="00E6184A">
        <w:rPr>
          <w:i/>
        </w:rPr>
        <w:t xml:space="preserve">The Journal of small animal practice </w:t>
      </w:r>
      <w:r w:rsidRPr="00E6184A">
        <w:t xml:space="preserve">2011; </w:t>
      </w:r>
      <w:r w:rsidRPr="00E6184A">
        <w:rPr>
          <w:b/>
        </w:rPr>
        <w:t>52</w:t>
      </w:r>
      <w:r w:rsidRPr="00E6184A">
        <w:t>: 515-21.</w:t>
      </w:r>
      <w:bookmarkEnd w:id="30"/>
    </w:p>
    <w:p w14:paraId="69D7BD55" w14:textId="77777777" w:rsidR="00E6184A" w:rsidRPr="00E6184A" w:rsidRDefault="00E6184A" w:rsidP="00E6184A">
      <w:pPr>
        <w:pStyle w:val="EndNoteBibliography"/>
        <w:spacing w:after="0"/>
      </w:pPr>
      <w:bookmarkStart w:id="31" w:name="_ENREF_31"/>
      <w:r w:rsidRPr="00E6184A">
        <w:t>31.</w:t>
      </w:r>
      <w:r w:rsidRPr="00E6184A">
        <w:tab/>
        <w:t xml:space="preserve">Hughes LA, Pinchbeck G, Callaby R et al. Antimicrobial prescribing practice in UK equine veterinary practice. </w:t>
      </w:r>
      <w:r w:rsidRPr="00E6184A">
        <w:rPr>
          <w:i/>
        </w:rPr>
        <w:t xml:space="preserve">Equine veterinary journal </w:t>
      </w:r>
      <w:r w:rsidRPr="00E6184A">
        <w:t xml:space="preserve">2013; </w:t>
      </w:r>
      <w:r w:rsidRPr="00E6184A">
        <w:rPr>
          <w:b/>
        </w:rPr>
        <w:t>45</w:t>
      </w:r>
      <w:r w:rsidRPr="00E6184A">
        <w:t>: 141-7.</w:t>
      </w:r>
      <w:bookmarkEnd w:id="31"/>
    </w:p>
    <w:p w14:paraId="4431A9E8" w14:textId="77777777" w:rsidR="00E6184A" w:rsidRPr="00E6184A" w:rsidRDefault="00E6184A" w:rsidP="00E6184A">
      <w:pPr>
        <w:pStyle w:val="EndNoteBibliography"/>
        <w:spacing w:after="0"/>
      </w:pPr>
      <w:bookmarkStart w:id="32" w:name="_ENREF_32"/>
      <w:r w:rsidRPr="00E6184A">
        <w:t>32.</w:t>
      </w:r>
      <w:r w:rsidRPr="00E6184A">
        <w:tab/>
        <w:t xml:space="preserve">Hughes LA, Williams N, Clegg P et al. Cross-sectional survey of antimicrobial prescribing patterns in UK small animal veterinary practice. </w:t>
      </w:r>
      <w:r w:rsidRPr="00E6184A">
        <w:rPr>
          <w:i/>
        </w:rPr>
        <w:t xml:space="preserve">Preventive veterinary medicine </w:t>
      </w:r>
      <w:r w:rsidRPr="00E6184A">
        <w:t xml:space="preserve">2012; </w:t>
      </w:r>
      <w:r w:rsidRPr="00E6184A">
        <w:rPr>
          <w:b/>
        </w:rPr>
        <w:t>104</w:t>
      </w:r>
      <w:r w:rsidRPr="00E6184A">
        <w:t>: 309-16.</w:t>
      </w:r>
      <w:bookmarkEnd w:id="32"/>
    </w:p>
    <w:p w14:paraId="0162D9E8" w14:textId="77777777" w:rsidR="00E6184A" w:rsidRPr="00E6184A" w:rsidRDefault="00E6184A" w:rsidP="00E6184A">
      <w:pPr>
        <w:pStyle w:val="EndNoteBibliography"/>
        <w:spacing w:after="0"/>
      </w:pPr>
      <w:bookmarkStart w:id="33" w:name="_ENREF_33"/>
      <w:r w:rsidRPr="00E6184A">
        <w:t>33.</w:t>
      </w:r>
      <w:r w:rsidRPr="00E6184A">
        <w:tab/>
        <w:t xml:space="preserve">Skiada A, Markogiannakis A, Plachouras D et al. Adaptive resistance to cationic compounds in Pseudomonas aeruginosa. </w:t>
      </w:r>
      <w:r w:rsidRPr="00E6184A">
        <w:rPr>
          <w:i/>
        </w:rPr>
        <w:t xml:space="preserve">International journal of antimicrobial agents </w:t>
      </w:r>
      <w:r w:rsidRPr="00E6184A">
        <w:t xml:space="preserve">2011; </w:t>
      </w:r>
      <w:r w:rsidRPr="00E6184A">
        <w:rPr>
          <w:b/>
        </w:rPr>
        <w:t>37</w:t>
      </w:r>
      <w:r w:rsidRPr="00E6184A">
        <w:t>: 187-93.</w:t>
      </w:r>
      <w:bookmarkEnd w:id="33"/>
    </w:p>
    <w:p w14:paraId="7DD26C6F" w14:textId="77777777" w:rsidR="00E6184A" w:rsidRPr="00E6184A" w:rsidRDefault="00E6184A" w:rsidP="00E6184A">
      <w:pPr>
        <w:pStyle w:val="EndNoteBibliography"/>
        <w:spacing w:after="0"/>
      </w:pPr>
      <w:bookmarkStart w:id="34" w:name="_ENREF_34"/>
      <w:r w:rsidRPr="00E6184A">
        <w:t>34.</w:t>
      </w:r>
      <w:r w:rsidRPr="00E6184A">
        <w:tab/>
        <w:t xml:space="preserve">Moore RA, Chan L, Hancock RE. Evidence for two distinct mechanisms of resistance to polymyxin B in Pseudomonas aeruginosa. </w:t>
      </w:r>
      <w:r w:rsidRPr="00E6184A">
        <w:rPr>
          <w:i/>
        </w:rPr>
        <w:t xml:space="preserve">Antimicrobial agents and chemotherapy </w:t>
      </w:r>
      <w:r w:rsidRPr="00E6184A">
        <w:t xml:space="preserve">1984; </w:t>
      </w:r>
      <w:r w:rsidRPr="00E6184A">
        <w:rPr>
          <w:b/>
        </w:rPr>
        <w:t>26</w:t>
      </w:r>
      <w:r w:rsidRPr="00E6184A">
        <w:t>: 539-45.</w:t>
      </w:r>
      <w:bookmarkEnd w:id="34"/>
    </w:p>
    <w:p w14:paraId="44CB442B" w14:textId="77777777" w:rsidR="00E6184A" w:rsidRPr="00E6184A" w:rsidRDefault="00E6184A" w:rsidP="00E6184A">
      <w:pPr>
        <w:pStyle w:val="EndNoteBibliography"/>
        <w:spacing w:after="0"/>
      </w:pPr>
      <w:bookmarkStart w:id="35" w:name="_ENREF_35"/>
      <w:r w:rsidRPr="00E6184A">
        <w:t>35.</w:t>
      </w:r>
      <w:r w:rsidRPr="00E6184A">
        <w:tab/>
        <w:t xml:space="preserve">Jeannot K, Bolard A, Plesiat P. Resistance to polymyxins in Gram-negative organisms. </w:t>
      </w:r>
      <w:r w:rsidRPr="00E6184A">
        <w:rPr>
          <w:i/>
        </w:rPr>
        <w:t xml:space="preserve">Int J Antimicrob Agents </w:t>
      </w:r>
      <w:r w:rsidRPr="00E6184A">
        <w:t xml:space="preserve">2017; </w:t>
      </w:r>
      <w:r w:rsidRPr="00E6184A">
        <w:rPr>
          <w:b/>
        </w:rPr>
        <w:t>49</w:t>
      </w:r>
      <w:r w:rsidRPr="00E6184A">
        <w:t>: 526-35.</w:t>
      </w:r>
      <w:bookmarkEnd w:id="35"/>
    </w:p>
    <w:p w14:paraId="55F9FFAE" w14:textId="77777777" w:rsidR="00E6184A" w:rsidRPr="00E6184A" w:rsidRDefault="00E6184A" w:rsidP="00E6184A">
      <w:pPr>
        <w:pStyle w:val="EndNoteBibliography"/>
        <w:spacing w:after="0"/>
      </w:pPr>
      <w:bookmarkStart w:id="36" w:name="_ENREF_36"/>
      <w:r w:rsidRPr="00E6184A">
        <w:lastRenderedPageBreak/>
        <w:t>36.</w:t>
      </w:r>
      <w:r w:rsidRPr="00E6184A">
        <w:tab/>
        <w:t xml:space="preserve">Fernandez L, Alvarez-Ortega C, Wiegand I et al. Characterization of the polymyxin B resistome of Pseudomonas aeruginosa. </w:t>
      </w:r>
      <w:r w:rsidRPr="00E6184A">
        <w:rPr>
          <w:i/>
        </w:rPr>
        <w:t xml:space="preserve">Antimicrobial agents and chemotherapy </w:t>
      </w:r>
      <w:r w:rsidRPr="00E6184A">
        <w:t xml:space="preserve">2013; </w:t>
      </w:r>
      <w:r w:rsidRPr="00E6184A">
        <w:rPr>
          <w:b/>
        </w:rPr>
        <w:t>57</w:t>
      </w:r>
      <w:r w:rsidRPr="00E6184A">
        <w:t>: 110-9.</w:t>
      </w:r>
      <w:bookmarkEnd w:id="36"/>
    </w:p>
    <w:p w14:paraId="6753E8E3" w14:textId="77777777" w:rsidR="00E6184A" w:rsidRPr="00E6184A" w:rsidRDefault="00E6184A" w:rsidP="00E6184A">
      <w:pPr>
        <w:pStyle w:val="EndNoteBibliography"/>
        <w:spacing w:after="0"/>
      </w:pPr>
      <w:bookmarkStart w:id="37" w:name="_ENREF_37"/>
      <w:r w:rsidRPr="00E6184A">
        <w:t>37.</w:t>
      </w:r>
      <w:r w:rsidRPr="00E6184A">
        <w:tab/>
        <w:t xml:space="preserve">Kim Y, Bae IK, Lee H et al. In vivo emergence of colistin resistance in Acinetobacter baumannii clinical isolates of sequence type 357 during colistin treatment. </w:t>
      </w:r>
      <w:r w:rsidRPr="00E6184A">
        <w:rPr>
          <w:i/>
        </w:rPr>
        <w:t xml:space="preserve">Diagnostic microbiology and infectious disease </w:t>
      </w:r>
      <w:r w:rsidRPr="00E6184A">
        <w:t xml:space="preserve">2014; </w:t>
      </w:r>
      <w:r w:rsidRPr="00E6184A">
        <w:rPr>
          <w:b/>
        </w:rPr>
        <w:t>79</w:t>
      </w:r>
      <w:r w:rsidRPr="00E6184A">
        <w:t>: 362-6.</w:t>
      </w:r>
      <w:bookmarkEnd w:id="37"/>
    </w:p>
    <w:p w14:paraId="1EE285FB" w14:textId="77777777" w:rsidR="00E6184A" w:rsidRPr="00E6184A" w:rsidRDefault="00E6184A" w:rsidP="00E6184A">
      <w:pPr>
        <w:pStyle w:val="EndNoteBibliography"/>
        <w:spacing w:after="0"/>
      </w:pPr>
      <w:bookmarkStart w:id="38" w:name="_ENREF_38"/>
      <w:r w:rsidRPr="00E6184A">
        <w:t>38.</w:t>
      </w:r>
      <w:r w:rsidRPr="00E6184A">
        <w:tab/>
        <w:t xml:space="preserve">Meletis G, Skoura L. Polymyxin Resistance Mechanisms: From Intrinsic Resistance to Mcr Genes. </w:t>
      </w:r>
      <w:r w:rsidRPr="00E6184A">
        <w:rPr>
          <w:i/>
        </w:rPr>
        <w:t xml:space="preserve">Recent Pat Antiinfect Drug Discov </w:t>
      </w:r>
      <w:r w:rsidRPr="00E6184A">
        <w:t xml:space="preserve">2018; </w:t>
      </w:r>
      <w:r w:rsidRPr="00E6184A">
        <w:rPr>
          <w:b/>
        </w:rPr>
        <w:t>13</w:t>
      </w:r>
      <w:r w:rsidRPr="00E6184A">
        <w:t>: 198-206.</w:t>
      </w:r>
      <w:bookmarkEnd w:id="38"/>
    </w:p>
    <w:p w14:paraId="4F086160" w14:textId="77777777" w:rsidR="00E6184A" w:rsidRPr="00E6184A" w:rsidRDefault="00E6184A" w:rsidP="00E6184A">
      <w:pPr>
        <w:pStyle w:val="EndNoteBibliography"/>
        <w:spacing w:after="0"/>
      </w:pPr>
      <w:bookmarkStart w:id="39" w:name="_ENREF_39"/>
      <w:r w:rsidRPr="00E6184A">
        <w:t>39.</w:t>
      </w:r>
      <w:r w:rsidRPr="00E6184A">
        <w:tab/>
        <w:t xml:space="preserve">Moore JE, Elborn JS. Implications for colistin use in patients with cystic fibrosis (CF): letter in response to "Prophylactic and metaphylactic antimicrobial use in Belgian fattening pig herds" by Callens et al. [Prev. Vet. Med. 106 (2012) 53-62]. </w:t>
      </w:r>
      <w:r w:rsidRPr="00E6184A">
        <w:rPr>
          <w:i/>
        </w:rPr>
        <w:t xml:space="preserve">Preventive veterinary medicine </w:t>
      </w:r>
      <w:r w:rsidRPr="00E6184A">
        <w:t xml:space="preserve">2012; </w:t>
      </w:r>
      <w:r w:rsidRPr="00E6184A">
        <w:rPr>
          <w:b/>
        </w:rPr>
        <w:t>107</w:t>
      </w:r>
      <w:r w:rsidRPr="00E6184A">
        <w:t>: 286-7; author reply 8-90.</w:t>
      </w:r>
      <w:bookmarkEnd w:id="39"/>
    </w:p>
    <w:p w14:paraId="6E1A3C03" w14:textId="77777777" w:rsidR="00E6184A" w:rsidRPr="00E6184A" w:rsidRDefault="00E6184A" w:rsidP="00E6184A">
      <w:pPr>
        <w:pStyle w:val="EndNoteBibliography"/>
        <w:spacing w:after="0"/>
      </w:pPr>
      <w:bookmarkStart w:id="40" w:name="_ENREF_40"/>
      <w:r w:rsidRPr="00E6184A">
        <w:t>40.</w:t>
      </w:r>
      <w:r w:rsidRPr="00E6184A">
        <w:tab/>
        <w:t xml:space="preserve">Mohan K, Fothergill JL, Storrar J et al. Transmission of Pseudomonas aeruginosa epidemic strain from a patient with cystic fibrosis to a pet cat. </w:t>
      </w:r>
      <w:r w:rsidRPr="00E6184A">
        <w:rPr>
          <w:i/>
        </w:rPr>
        <w:t xml:space="preserve">Thorax </w:t>
      </w:r>
      <w:r w:rsidRPr="00E6184A">
        <w:t xml:space="preserve">2008; </w:t>
      </w:r>
      <w:r w:rsidRPr="00E6184A">
        <w:rPr>
          <w:b/>
        </w:rPr>
        <w:t>63</w:t>
      </w:r>
      <w:r w:rsidRPr="00E6184A">
        <w:t>: 839-40.</w:t>
      </w:r>
      <w:bookmarkEnd w:id="40"/>
    </w:p>
    <w:p w14:paraId="3A50A9ED" w14:textId="77777777" w:rsidR="00E6184A" w:rsidRPr="00E6184A" w:rsidRDefault="00E6184A" w:rsidP="00E6184A">
      <w:pPr>
        <w:pStyle w:val="EndNoteBibliography"/>
        <w:spacing w:after="0"/>
      </w:pPr>
      <w:bookmarkStart w:id="41" w:name="_ENREF_41"/>
      <w:r w:rsidRPr="00E6184A">
        <w:t>41.</w:t>
      </w:r>
      <w:r w:rsidRPr="00E6184A">
        <w:tab/>
        <w:t xml:space="preserve">Guardabassi L, Schwarz S, Lloyd DH. Pet animals as reservoirs of antimicrobial-resistant bacteria. </w:t>
      </w:r>
      <w:r w:rsidRPr="00E6184A">
        <w:rPr>
          <w:i/>
        </w:rPr>
        <w:t xml:space="preserve">The Journal of antimicrobial chemotherapy </w:t>
      </w:r>
      <w:r w:rsidRPr="00E6184A">
        <w:t xml:space="preserve">2004; </w:t>
      </w:r>
      <w:r w:rsidRPr="00E6184A">
        <w:rPr>
          <w:b/>
        </w:rPr>
        <w:t>54</w:t>
      </w:r>
      <w:r w:rsidRPr="00E6184A">
        <w:t>: 321-32.</w:t>
      </w:r>
      <w:bookmarkEnd w:id="41"/>
    </w:p>
    <w:p w14:paraId="153D4A4A" w14:textId="77777777" w:rsidR="00E6184A" w:rsidRPr="00E6184A" w:rsidRDefault="00E6184A" w:rsidP="00E6184A">
      <w:pPr>
        <w:pStyle w:val="EndNoteBibliography"/>
        <w:spacing w:after="0"/>
      </w:pPr>
      <w:bookmarkStart w:id="42" w:name="_ENREF_42"/>
      <w:r w:rsidRPr="00E6184A">
        <w:t>42.</w:t>
      </w:r>
      <w:r w:rsidRPr="00E6184A">
        <w:tab/>
        <w:t xml:space="preserve">Wang Y, Wang X, Schwarz S et al. IMP-45-producing multidrug-resistant Pseudomonas aeruginosa of canine origin. </w:t>
      </w:r>
      <w:r w:rsidRPr="00E6184A">
        <w:rPr>
          <w:i/>
        </w:rPr>
        <w:t xml:space="preserve">The Journal of antimicrobial chemotherapy </w:t>
      </w:r>
      <w:r w:rsidRPr="00E6184A">
        <w:t xml:space="preserve">2014; </w:t>
      </w:r>
      <w:r w:rsidRPr="00E6184A">
        <w:rPr>
          <w:b/>
        </w:rPr>
        <w:t>69</w:t>
      </w:r>
      <w:r w:rsidRPr="00E6184A">
        <w:t>: 2579-81.</w:t>
      </w:r>
      <w:bookmarkEnd w:id="42"/>
    </w:p>
    <w:p w14:paraId="401E5B06" w14:textId="77777777" w:rsidR="00E6184A" w:rsidRPr="00E6184A" w:rsidRDefault="00E6184A" w:rsidP="00E6184A">
      <w:pPr>
        <w:pStyle w:val="EndNoteBibliography"/>
        <w:spacing w:after="0"/>
      </w:pPr>
      <w:bookmarkStart w:id="43" w:name="_ENREF_43"/>
      <w:r w:rsidRPr="00E6184A">
        <w:t>43.</w:t>
      </w:r>
      <w:r w:rsidRPr="00E6184A">
        <w:tab/>
        <w:t xml:space="preserve">Cullen L, Weiser R, Olszak T et al. Phenotypic characterization of an international Pseudomonas aeruginosa reference panel: strains of cystic fibrosis (CF) origin show less in vivo virulence than non-CF strains. </w:t>
      </w:r>
      <w:r w:rsidRPr="00E6184A">
        <w:rPr>
          <w:i/>
        </w:rPr>
        <w:t xml:space="preserve">Microbiology </w:t>
      </w:r>
      <w:r w:rsidRPr="00E6184A">
        <w:t xml:space="preserve">2015; </w:t>
      </w:r>
      <w:r w:rsidRPr="00E6184A">
        <w:rPr>
          <w:b/>
        </w:rPr>
        <w:t>161</w:t>
      </w:r>
      <w:r w:rsidRPr="00E6184A">
        <w:t>: 1961-77.</w:t>
      </w:r>
      <w:bookmarkEnd w:id="43"/>
    </w:p>
    <w:p w14:paraId="4352E147" w14:textId="77777777" w:rsidR="00E6184A" w:rsidRPr="00E6184A" w:rsidRDefault="00E6184A" w:rsidP="00E6184A">
      <w:pPr>
        <w:pStyle w:val="EndNoteBibliography"/>
        <w:spacing w:after="0"/>
      </w:pPr>
      <w:bookmarkStart w:id="44" w:name="_ENREF_44"/>
      <w:r w:rsidRPr="00E6184A">
        <w:t>44.</w:t>
      </w:r>
      <w:r w:rsidRPr="00E6184A">
        <w:tab/>
        <w:t xml:space="preserve">De Soyza A, Hall AJ, Mahenthiralingam E et al. Developing an international Pseudomonas aeruginosa reference panel. </w:t>
      </w:r>
      <w:r w:rsidRPr="00E6184A">
        <w:rPr>
          <w:i/>
        </w:rPr>
        <w:t xml:space="preserve">MicrobiologyOpen </w:t>
      </w:r>
      <w:r w:rsidRPr="00E6184A">
        <w:t xml:space="preserve">2013; </w:t>
      </w:r>
      <w:r w:rsidRPr="00E6184A">
        <w:rPr>
          <w:b/>
        </w:rPr>
        <w:t>2</w:t>
      </w:r>
      <w:r w:rsidRPr="00E6184A">
        <w:t>: 1010-23.</w:t>
      </w:r>
      <w:bookmarkEnd w:id="44"/>
    </w:p>
    <w:p w14:paraId="5AB0276B" w14:textId="77777777" w:rsidR="00E6184A" w:rsidRPr="00E6184A" w:rsidRDefault="00E6184A" w:rsidP="00E6184A">
      <w:pPr>
        <w:pStyle w:val="EndNoteBibliography"/>
        <w:spacing w:after="0"/>
      </w:pPr>
      <w:bookmarkStart w:id="45" w:name="_ENREF_45"/>
      <w:r w:rsidRPr="00E6184A">
        <w:t>45.</w:t>
      </w:r>
      <w:r w:rsidRPr="00E6184A">
        <w:tab/>
        <w:t xml:space="preserve">Testing TECoAS. Breakpoint tables for interpretation of MICs and zone diameters. 2019; </w:t>
      </w:r>
      <w:r w:rsidRPr="00E6184A">
        <w:rPr>
          <w:b/>
        </w:rPr>
        <w:t>9</w:t>
      </w:r>
      <w:r w:rsidRPr="00E6184A">
        <w:t>.</w:t>
      </w:r>
      <w:bookmarkEnd w:id="45"/>
    </w:p>
    <w:p w14:paraId="25588BD0" w14:textId="77777777" w:rsidR="00E6184A" w:rsidRPr="00E6184A" w:rsidRDefault="00E6184A" w:rsidP="00E6184A">
      <w:pPr>
        <w:pStyle w:val="EndNoteBibliography"/>
        <w:spacing w:after="0"/>
      </w:pPr>
      <w:bookmarkStart w:id="46" w:name="_ENREF_46"/>
      <w:r w:rsidRPr="00E6184A">
        <w:t>46.</w:t>
      </w:r>
      <w:r w:rsidRPr="00E6184A">
        <w:tab/>
        <w:t xml:space="preserve">CLSI. </w:t>
      </w:r>
      <w:r w:rsidRPr="00E6184A">
        <w:rPr>
          <w:i/>
        </w:rPr>
        <w:t>Performance standards for antimicrobial susceptibility testing</w:t>
      </w:r>
      <w:r w:rsidRPr="00E6184A">
        <w:t>, 2018.</w:t>
      </w:r>
      <w:bookmarkEnd w:id="46"/>
    </w:p>
    <w:p w14:paraId="678965C5" w14:textId="77777777" w:rsidR="00E6184A" w:rsidRPr="00E6184A" w:rsidRDefault="00E6184A" w:rsidP="00E6184A">
      <w:pPr>
        <w:pStyle w:val="EndNoteBibliography"/>
        <w:spacing w:after="0"/>
      </w:pPr>
      <w:bookmarkStart w:id="47" w:name="_ENREF_47"/>
      <w:r w:rsidRPr="00E6184A">
        <w:t>47.</w:t>
      </w:r>
      <w:r w:rsidRPr="00E6184A">
        <w:tab/>
        <w:t xml:space="preserve">Wiehlmann L, Wagner G, Cramer N et al. Population structure of Pseudomonas aeruginosa. </w:t>
      </w:r>
      <w:r w:rsidRPr="00E6184A">
        <w:rPr>
          <w:i/>
        </w:rPr>
        <w:t xml:space="preserve">Proceedings of the National Academy of Sciences of the United States of America </w:t>
      </w:r>
      <w:r w:rsidRPr="00E6184A">
        <w:t xml:space="preserve">2007; </w:t>
      </w:r>
      <w:r w:rsidRPr="00E6184A">
        <w:rPr>
          <w:b/>
        </w:rPr>
        <w:t>104</w:t>
      </w:r>
      <w:r w:rsidRPr="00E6184A">
        <w:t>: 8101-6.</w:t>
      </w:r>
      <w:bookmarkEnd w:id="47"/>
    </w:p>
    <w:p w14:paraId="49D15130" w14:textId="77777777" w:rsidR="00E6184A" w:rsidRPr="00E6184A" w:rsidRDefault="00E6184A" w:rsidP="00E6184A">
      <w:pPr>
        <w:pStyle w:val="EndNoteBibliography"/>
        <w:spacing w:after="0"/>
      </w:pPr>
      <w:bookmarkStart w:id="48" w:name="_ENREF_48"/>
      <w:r w:rsidRPr="00E6184A">
        <w:t>48.</w:t>
      </w:r>
      <w:r w:rsidRPr="00E6184A">
        <w:tab/>
        <w:t xml:space="preserve">Cramer N, Wiehlmann L, Tummler B. Clonal epidemiology of Pseudomonas aeruginosa in cystic fibrosis. </w:t>
      </w:r>
      <w:r w:rsidRPr="00E6184A">
        <w:rPr>
          <w:i/>
        </w:rPr>
        <w:t xml:space="preserve">International journal of medical microbiology : IJMM </w:t>
      </w:r>
      <w:r w:rsidRPr="00E6184A">
        <w:t xml:space="preserve">2010; </w:t>
      </w:r>
      <w:r w:rsidRPr="00E6184A">
        <w:rPr>
          <w:b/>
        </w:rPr>
        <w:t>300</w:t>
      </w:r>
      <w:r w:rsidRPr="00E6184A">
        <w:t>: 526-33.</w:t>
      </w:r>
      <w:bookmarkEnd w:id="48"/>
    </w:p>
    <w:p w14:paraId="0EC8AFC7" w14:textId="77777777" w:rsidR="00E6184A" w:rsidRPr="00E6184A" w:rsidRDefault="00E6184A" w:rsidP="00E6184A">
      <w:pPr>
        <w:pStyle w:val="EndNoteBibliography"/>
        <w:spacing w:after="0"/>
      </w:pPr>
      <w:bookmarkStart w:id="49" w:name="_ENREF_49"/>
      <w:r w:rsidRPr="00E6184A">
        <w:t>49.</w:t>
      </w:r>
      <w:r w:rsidRPr="00E6184A">
        <w:tab/>
        <w:t xml:space="preserve">Feil EJ, Li BC, Aanensen DM et al. eBURST: inferring patterns of evolutionary descent among clusters of related bacterial genotypes from multilocus sequence typing data. </w:t>
      </w:r>
      <w:r w:rsidRPr="00E6184A">
        <w:rPr>
          <w:i/>
        </w:rPr>
        <w:t xml:space="preserve">Journal of bacteriology </w:t>
      </w:r>
      <w:r w:rsidRPr="00E6184A">
        <w:t xml:space="preserve">2004; </w:t>
      </w:r>
      <w:r w:rsidRPr="00E6184A">
        <w:rPr>
          <w:b/>
        </w:rPr>
        <w:t>186</w:t>
      </w:r>
      <w:r w:rsidRPr="00E6184A">
        <w:t>: 1518-30.</w:t>
      </w:r>
      <w:bookmarkEnd w:id="49"/>
    </w:p>
    <w:p w14:paraId="7587844A" w14:textId="77777777" w:rsidR="00E6184A" w:rsidRPr="00E6184A" w:rsidRDefault="00E6184A" w:rsidP="00E6184A">
      <w:pPr>
        <w:pStyle w:val="EndNoteBibliography"/>
        <w:spacing w:after="0"/>
      </w:pPr>
      <w:bookmarkStart w:id="50" w:name="_ENREF_50"/>
      <w:r w:rsidRPr="00E6184A">
        <w:t>50.</w:t>
      </w:r>
      <w:r w:rsidRPr="00E6184A">
        <w:tab/>
        <w:t xml:space="preserve">Freschi L, Jeukens J, Kukavica-Ibrulj I et al. Clinical utilization of genomics data produced by the international Pseudomonas aeruginosa consortium. </w:t>
      </w:r>
      <w:r w:rsidRPr="00E6184A">
        <w:rPr>
          <w:i/>
        </w:rPr>
        <w:t xml:space="preserve">Frontiers in Microbiology </w:t>
      </w:r>
      <w:r w:rsidRPr="00E6184A">
        <w:t xml:space="preserve">2015; </w:t>
      </w:r>
      <w:r w:rsidRPr="00E6184A">
        <w:rPr>
          <w:b/>
        </w:rPr>
        <w:t>6</w:t>
      </w:r>
      <w:r w:rsidRPr="00E6184A">
        <w:t>.</w:t>
      </w:r>
      <w:bookmarkEnd w:id="50"/>
    </w:p>
    <w:p w14:paraId="5238493A" w14:textId="77777777" w:rsidR="00E6184A" w:rsidRPr="00E6184A" w:rsidRDefault="00E6184A" w:rsidP="00E6184A">
      <w:pPr>
        <w:pStyle w:val="EndNoteBibliography"/>
        <w:spacing w:after="0"/>
      </w:pPr>
      <w:bookmarkStart w:id="51" w:name="_ENREF_51"/>
      <w:r w:rsidRPr="00E6184A">
        <w:t>51.</w:t>
      </w:r>
      <w:r w:rsidRPr="00E6184A">
        <w:tab/>
        <w:t xml:space="preserve">Coil D, Jospin G, Darling AE. A5-miseq: an updated pipeline to assemble microbial genomes from Illumina MiSeq data. </w:t>
      </w:r>
      <w:r w:rsidRPr="00E6184A">
        <w:rPr>
          <w:i/>
        </w:rPr>
        <w:t xml:space="preserve">Bioinformatics </w:t>
      </w:r>
      <w:r w:rsidRPr="00E6184A">
        <w:t xml:space="preserve">2015; </w:t>
      </w:r>
      <w:r w:rsidRPr="00E6184A">
        <w:rPr>
          <w:b/>
        </w:rPr>
        <w:t>31</w:t>
      </w:r>
      <w:r w:rsidRPr="00E6184A">
        <w:t>: 587-9.</w:t>
      </w:r>
      <w:bookmarkEnd w:id="51"/>
    </w:p>
    <w:p w14:paraId="02DF88D2" w14:textId="77777777" w:rsidR="00E6184A" w:rsidRPr="00E6184A" w:rsidRDefault="00E6184A" w:rsidP="00E6184A">
      <w:pPr>
        <w:pStyle w:val="EndNoteBibliography"/>
        <w:spacing w:after="0"/>
      </w:pPr>
      <w:bookmarkStart w:id="52" w:name="_ENREF_52"/>
      <w:r w:rsidRPr="00E6184A">
        <w:t>52.</w:t>
      </w:r>
      <w:r w:rsidRPr="00E6184A">
        <w:tab/>
        <w:t xml:space="preserve">Seemann T. Prokka: rapid prokaryotic genome annotation. </w:t>
      </w:r>
      <w:r w:rsidRPr="00E6184A">
        <w:rPr>
          <w:i/>
        </w:rPr>
        <w:t xml:space="preserve">Bioinformatics </w:t>
      </w:r>
      <w:r w:rsidRPr="00E6184A">
        <w:t xml:space="preserve">2014; </w:t>
      </w:r>
      <w:r w:rsidRPr="00E6184A">
        <w:rPr>
          <w:b/>
        </w:rPr>
        <w:t>30</w:t>
      </w:r>
      <w:r w:rsidRPr="00E6184A">
        <w:t>: 2068-9.</w:t>
      </w:r>
      <w:bookmarkEnd w:id="52"/>
    </w:p>
    <w:p w14:paraId="4B5BE28A" w14:textId="77777777" w:rsidR="00E6184A" w:rsidRPr="00E6184A" w:rsidRDefault="00E6184A" w:rsidP="00E6184A">
      <w:pPr>
        <w:pStyle w:val="EndNoteBibliography"/>
        <w:spacing w:after="0"/>
      </w:pPr>
      <w:bookmarkStart w:id="53" w:name="_ENREF_53"/>
      <w:r w:rsidRPr="00E6184A">
        <w:t>53.</w:t>
      </w:r>
      <w:r w:rsidRPr="00E6184A">
        <w:tab/>
        <w:t xml:space="preserve">McKenna A, Hanna M, Banks E et al. The Genome Analysis Toolkit: a MapReduce framework for analyzing next-generation DNA sequencing data. </w:t>
      </w:r>
      <w:r w:rsidRPr="00E6184A">
        <w:rPr>
          <w:i/>
        </w:rPr>
        <w:t xml:space="preserve">Genome research </w:t>
      </w:r>
      <w:r w:rsidRPr="00E6184A">
        <w:t xml:space="preserve">2010; </w:t>
      </w:r>
      <w:r w:rsidRPr="00E6184A">
        <w:rPr>
          <w:b/>
        </w:rPr>
        <w:t>20</w:t>
      </w:r>
      <w:r w:rsidRPr="00E6184A">
        <w:t>: 1297-303.</w:t>
      </w:r>
      <w:bookmarkEnd w:id="53"/>
    </w:p>
    <w:p w14:paraId="146C9A09" w14:textId="3C0D5092" w:rsidR="00E6184A" w:rsidRPr="00E6184A" w:rsidRDefault="00E6184A" w:rsidP="00E6184A">
      <w:pPr>
        <w:pStyle w:val="EndNoteBibliography"/>
        <w:spacing w:after="0"/>
      </w:pPr>
      <w:bookmarkStart w:id="54" w:name="_ENREF_54"/>
      <w:r w:rsidRPr="00E6184A">
        <w:lastRenderedPageBreak/>
        <w:t>54.</w:t>
      </w:r>
      <w:r w:rsidRPr="00E6184A">
        <w:tab/>
        <w:t xml:space="preserve">GitHub. </w:t>
      </w:r>
      <w:hyperlink r:id="rId15" w:history="1">
        <w:r w:rsidRPr="00E6184A">
          <w:rPr>
            <w:rStyle w:val="Hyperlink"/>
          </w:rPr>
          <w:t>https://github.com/ekg/vcflib</w:t>
        </w:r>
      </w:hyperlink>
      <w:r w:rsidRPr="00E6184A">
        <w:t xml:space="preserve"> (23 Jul 2015, date last accessed).</w:t>
      </w:r>
      <w:bookmarkEnd w:id="54"/>
    </w:p>
    <w:p w14:paraId="2216D628" w14:textId="77777777" w:rsidR="00E6184A" w:rsidRPr="00E6184A" w:rsidRDefault="00E6184A" w:rsidP="00E6184A">
      <w:pPr>
        <w:pStyle w:val="EndNoteBibliography"/>
        <w:spacing w:after="0"/>
      </w:pPr>
      <w:bookmarkStart w:id="55" w:name="_ENREF_55"/>
      <w:r w:rsidRPr="00E6184A">
        <w:t>55.</w:t>
      </w:r>
      <w:r w:rsidRPr="00E6184A">
        <w:tab/>
        <w:t xml:space="preserve">Kos VN, Deraspe M, McLaughlin RE et al. The resistome of Pseudomonas aeruginosa in relationship to phenotypic susceptibility. </w:t>
      </w:r>
      <w:r w:rsidRPr="00E6184A">
        <w:rPr>
          <w:i/>
        </w:rPr>
        <w:t xml:space="preserve">Antimicrob Agents Chemother </w:t>
      </w:r>
      <w:r w:rsidRPr="00E6184A">
        <w:t xml:space="preserve">2015; </w:t>
      </w:r>
      <w:r w:rsidRPr="00E6184A">
        <w:rPr>
          <w:b/>
        </w:rPr>
        <w:t>59</w:t>
      </w:r>
      <w:r w:rsidRPr="00E6184A">
        <w:t>: 427-36.</w:t>
      </w:r>
      <w:bookmarkEnd w:id="55"/>
    </w:p>
    <w:p w14:paraId="41560537" w14:textId="77777777" w:rsidR="00E6184A" w:rsidRPr="00E6184A" w:rsidRDefault="00E6184A" w:rsidP="00E6184A">
      <w:pPr>
        <w:pStyle w:val="EndNoteBibliography"/>
        <w:spacing w:after="0"/>
      </w:pPr>
      <w:bookmarkStart w:id="56" w:name="_ENREF_56"/>
      <w:r w:rsidRPr="00E6184A">
        <w:t>56.</w:t>
      </w:r>
      <w:r w:rsidRPr="00E6184A">
        <w:tab/>
        <w:t xml:space="preserve">Winsor GL, Lam DK, Fleming L et al. Pseudomonas Genome Database: improved comparative analysis and population genomics capability for Pseudomonas genomes. </w:t>
      </w:r>
      <w:r w:rsidRPr="00E6184A">
        <w:rPr>
          <w:i/>
        </w:rPr>
        <w:t xml:space="preserve">Nucleic acids research </w:t>
      </w:r>
      <w:r w:rsidRPr="00E6184A">
        <w:t xml:space="preserve">2011; </w:t>
      </w:r>
      <w:r w:rsidRPr="00E6184A">
        <w:rPr>
          <w:b/>
        </w:rPr>
        <w:t>39</w:t>
      </w:r>
      <w:r w:rsidRPr="00E6184A">
        <w:t>: D596-600.</w:t>
      </w:r>
      <w:bookmarkEnd w:id="56"/>
    </w:p>
    <w:p w14:paraId="73A336D4" w14:textId="77777777" w:rsidR="00E6184A" w:rsidRPr="00E6184A" w:rsidRDefault="00E6184A" w:rsidP="00E6184A">
      <w:pPr>
        <w:pStyle w:val="EndNoteBibliography"/>
        <w:spacing w:after="0"/>
      </w:pPr>
      <w:bookmarkStart w:id="57" w:name="_ENREF_57"/>
      <w:r w:rsidRPr="00E6184A">
        <w:t>57.</w:t>
      </w:r>
      <w:r w:rsidRPr="00E6184A">
        <w:tab/>
        <w:t xml:space="preserve">Laing C, Buchanan C, Taboada EN et al. Pan-genome sequence analysis using Panseq: an online tool for the rapid analysis of core and accessory genomic regions. </w:t>
      </w:r>
      <w:r w:rsidRPr="00E6184A">
        <w:rPr>
          <w:i/>
        </w:rPr>
        <w:t xml:space="preserve">BMC bioinformatics </w:t>
      </w:r>
      <w:r w:rsidRPr="00E6184A">
        <w:t xml:space="preserve">2010; </w:t>
      </w:r>
      <w:r w:rsidRPr="00E6184A">
        <w:rPr>
          <w:b/>
        </w:rPr>
        <w:t>11</w:t>
      </w:r>
      <w:r w:rsidRPr="00E6184A">
        <w:t>: 461.</w:t>
      </w:r>
      <w:bookmarkEnd w:id="57"/>
    </w:p>
    <w:p w14:paraId="3440E597" w14:textId="77777777" w:rsidR="00E6184A" w:rsidRPr="00E6184A" w:rsidRDefault="00E6184A" w:rsidP="00E6184A">
      <w:pPr>
        <w:pStyle w:val="EndNoteBibliography"/>
        <w:spacing w:after="0"/>
      </w:pPr>
      <w:bookmarkStart w:id="58" w:name="_ENREF_58"/>
      <w:r w:rsidRPr="00E6184A">
        <w:t>58.</w:t>
      </w:r>
      <w:r w:rsidRPr="00E6184A">
        <w:tab/>
        <w:t xml:space="preserve">Tamura K, Stecher G, Peterson D et al. MEGA6: Molecular Evolutionary Genetics Analysis version 6.0. </w:t>
      </w:r>
      <w:r w:rsidRPr="00E6184A">
        <w:rPr>
          <w:i/>
        </w:rPr>
        <w:t xml:space="preserve">Molecular biology and evolution </w:t>
      </w:r>
      <w:r w:rsidRPr="00E6184A">
        <w:t xml:space="preserve">2013; </w:t>
      </w:r>
      <w:r w:rsidRPr="00E6184A">
        <w:rPr>
          <w:b/>
        </w:rPr>
        <w:t>30</w:t>
      </w:r>
      <w:r w:rsidRPr="00E6184A">
        <w:t>: 2725-9.</w:t>
      </w:r>
      <w:bookmarkEnd w:id="58"/>
    </w:p>
    <w:p w14:paraId="77B8F305" w14:textId="1630D4BC" w:rsidR="00E6184A" w:rsidRPr="00E6184A" w:rsidRDefault="00E6184A" w:rsidP="00E6184A">
      <w:pPr>
        <w:pStyle w:val="EndNoteBibliography"/>
        <w:spacing w:after="0"/>
      </w:pPr>
      <w:bookmarkStart w:id="59" w:name="_ENREF_59"/>
      <w:r w:rsidRPr="00E6184A">
        <w:t>59.</w:t>
      </w:r>
      <w:r w:rsidRPr="00E6184A">
        <w:tab/>
        <w:t xml:space="preserve">Molecularevolution.org. </w:t>
      </w:r>
      <w:hyperlink r:id="rId16" w:history="1">
        <w:r w:rsidRPr="00E6184A">
          <w:rPr>
            <w:rStyle w:val="Hyperlink"/>
          </w:rPr>
          <w:t>http://www.molecularevolution.org/software/phylogenetics/figtree</w:t>
        </w:r>
      </w:hyperlink>
      <w:r w:rsidRPr="00E6184A">
        <w:t xml:space="preserve"> (23 Jul 2015, date last accessed).</w:t>
      </w:r>
      <w:bookmarkEnd w:id="59"/>
    </w:p>
    <w:p w14:paraId="4EAF04A7" w14:textId="77777777" w:rsidR="00E6184A" w:rsidRPr="00E6184A" w:rsidRDefault="00E6184A" w:rsidP="00E6184A">
      <w:pPr>
        <w:pStyle w:val="EndNoteBibliography"/>
        <w:spacing w:after="0"/>
      </w:pPr>
      <w:bookmarkStart w:id="60" w:name="_ENREF_60"/>
      <w:r w:rsidRPr="00E6184A">
        <w:t>60.</w:t>
      </w:r>
      <w:r w:rsidRPr="00E6184A">
        <w:tab/>
        <w:t xml:space="preserve">Camacho C, Coulouris G, Avagyan V et al. BLAST+: architecture and applications. </w:t>
      </w:r>
      <w:r w:rsidRPr="00E6184A">
        <w:rPr>
          <w:i/>
        </w:rPr>
        <w:t xml:space="preserve">BMC bioinformatics </w:t>
      </w:r>
      <w:r w:rsidRPr="00E6184A">
        <w:t xml:space="preserve">2009; </w:t>
      </w:r>
      <w:r w:rsidRPr="00E6184A">
        <w:rPr>
          <w:b/>
        </w:rPr>
        <w:t>10</w:t>
      </w:r>
      <w:r w:rsidRPr="00E6184A">
        <w:t>: 421.</w:t>
      </w:r>
      <w:bookmarkEnd w:id="60"/>
    </w:p>
    <w:p w14:paraId="09249099" w14:textId="77777777" w:rsidR="00E6184A" w:rsidRPr="00E6184A" w:rsidRDefault="00E6184A" w:rsidP="00E6184A">
      <w:pPr>
        <w:pStyle w:val="EndNoteBibliography"/>
        <w:spacing w:after="0"/>
      </w:pPr>
      <w:bookmarkStart w:id="61" w:name="_ENREF_61"/>
      <w:r w:rsidRPr="00E6184A">
        <w:t>61.</w:t>
      </w:r>
      <w:r w:rsidRPr="00E6184A">
        <w:tab/>
        <w:t xml:space="preserve">Bakthavatchalam YD, Pragasam AK, Biswas I et al. Polymyxin susceptibility testing, interpretative breakpoints and resistance mechanisms: An update. </w:t>
      </w:r>
      <w:r w:rsidRPr="00E6184A">
        <w:rPr>
          <w:i/>
        </w:rPr>
        <w:t xml:space="preserve">J Glob Antimicrob Resist </w:t>
      </w:r>
      <w:r w:rsidRPr="00E6184A">
        <w:t xml:space="preserve">2018; </w:t>
      </w:r>
      <w:r w:rsidRPr="00E6184A">
        <w:rPr>
          <w:b/>
        </w:rPr>
        <w:t>12</w:t>
      </w:r>
      <w:r w:rsidRPr="00E6184A">
        <w:t>: 124-36.</w:t>
      </w:r>
      <w:bookmarkEnd w:id="61"/>
    </w:p>
    <w:p w14:paraId="0944A5D0" w14:textId="77777777" w:rsidR="00E6184A" w:rsidRPr="00E6184A" w:rsidRDefault="00E6184A" w:rsidP="00E6184A">
      <w:pPr>
        <w:pStyle w:val="EndNoteBibliography"/>
        <w:spacing w:after="0"/>
      </w:pPr>
      <w:bookmarkStart w:id="62" w:name="_ENREF_62"/>
      <w:r w:rsidRPr="00E6184A">
        <w:t>62.</w:t>
      </w:r>
      <w:r w:rsidRPr="00E6184A">
        <w:tab/>
        <w:t xml:space="preserve">McArthur AG, Waglechner N, Nizam F et al. The comprehensive antibiotic resistance database. </w:t>
      </w:r>
      <w:r w:rsidRPr="00E6184A">
        <w:rPr>
          <w:i/>
        </w:rPr>
        <w:t xml:space="preserve">Antimicrobial agents and chemotherapy </w:t>
      </w:r>
      <w:r w:rsidRPr="00E6184A">
        <w:t xml:space="preserve">2013; </w:t>
      </w:r>
      <w:r w:rsidRPr="00E6184A">
        <w:rPr>
          <w:b/>
        </w:rPr>
        <w:t>57</w:t>
      </w:r>
      <w:r w:rsidRPr="00E6184A">
        <w:t>: 3348-57.</w:t>
      </w:r>
      <w:bookmarkEnd w:id="62"/>
    </w:p>
    <w:p w14:paraId="0C87048B" w14:textId="77777777" w:rsidR="00E6184A" w:rsidRPr="00E6184A" w:rsidRDefault="00E6184A" w:rsidP="00E6184A">
      <w:pPr>
        <w:pStyle w:val="EndNoteBibliography"/>
        <w:spacing w:after="0"/>
      </w:pPr>
      <w:bookmarkStart w:id="63" w:name="_ENREF_63"/>
      <w:r w:rsidRPr="00E6184A">
        <w:t>63.</w:t>
      </w:r>
      <w:r w:rsidRPr="00E6184A">
        <w:tab/>
        <w:t xml:space="preserve">Rosychuk RA. Management of otitis externa. </w:t>
      </w:r>
      <w:r w:rsidRPr="00E6184A">
        <w:rPr>
          <w:i/>
        </w:rPr>
        <w:t xml:space="preserve">The Veterinary clinics of North America Small animal practice </w:t>
      </w:r>
      <w:r w:rsidRPr="00E6184A">
        <w:t xml:space="preserve">1994; </w:t>
      </w:r>
      <w:r w:rsidRPr="00E6184A">
        <w:rPr>
          <w:b/>
        </w:rPr>
        <w:t>24</w:t>
      </w:r>
      <w:r w:rsidRPr="00E6184A">
        <w:t>: 921-52.</w:t>
      </w:r>
      <w:bookmarkEnd w:id="63"/>
    </w:p>
    <w:p w14:paraId="4A2624A3" w14:textId="77777777" w:rsidR="00E6184A" w:rsidRPr="00E6184A" w:rsidRDefault="00E6184A" w:rsidP="00E6184A">
      <w:pPr>
        <w:pStyle w:val="EndNoteBibliography"/>
        <w:spacing w:after="0"/>
      </w:pPr>
      <w:bookmarkStart w:id="64" w:name="_ENREF_64"/>
      <w:r w:rsidRPr="00E6184A">
        <w:t>64.</w:t>
      </w:r>
      <w:r w:rsidRPr="00E6184A">
        <w:tab/>
        <w:t xml:space="preserve">Bugden DL. Identification and antibiotic susceptibility of bacterial isolates from dogs with otitis externa in Australia. </w:t>
      </w:r>
      <w:r w:rsidRPr="00E6184A">
        <w:rPr>
          <w:i/>
        </w:rPr>
        <w:t xml:space="preserve">Australian veterinary journal </w:t>
      </w:r>
      <w:r w:rsidRPr="00E6184A">
        <w:t xml:space="preserve">2013; </w:t>
      </w:r>
      <w:r w:rsidRPr="00E6184A">
        <w:rPr>
          <w:b/>
        </w:rPr>
        <w:t>91</w:t>
      </w:r>
      <w:r w:rsidRPr="00E6184A">
        <w:t>: 43-6.</w:t>
      </w:r>
      <w:bookmarkEnd w:id="64"/>
    </w:p>
    <w:p w14:paraId="3D11751A" w14:textId="77777777" w:rsidR="00E6184A" w:rsidRPr="00E6184A" w:rsidRDefault="00E6184A" w:rsidP="00E6184A">
      <w:pPr>
        <w:pStyle w:val="EndNoteBibliography"/>
        <w:spacing w:after="0"/>
      </w:pPr>
      <w:bookmarkStart w:id="65" w:name="_ENREF_65"/>
      <w:r w:rsidRPr="00E6184A">
        <w:t>65.</w:t>
      </w:r>
      <w:r w:rsidRPr="00E6184A">
        <w:tab/>
        <w:t xml:space="preserve">Werners AH. Treatment of endotoxaemia and septicaemia in the equine patient. </w:t>
      </w:r>
      <w:r w:rsidRPr="00E6184A">
        <w:rPr>
          <w:i/>
        </w:rPr>
        <w:t xml:space="preserve">J Vet Pharmacol Ther </w:t>
      </w:r>
      <w:r w:rsidRPr="00E6184A">
        <w:t xml:space="preserve">2017; </w:t>
      </w:r>
      <w:r w:rsidRPr="00E6184A">
        <w:rPr>
          <w:b/>
        </w:rPr>
        <w:t>40</w:t>
      </w:r>
      <w:r w:rsidRPr="00E6184A">
        <w:t>: 1-15.</w:t>
      </w:r>
      <w:bookmarkEnd w:id="65"/>
    </w:p>
    <w:p w14:paraId="1077906A" w14:textId="77777777" w:rsidR="00E6184A" w:rsidRPr="00E6184A" w:rsidRDefault="00E6184A" w:rsidP="00E6184A">
      <w:pPr>
        <w:pStyle w:val="EndNoteBibliography"/>
      </w:pPr>
      <w:bookmarkStart w:id="66" w:name="_ENREF_66"/>
      <w:r w:rsidRPr="00E6184A">
        <w:t>66.</w:t>
      </w:r>
      <w:r w:rsidRPr="00E6184A">
        <w:tab/>
        <w:t xml:space="preserve">Olaitan AO, Morand S, Rolain JM. Mechanisms of polymyxin resistance: acquired and intrinsic resistance in bacteria. </w:t>
      </w:r>
      <w:r w:rsidRPr="00E6184A">
        <w:rPr>
          <w:i/>
        </w:rPr>
        <w:t xml:space="preserve">Frontiers in microbiology </w:t>
      </w:r>
      <w:r w:rsidRPr="00E6184A">
        <w:t xml:space="preserve">2014; </w:t>
      </w:r>
      <w:r w:rsidRPr="00E6184A">
        <w:rPr>
          <w:b/>
        </w:rPr>
        <w:t>5</w:t>
      </w:r>
      <w:r w:rsidRPr="00E6184A">
        <w:t>: 643.</w:t>
      </w:r>
      <w:bookmarkEnd w:id="66"/>
    </w:p>
    <w:p w14:paraId="6C642A80" w14:textId="0E4F3A2D" w:rsidR="001F4E40" w:rsidRPr="000856D9" w:rsidRDefault="005F71BA" w:rsidP="00940339">
      <w:pPr>
        <w:spacing w:line="480" w:lineRule="auto"/>
      </w:pPr>
      <w:r w:rsidRPr="000856D9">
        <w:fldChar w:fldCharType="end"/>
      </w:r>
    </w:p>
    <w:p w14:paraId="59BF58E0" w14:textId="0CA23241" w:rsidR="001F4E40" w:rsidRPr="000856D9" w:rsidRDefault="001F4E40"/>
    <w:sectPr w:rsidR="001F4E40" w:rsidRPr="000856D9" w:rsidSect="00E56594">
      <w:pgSz w:w="11900" w:h="16840"/>
      <w:pgMar w:top="1440" w:right="1797" w:bottom="1440" w:left="1797" w:header="709" w:footer="709"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F49C65" w16cid:durableId="1E9E01BC"/>
  <w16cid:commentId w16cid:paraId="07E7015D" w16cid:durableId="1E9E020F"/>
  <w16cid:commentId w16cid:paraId="671F3031" w16cid:durableId="1E9E04F5"/>
  <w16cid:commentId w16cid:paraId="10D4BA5B" w16cid:durableId="1E9DFDEC"/>
  <w16cid:commentId w16cid:paraId="01F81459" w16cid:durableId="1E9E04B7"/>
  <w16cid:commentId w16cid:paraId="5960B529" w16cid:durableId="1E9E07EB"/>
  <w16cid:commentId w16cid:paraId="5133F887" w16cid:durableId="1E9E0815"/>
  <w16cid:commentId w16cid:paraId="53AF618B" w16cid:durableId="1E9E0A4E"/>
  <w16cid:commentId w16cid:paraId="43337EB5" w16cid:durableId="1E9E0B12"/>
  <w16cid:commentId w16cid:paraId="014C3AF4" w16cid:durableId="1E9E0B8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EB900B" w14:textId="77777777" w:rsidR="008075A4" w:rsidRDefault="008075A4" w:rsidP="00D74F08">
      <w:r>
        <w:separator/>
      </w:r>
    </w:p>
  </w:endnote>
  <w:endnote w:type="continuationSeparator" w:id="0">
    <w:p w14:paraId="6609A6FC" w14:textId="77777777" w:rsidR="008075A4" w:rsidRDefault="008075A4" w:rsidP="00D74F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Times">
    <w:altName w:val="Times New Roman"/>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auto"/>
    <w:pitch w:val="variable"/>
    <w:sig w:usb0="E00002FF" w:usb1="5000785B" w:usb2="00000000" w:usb3="00000000" w:csb0="0000019F" w:csb1="00000000"/>
  </w:font>
  <w:font w:name="Helvetica Neue">
    <w:altName w:val="Times New Roman"/>
    <w:charset w:val="00"/>
    <w:family w:val="auto"/>
    <w:pitch w:val="variable"/>
    <w:sig w:usb0="E50002FF" w:usb1="500079DB" w:usb2="00000010" w:usb3="00000000" w:csb0="00000001" w:csb1="00000000"/>
  </w:font>
  <w:font w:name="Segoe UI">
    <w:panose1 w:val="020B0502040204020203"/>
    <w:charset w:val="00"/>
    <w:family w:val="swiss"/>
    <w:pitch w:val="variable"/>
    <w:sig w:usb0="20002A87" w:usb1="00000000" w:usb2="00000000"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68D8B1" w14:textId="77777777" w:rsidR="008075A4" w:rsidRDefault="008075A4" w:rsidP="00D74F08">
      <w:r>
        <w:separator/>
      </w:r>
    </w:p>
  </w:footnote>
  <w:footnote w:type="continuationSeparator" w:id="0">
    <w:p w14:paraId="4D0AE2D9" w14:textId="77777777" w:rsidR="008075A4" w:rsidRDefault="008075A4" w:rsidP="00D74F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36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7550087"/>
    <w:multiLevelType w:val="hybridMultilevel"/>
    <w:tmpl w:val="97203282"/>
    <w:lvl w:ilvl="0" w:tplc="65DC3B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EC2403"/>
    <w:multiLevelType w:val="hybridMultilevel"/>
    <w:tmpl w:val="F75290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704247"/>
    <w:multiLevelType w:val="hybridMultilevel"/>
    <w:tmpl w:val="A1C219A0"/>
    <w:lvl w:ilvl="0" w:tplc="0409000F">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42073BB"/>
    <w:multiLevelType w:val="hybridMultilevel"/>
    <w:tmpl w:val="A8904D70"/>
    <w:lvl w:ilvl="0" w:tplc="626C2362">
      <w:numFmt w:val="decimal"/>
      <w:lvlText w:val="%1"/>
      <w:lvlJc w:val="left"/>
      <w:pPr>
        <w:ind w:left="900" w:hanging="5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timicrobial Chemo&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rfae0rd6f09rme5d51vz5wrsv9w0d0w25zp&quot;&gt;My EndNote Library&lt;record-ids&gt;&lt;item&gt;1&lt;/item&gt;&lt;item&gt;2&lt;/item&gt;&lt;item&gt;3&lt;/item&gt;&lt;item&gt;4&lt;/item&gt;&lt;item&gt;5&lt;/item&gt;&lt;item&gt;6&lt;/item&gt;&lt;item&gt;7&lt;/item&gt;&lt;item&gt;9&lt;/item&gt;&lt;item&gt;10&lt;/item&gt;&lt;item&gt;11&lt;/item&gt;&lt;item&gt;12&lt;/item&gt;&lt;item&gt;14&lt;/item&gt;&lt;item&gt;15&lt;/item&gt;&lt;/record-ids&gt;&lt;/item&gt;&lt;/Libraries&gt;"/>
  </w:docVars>
  <w:rsids>
    <w:rsidRoot w:val="005974B6"/>
    <w:rsid w:val="000022AE"/>
    <w:rsid w:val="00004B3E"/>
    <w:rsid w:val="00004DD1"/>
    <w:rsid w:val="00005779"/>
    <w:rsid w:val="000057F7"/>
    <w:rsid w:val="00006E0E"/>
    <w:rsid w:val="00007054"/>
    <w:rsid w:val="00007B84"/>
    <w:rsid w:val="00007EA2"/>
    <w:rsid w:val="00012F1B"/>
    <w:rsid w:val="00014A8A"/>
    <w:rsid w:val="000160B1"/>
    <w:rsid w:val="0001709E"/>
    <w:rsid w:val="00017270"/>
    <w:rsid w:val="00020B6D"/>
    <w:rsid w:val="0002153E"/>
    <w:rsid w:val="00023725"/>
    <w:rsid w:val="0002525C"/>
    <w:rsid w:val="00026CB9"/>
    <w:rsid w:val="00026EB0"/>
    <w:rsid w:val="00027CE6"/>
    <w:rsid w:val="00034AD7"/>
    <w:rsid w:val="00035B97"/>
    <w:rsid w:val="00035E75"/>
    <w:rsid w:val="00037A44"/>
    <w:rsid w:val="00040B53"/>
    <w:rsid w:val="00040BA9"/>
    <w:rsid w:val="00040C7A"/>
    <w:rsid w:val="00041492"/>
    <w:rsid w:val="00044839"/>
    <w:rsid w:val="00044982"/>
    <w:rsid w:val="0004596E"/>
    <w:rsid w:val="00045B46"/>
    <w:rsid w:val="000460B9"/>
    <w:rsid w:val="00046AC3"/>
    <w:rsid w:val="00047706"/>
    <w:rsid w:val="00047A2A"/>
    <w:rsid w:val="0005021C"/>
    <w:rsid w:val="00052106"/>
    <w:rsid w:val="00053190"/>
    <w:rsid w:val="0005346F"/>
    <w:rsid w:val="000535A9"/>
    <w:rsid w:val="00056B4F"/>
    <w:rsid w:val="00056F5F"/>
    <w:rsid w:val="00057AEA"/>
    <w:rsid w:val="0006147F"/>
    <w:rsid w:val="00061A96"/>
    <w:rsid w:val="00061AF9"/>
    <w:rsid w:val="000626C8"/>
    <w:rsid w:val="0006279B"/>
    <w:rsid w:val="000639D5"/>
    <w:rsid w:val="0006507A"/>
    <w:rsid w:val="00067859"/>
    <w:rsid w:val="00070E6A"/>
    <w:rsid w:val="00072ABB"/>
    <w:rsid w:val="00073CE8"/>
    <w:rsid w:val="00074F6A"/>
    <w:rsid w:val="00075E16"/>
    <w:rsid w:val="00075FAA"/>
    <w:rsid w:val="0007640B"/>
    <w:rsid w:val="00076F37"/>
    <w:rsid w:val="0007753D"/>
    <w:rsid w:val="000778CA"/>
    <w:rsid w:val="00080023"/>
    <w:rsid w:val="00080357"/>
    <w:rsid w:val="000812FA"/>
    <w:rsid w:val="00081409"/>
    <w:rsid w:val="00083DDD"/>
    <w:rsid w:val="000854DC"/>
    <w:rsid w:val="000856D9"/>
    <w:rsid w:val="00085BBE"/>
    <w:rsid w:val="00085D09"/>
    <w:rsid w:val="00086E89"/>
    <w:rsid w:val="0009122B"/>
    <w:rsid w:val="00091465"/>
    <w:rsid w:val="000941CC"/>
    <w:rsid w:val="00095394"/>
    <w:rsid w:val="00095941"/>
    <w:rsid w:val="000970C3"/>
    <w:rsid w:val="00097FF4"/>
    <w:rsid w:val="000A1315"/>
    <w:rsid w:val="000A1B60"/>
    <w:rsid w:val="000A1CBF"/>
    <w:rsid w:val="000A20B5"/>
    <w:rsid w:val="000A248E"/>
    <w:rsid w:val="000A42D7"/>
    <w:rsid w:val="000A5CDB"/>
    <w:rsid w:val="000A63DC"/>
    <w:rsid w:val="000A754A"/>
    <w:rsid w:val="000A7639"/>
    <w:rsid w:val="000B050B"/>
    <w:rsid w:val="000B07E3"/>
    <w:rsid w:val="000B0EF6"/>
    <w:rsid w:val="000B10AD"/>
    <w:rsid w:val="000B292C"/>
    <w:rsid w:val="000B2ED5"/>
    <w:rsid w:val="000B3C9C"/>
    <w:rsid w:val="000B55B2"/>
    <w:rsid w:val="000B5E6E"/>
    <w:rsid w:val="000B6801"/>
    <w:rsid w:val="000B6943"/>
    <w:rsid w:val="000B7331"/>
    <w:rsid w:val="000C2F75"/>
    <w:rsid w:val="000C34C3"/>
    <w:rsid w:val="000C3D41"/>
    <w:rsid w:val="000C4BF3"/>
    <w:rsid w:val="000C5591"/>
    <w:rsid w:val="000C5B37"/>
    <w:rsid w:val="000C6FF5"/>
    <w:rsid w:val="000C742A"/>
    <w:rsid w:val="000C7F24"/>
    <w:rsid w:val="000D0A79"/>
    <w:rsid w:val="000D1039"/>
    <w:rsid w:val="000D1B27"/>
    <w:rsid w:val="000D1B9A"/>
    <w:rsid w:val="000D2622"/>
    <w:rsid w:val="000D2A46"/>
    <w:rsid w:val="000D51BF"/>
    <w:rsid w:val="000D5352"/>
    <w:rsid w:val="000D6174"/>
    <w:rsid w:val="000E1719"/>
    <w:rsid w:val="000E1B85"/>
    <w:rsid w:val="000E2D48"/>
    <w:rsid w:val="000E2F55"/>
    <w:rsid w:val="000E3228"/>
    <w:rsid w:val="000E64AE"/>
    <w:rsid w:val="000E6B8E"/>
    <w:rsid w:val="000F067C"/>
    <w:rsid w:val="000F10CA"/>
    <w:rsid w:val="000F18D6"/>
    <w:rsid w:val="000F1B9C"/>
    <w:rsid w:val="000F45E8"/>
    <w:rsid w:val="000F4B05"/>
    <w:rsid w:val="000F50D3"/>
    <w:rsid w:val="000F5B39"/>
    <w:rsid w:val="000F62FC"/>
    <w:rsid w:val="000F6F47"/>
    <w:rsid w:val="000F7FA2"/>
    <w:rsid w:val="001029C1"/>
    <w:rsid w:val="001054FB"/>
    <w:rsid w:val="00105BA7"/>
    <w:rsid w:val="00106E5A"/>
    <w:rsid w:val="00110412"/>
    <w:rsid w:val="00111529"/>
    <w:rsid w:val="001115F2"/>
    <w:rsid w:val="00113109"/>
    <w:rsid w:val="00117903"/>
    <w:rsid w:val="00117F81"/>
    <w:rsid w:val="001216E9"/>
    <w:rsid w:val="001218FC"/>
    <w:rsid w:val="00121D8A"/>
    <w:rsid w:val="001263F9"/>
    <w:rsid w:val="00126650"/>
    <w:rsid w:val="00126AE9"/>
    <w:rsid w:val="00127784"/>
    <w:rsid w:val="001310BA"/>
    <w:rsid w:val="00131939"/>
    <w:rsid w:val="00131C22"/>
    <w:rsid w:val="00132224"/>
    <w:rsid w:val="00132D88"/>
    <w:rsid w:val="001335EC"/>
    <w:rsid w:val="00133A2E"/>
    <w:rsid w:val="00134353"/>
    <w:rsid w:val="00136DC7"/>
    <w:rsid w:val="0013737D"/>
    <w:rsid w:val="001463C8"/>
    <w:rsid w:val="00147618"/>
    <w:rsid w:val="00147699"/>
    <w:rsid w:val="0015032D"/>
    <w:rsid w:val="00150FD8"/>
    <w:rsid w:val="00152009"/>
    <w:rsid w:val="00152AB9"/>
    <w:rsid w:val="00154777"/>
    <w:rsid w:val="00154828"/>
    <w:rsid w:val="00154DE9"/>
    <w:rsid w:val="0015517C"/>
    <w:rsid w:val="00157E29"/>
    <w:rsid w:val="00160552"/>
    <w:rsid w:val="00161889"/>
    <w:rsid w:val="001621DC"/>
    <w:rsid w:val="0016252D"/>
    <w:rsid w:val="00162D14"/>
    <w:rsid w:val="001635C5"/>
    <w:rsid w:val="001648C9"/>
    <w:rsid w:val="001662AC"/>
    <w:rsid w:val="00167031"/>
    <w:rsid w:val="00167298"/>
    <w:rsid w:val="00167487"/>
    <w:rsid w:val="001679E6"/>
    <w:rsid w:val="0017040B"/>
    <w:rsid w:val="00172E98"/>
    <w:rsid w:val="001736EC"/>
    <w:rsid w:val="00173B33"/>
    <w:rsid w:val="00173CA8"/>
    <w:rsid w:val="00174484"/>
    <w:rsid w:val="00174CEB"/>
    <w:rsid w:val="0017540A"/>
    <w:rsid w:val="00175AFE"/>
    <w:rsid w:val="0017615C"/>
    <w:rsid w:val="001763D6"/>
    <w:rsid w:val="001768C7"/>
    <w:rsid w:val="00176BB4"/>
    <w:rsid w:val="00176CAA"/>
    <w:rsid w:val="00181DAC"/>
    <w:rsid w:val="00184790"/>
    <w:rsid w:val="00187384"/>
    <w:rsid w:val="00187F8F"/>
    <w:rsid w:val="00190B17"/>
    <w:rsid w:val="00191C6A"/>
    <w:rsid w:val="0019235A"/>
    <w:rsid w:val="0019406E"/>
    <w:rsid w:val="00195BBF"/>
    <w:rsid w:val="00196497"/>
    <w:rsid w:val="001A0525"/>
    <w:rsid w:val="001A12C7"/>
    <w:rsid w:val="001A1E6C"/>
    <w:rsid w:val="001A27C9"/>
    <w:rsid w:val="001A2B23"/>
    <w:rsid w:val="001A2B4D"/>
    <w:rsid w:val="001A2DE5"/>
    <w:rsid w:val="001A2E46"/>
    <w:rsid w:val="001A3CA6"/>
    <w:rsid w:val="001A46A3"/>
    <w:rsid w:val="001A6699"/>
    <w:rsid w:val="001A68D3"/>
    <w:rsid w:val="001B03FD"/>
    <w:rsid w:val="001B09B6"/>
    <w:rsid w:val="001B32B7"/>
    <w:rsid w:val="001B48F1"/>
    <w:rsid w:val="001B4A87"/>
    <w:rsid w:val="001B5C94"/>
    <w:rsid w:val="001B5D29"/>
    <w:rsid w:val="001B5EAB"/>
    <w:rsid w:val="001B6D39"/>
    <w:rsid w:val="001C1E9B"/>
    <w:rsid w:val="001C2A78"/>
    <w:rsid w:val="001C2EE9"/>
    <w:rsid w:val="001C43FD"/>
    <w:rsid w:val="001C5526"/>
    <w:rsid w:val="001C56B7"/>
    <w:rsid w:val="001C65B1"/>
    <w:rsid w:val="001C68B2"/>
    <w:rsid w:val="001C7B76"/>
    <w:rsid w:val="001D15A0"/>
    <w:rsid w:val="001D30F4"/>
    <w:rsid w:val="001D3177"/>
    <w:rsid w:val="001D3B74"/>
    <w:rsid w:val="001D5463"/>
    <w:rsid w:val="001D58C5"/>
    <w:rsid w:val="001D72EC"/>
    <w:rsid w:val="001D754A"/>
    <w:rsid w:val="001D7E99"/>
    <w:rsid w:val="001E1156"/>
    <w:rsid w:val="001E1460"/>
    <w:rsid w:val="001E2359"/>
    <w:rsid w:val="001E2930"/>
    <w:rsid w:val="001E312D"/>
    <w:rsid w:val="001E3EA7"/>
    <w:rsid w:val="001E3F09"/>
    <w:rsid w:val="001E499E"/>
    <w:rsid w:val="001E5A3D"/>
    <w:rsid w:val="001E5C21"/>
    <w:rsid w:val="001E6AB0"/>
    <w:rsid w:val="001E6B13"/>
    <w:rsid w:val="001E7F23"/>
    <w:rsid w:val="001F08C1"/>
    <w:rsid w:val="001F4750"/>
    <w:rsid w:val="001F4E40"/>
    <w:rsid w:val="001F57E4"/>
    <w:rsid w:val="001F5AF4"/>
    <w:rsid w:val="001F613C"/>
    <w:rsid w:val="001F6B27"/>
    <w:rsid w:val="001F7619"/>
    <w:rsid w:val="001F78C7"/>
    <w:rsid w:val="0020016D"/>
    <w:rsid w:val="00200CA5"/>
    <w:rsid w:val="002017C6"/>
    <w:rsid w:val="00201DA6"/>
    <w:rsid w:val="00202351"/>
    <w:rsid w:val="00202E3D"/>
    <w:rsid w:val="0020341D"/>
    <w:rsid w:val="00205731"/>
    <w:rsid w:val="00205794"/>
    <w:rsid w:val="00206182"/>
    <w:rsid w:val="00207503"/>
    <w:rsid w:val="002116B8"/>
    <w:rsid w:val="00211DE9"/>
    <w:rsid w:val="00211F89"/>
    <w:rsid w:val="00213F59"/>
    <w:rsid w:val="00214321"/>
    <w:rsid w:val="002157A8"/>
    <w:rsid w:val="00215CFC"/>
    <w:rsid w:val="00215EBA"/>
    <w:rsid w:val="002167C6"/>
    <w:rsid w:val="00217201"/>
    <w:rsid w:val="0021724F"/>
    <w:rsid w:val="00220857"/>
    <w:rsid w:val="00223AB6"/>
    <w:rsid w:val="00225CD0"/>
    <w:rsid w:val="0022600E"/>
    <w:rsid w:val="00227C58"/>
    <w:rsid w:val="00231FF2"/>
    <w:rsid w:val="00232825"/>
    <w:rsid w:val="0023658A"/>
    <w:rsid w:val="0023667C"/>
    <w:rsid w:val="00236722"/>
    <w:rsid w:val="002372E0"/>
    <w:rsid w:val="00240220"/>
    <w:rsid w:val="002403FC"/>
    <w:rsid w:val="00241883"/>
    <w:rsid w:val="002418D8"/>
    <w:rsid w:val="002419A2"/>
    <w:rsid w:val="002421D7"/>
    <w:rsid w:val="00243080"/>
    <w:rsid w:val="00243B79"/>
    <w:rsid w:val="00245C3C"/>
    <w:rsid w:val="002506A4"/>
    <w:rsid w:val="00250F6B"/>
    <w:rsid w:val="00251C1B"/>
    <w:rsid w:val="0025218C"/>
    <w:rsid w:val="0025252E"/>
    <w:rsid w:val="00252946"/>
    <w:rsid w:val="002535B9"/>
    <w:rsid w:val="00254DF7"/>
    <w:rsid w:val="002550C9"/>
    <w:rsid w:val="00255521"/>
    <w:rsid w:val="002556D5"/>
    <w:rsid w:val="00255EB7"/>
    <w:rsid w:val="00256548"/>
    <w:rsid w:val="00256A06"/>
    <w:rsid w:val="00256BBB"/>
    <w:rsid w:val="00257987"/>
    <w:rsid w:val="00257E82"/>
    <w:rsid w:val="00260B57"/>
    <w:rsid w:val="00260EF3"/>
    <w:rsid w:val="00261527"/>
    <w:rsid w:val="00262394"/>
    <w:rsid w:val="00263B4B"/>
    <w:rsid w:val="002642EC"/>
    <w:rsid w:val="002645A4"/>
    <w:rsid w:val="00265213"/>
    <w:rsid w:val="00265B71"/>
    <w:rsid w:val="00270F5C"/>
    <w:rsid w:val="002711EE"/>
    <w:rsid w:val="00272ACA"/>
    <w:rsid w:val="00274522"/>
    <w:rsid w:val="002749F2"/>
    <w:rsid w:val="002752F3"/>
    <w:rsid w:val="00275346"/>
    <w:rsid w:val="0027541A"/>
    <w:rsid w:val="0027582D"/>
    <w:rsid w:val="00276BE6"/>
    <w:rsid w:val="00277383"/>
    <w:rsid w:val="002773F5"/>
    <w:rsid w:val="00280DA1"/>
    <w:rsid w:val="00283897"/>
    <w:rsid w:val="00283BF6"/>
    <w:rsid w:val="002900AD"/>
    <w:rsid w:val="00290A13"/>
    <w:rsid w:val="00292CAF"/>
    <w:rsid w:val="00293EE2"/>
    <w:rsid w:val="0029576F"/>
    <w:rsid w:val="00295A56"/>
    <w:rsid w:val="00296DDC"/>
    <w:rsid w:val="002A0481"/>
    <w:rsid w:val="002A0D10"/>
    <w:rsid w:val="002A1A92"/>
    <w:rsid w:val="002A1F39"/>
    <w:rsid w:val="002A5379"/>
    <w:rsid w:val="002A5592"/>
    <w:rsid w:val="002A5959"/>
    <w:rsid w:val="002A5B63"/>
    <w:rsid w:val="002A7A6F"/>
    <w:rsid w:val="002B20FA"/>
    <w:rsid w:val="002B549E"/>
    <w:rsid w:val="002B58EA"/>
    <w:rsid w:val="002B598C"/>
    <w:rsid w:val="002B69BF"/>
    <w:rsid w:val="002B7817"/>
    <w:rsid w:val="002C1B47"/>
    <w:rsid w:val="002C37E9"/>
    <w:rsid w:val="002C3DF7"/>
    <w:rsid w:val="002C4B72"/>
    <w:rsid w:val="002C51FD"/>
    <w:rsid w:val="002C7466"/>
    <w:rsid w:val="002C7B33"/>
    <w:rsid w:val="002D047E"/>
    <w:rsid w:val="002D0771"/>
    <w:rsid w:val="002D26E2"/>
    <w:rsid w:val="002D3CA0"/>
    <w:rsid w:val="002D51E4"/>
    <w:rsid w:val="002D524A"/>
    <w:rsid w:val="002D6A8F"/>
    <w:rsid w:val="002E305A"/>
    <w:rsid w:val="002E362C"/>
    <w:rsid w:val="002E39C7"/>
    <w:rsid w:val="002E4668"/>
    <w:rsid w:val="002E6FA3"/>
    <w:rsid w:val="002E7568"/>
    <w:rsid w:val="002E788B"/>
    <w:rsid w:val="002E7954"/>
    <w:rsid w:val="002F0FF0"/>
    <w:rsid w:val="002F1C9C"/>
    <w:rsid w:val="002F247D"/>
    <w:rsid w:val="002F3301"/>
    <w:rsid w:val="002F40E1"/>
    <w:rsid w:val="002F48C8"/>
    <w:rsid w:val="002F4A4D"/>
    <w:rsid w:val="002F50E2"/>
    <w:rsid w:val="002F5189"/>
    <w:rsid w:val="002F53D1"/>
    <w:rsid w:val="002F5CEA"/>
    <w:rsid w:val="002F5E56"/>
    <w:rsid w:val="002F705A"/>
    <w:rsid w:val="00300154"/>
    <w:rsid w:val="00300C14"/>
    <w:rsid w:val="003019AE"/>
    <w:rsid w:val="00301CAF"/>
    <w:rsid w:val="00302376"/>
    <w:rsid w:val="00304C60"/>
    <w:rsid w:val="00305C05"/>
    <w:rsid w:val="00307240"/>
    <w:rsid w:val="00310771"/>
    <w:rsid w:val="003122EA"/>
    <w:rsid w:val="003133FE"/>
    <w:rsid w:val="0032065C"/>
    <w:rsid w:val="003206C6"/>
    <w:rsid w:val="003208EF"/>
    <w:rsid w:val="00321369"/>
    <w:rsid w:val="00321C36"/>
    <w:rsid w:val="00322419"/>
    <w:rsid w:val="00322C60"/>
    <w:rsid w:val="003236B4"/>
    <w:rsid w:val="00323C96"/>
    <w:rsid w:val="0032486D"/>
    <w:rsid w:val="0032617A"/>
    <w:rsid w:val="00326B6A"/>
    <w:rsid w:val="00326EC3"/>
    <w:rsid w:val="00327B04"/>
    <w:rsid w:val="00327CE5"/>
    <w:rsid w:val="0033057C"/>
    <w:rsid w:val="003308BC"/>
    <w:rsid w:val="00330DF6"/>
    <w:rsid w:val="00332A7C"/>
    <w:rsid w:val="00333544"/>
    <w:rsid w:val="003338CD"/>
    <w:rsid w:val="00333C70"/>
    <w:rsid w:val="0033410B"/>
    <w:rsid w:val="00334F36"/>
    <w:rsid w:val="003358C0"/>
    <w:rsid w:val="00335D9A"/>
    <w:rsid w:val="0034057D"/>
    <w:rsid w:val="00340680"/>
    <w:rsid w:val="00340A3D"/>
    <w:rsid w:val="00341D7B"/>
    <w:rsid w:val="00341F2C"/>
    <w:rsid w:val="00342515"/>
    <w:rsid w:val="0034598B"/>
    <w:rsid w:val="003459DC"/>
    <w:rsid w:val="00345D55"/>
    <w:rsid w:val="003471CF"/>
    <w:rsid w:val="003500AB"/>
    <w:rsid w:val="00350349"/>
    <w:rsid w:val="00351852"/>
    <w:rsid w:val="0035299D"/>
    <w:rsid w:val="00352B5A"/>
    <w:rsid w:val="00353636"/>
    <w:rsid w:val="00353D65"/>
    <w:rsid w:val="00353F3E"/>
    <w:rsid w:val="003549E9"/>
    <w:rsid w:val="00360DB8"/>
    <w:rsid w:val="003612F2"/>
    <w:rsid w:val="00361528"/>
    <w:rsid w:val="00362C96"/>
    <w:rsid w:val="00362D6C"/>
    <w:rsid w:val="00362EAC"/>
    <w:rsid w:val="00362F70"/>
    <w:rsid w:val="003656CA"/>
    <w:rsid w:val="0036576D"/>
    <w:rsid w:val="00365E48"/>
    <w:rsid w:val="00370915"/>
    <w:rsid w:val="00371577"/>
    <w:rsid w:val="00371C84"/>
    <w:rsid w:val="00372C15"/>
    <w:rsid w:val="00373DAB"/>
    <w:rsid w:val="00373E9E"/>
    <w:rsid w:val="00374020"/>
    <w:rsid w:val="003746AB"/>
    <w:rsid w:val="00374785"/>
    <w:rsid w:val="00374789"/>
    <w:rsid w:val="00374AD8"/>
    <w:rsid w:val="003756CB"/>
    <w:rsid w:val="00375DC5"/>
    <w:rsid w:val="003800D4"/>
    <w:rsid w:val="00380B0E"/>
    <w:rsid w:val="00380FFE"/>
    <w:rsid w:val="00381BB9"/>
    <w:rsid w:val="00382442"/>
    <w:rsid w:val="0038253B"/>
    <w:rsid w:val="0038615C"/>
    <w:rsid w:val="00386347"/>
    <w:rsid w:val="0038678C"/>
    <w:rsid w:val="00386C97"/>
    <w:rsid w:val="00386E65"/>
    <w:rsid w:val="00391C75"/>
    <w:rsid w:val="00392E5E"/>
    <w:rsid w:val="00393276"/>
    <w:rsid w:val="00394A8A"/>
    <w:rsid w:val="00395620"/>
    <w:rsid w:val="00395C9F"/>
    <w:rsid w:val="003968E4"/>
    <w:rsid w:val="00396E36"/>
    <w:rsid w:val="00397984"/>
    <w:rsid w:val="00397D1F"/>
    <w:rsid w:val="003A0FFF"/>
    <w:rsid w:val="003A2C69"/>
    <w:rsid w:val="003A30BA"/>
    <w:rsid w:val="003A439C"/>
    <w:rsid w:val="003A4A05"/>
    <w:rsid w:val="003A4D39"/>
    <w:rsid w:val="003A66E1"/>
    <w:rsid w:val="003A7625"/>
    <w:rsid w:val="003A7F8A"/>
    <w:rsid w:val="003B0255"/>
    <w:rsid w:val="003B1ABD"/>
    <w:rsid w:val="003B27D2"/>
    <w:rsid w:val="003B3BA4"/>
    <w:rsid w:val="003B3FBD"/>
    <w:rsid w:val="003B598B"/>
    <w:rsid w:val="003B5AFF"/>
    <w:rsid w:val="003B5EF0"/>
    <w:rsid w:val="003B60AE"/>
    <w:rsid w:val="003B6F77"/>
    <w:rsid w:val="003B7ADA"/>
    <w:rsid w:val="003C0184"/>
    <w:rsid w:val="003C13A6"/>
    <w:rsid w:val="003C1B5D"/>
    <w:rsid w:val="003C24EA"/>
    <w:rsid w:val="003C2B5A"/>
    <w:rsid w:val="003C361C"/>
    <w:rsid w:val="003C39CA"/>
    <w:rsid w:val="003C3A4E"/>
    <w:rsid w:val="003C3A56"/>
    <w:rsid w:val="003C3C37"/>
    <w:rsid w:val="003C42AA"/>
    <w:rsid w:val="003C43F8"/>
    <w:rsid w:val="003C493D"/>
    <w:rsid w:val="003C4BE0"/>
    <w:rsid w:val="003C5C77"/>
    <w:rsid w:val="003C7D24"/>
    <w:rsid w:val="003D020B"/>
    <w:rsid w:val="003D06CE"/>
    <w:rsid w:val="003D122D"/>
    <w:rsid w:val="003D4E6A"/>
    <w:rsid w:val="003D50BE"/>
    <w:rsid w:val="003D5819"/>
    <w:rsid w:val="003D5AE3"/>
    <w:rsid w:val="003D718C"/>
    <w:rsid w:val="003D7A76"/>
    <w:rsid w:val="003E075B"/>
    <w:rsid w:val="003E079A"/>
    <w:rsid w:val="003E1D40"/>
    <w:rsid w:val="003E2123"/>
    <w:rsid w:val="003E3ED2"/>
    <w:rsid w:val="003E511C"/>
    <w:rsid w:val="003E5854"/>
    <w:rsid w:val="003E64A7"/>
    <w:rsid w:val="003E6BC9"/>
    <w:rsid w:val="003E7BE6"/>
    <w:rsid w:val="003F0136"/>
    <w:rsid w:val="003F04B7"/>
    <w:rsid w:val="003F19D5"/>
    <w:rsid w:val="003F1A3C"/>
    <w:rsid w:val="003F5EA6"/>
    <w:rsid w:val="003F5F9C"/>
    <w:rsid w:val="003F72C6"/>
    <w:rsid w:val="004042F8"/>
    <w:rsid w:val="004045C2"/>
    <w:rsid w:val="00407C42"/>
    <w:rsid w:val="0041000B"/>
    <w:rsid w:val="00410825"/>
    <w:rsid w:val="00410AF4"/>
    <w:rsid w:val="00411A17"/>
    <w:rsid w:val="004123F4"/>
    <w:rsid w:val="0041253C"/>
    <w:rsid w:val="0041279A"/>
    <w:rsid w:val="00412BA7"/>
    <w:rsid w:val="004130E0"/>
    <w:rsid w:val="0041426B"/>
    <w:rsid w:val="004142F0"/>
    <w:rsid w:val="0041476B"/>
    <w:rsid w:val="004168EA"/>
    <w:rsid w:val="004168FB"/>
    <w:rsid w:val="0041782D"/>
    <w:rsid w:val="00417F4B"/>
    <w:rsid w:val="00420BC7"/>
    <w:rsid w:val="00421CE2"/>
    <w:rsid w:val="00421EB5"/>
    <w:rsid w:val="004234FB"/>
    <w:rsid w:val="00424459"/>
    <w:rsid w:val="00425A2D"/>
    <w:rsid w:val="00425D01"/>
    <w:rsid w:val="0042792E"/>
    <w:rsid w:val="00430BAD"/>
    <w:rsid w:val="004311D3"/>
    <w:rsid w:val="004313E3"/>
    <w:rsid w:val="00431EEF"/>
    <w:rsid w:val="00432321"/>
    <w:rsid w:val="00433B28"/>
    <w:rsid w:val="0043402E"/>
    <w:rsid w:val="00435159"/>
    <w:rsid w:val="0043570D"/>
    <w:rsid w:val="00435EBA"/>
    <w:rsid w:val="00435FD8"/>
    <w:rsid w:val="00437998"/>
    <w:rsid w:val="00440FCE"/>
    <w:rsid w:val="00441602"/>
    <w:rsid w:val="00442D58"/>
    <w:rsid w:val="00445138"/>
    <w:rsid w:val="00445531"/>
    <w:rsid w:val="004462A8"/>
    <w:rsid w:val="00451168"/>
    <w:rsid w:val="004516AB"/>
    <w:rsid w:val="00454A5F"/>
    <w:rsid w:val="00455161"/>
    <w:rsid w:val="00456E63"/>
    <w:rsid w:val="0045729F"/>
    <w:rsid w:val="004574C1"/>
    <w:rsid w:val="0046068A"/>
    <w:rsid w:val="004623FE"/>
    <w:rsid w:val="004637FB"/>
    <w:rsid w:val="0046495C"/>
    <w:rsid w:val="00464D0E"/>
    <w:rsid w:val="004652A0"/>
    <w:rsid w:val="00465C9F"/>
    <w:rsid w:val="00465E72"/>
    <w:rsid w:val="00467918"/>
    <w:rsid w:val="00467ADE"/>
    <w:rsid w:val="004712F2"/>
    <w:rsid w:val="00471F13"/>
    <w:rsid w:val="00472E9E"/>
    <w:rsid w:val="0047356C"/>
    <w:rsid w:val="004749DA"/>
    <w:rsid w:val="00474A6E"/>
    <w:rsid w:val="00477999"/>
    <w:rsid w:val="004804C0"/>
    <w:rsid w:val="00481AF6"/>
    <w:rsid w:val="00481D08"/>
    <w:rsid w:val="00481F50"/>
    <w:rsid w:val="004833D3"/>
    <w:rsid w:val="00483F4B"/>
    <w:rsid w:val="0048526E"/>
    <w:rsid w:val="004858CB"/>
    <w:rsid w:val="00486484"/>
    <w:rsid w:val="00491F8A"/>
    <w:rsid w:val="004938F1"/>
    <w:rsid w:val="00493A66"/>
    <w:rsid w:val="00495344"/>
    <w:rsid w:val="004959CC"/>
    <w:rsid w:val="00495DE0"/>
    <w:rsid w:val="004969D9"/>
    <w:rsid w:val="00497184"/>
    <w:rsid w:val="0049754F"/>
    <w:rsid w:val="004A0350"/>
    <w:rsid w:val="004A3E43"/>
    <w:rsid w:val="004A462D"/>
    <w:rsid w:val="004A4686"/>
    <w:rsid w:val="004A4CBA"/>
    <w:rsid w:val="004A4D1A"/>
    <w:rsid w:val="004A717F"/>
    <w:rsid w:val="004A78E1"/>
    <w:rsid w:val="004B011A"/>
    <w:rsid w:val="004B066C"/>
    <w:rsid w:val="004B0822"/>
    <w:rsid w:val="004B0BA6"/>
    <w:rsid w:val="004B0DCB"/>
    <w:rsid w:val="004B1835"/>
    <w:rsid w:val="004B48A7"/>
    <w:rsid w:val="004B566C"/>
    <w:rsid w:val="004B5908"/>
    <w:rsid w:val="004B5F70"/>
    <w:rsid w:val="004B6B35"/>
    <w:rsid w:val="004B778F"/>
    <w:rsid w:val="004C27F6"/>
    <w:rsid w:val="004C2E04"/>
    <w:rsid w:val="004C31EA"/>
    <w:rsid w:val="004C32C0"/>
    <w:rsid w:val="004C367D"/>
    <w:rsid w:val="004C6099"/>
    <w:rsid w:val="004C7E08"/>
    <w:rsid w:val="004D0B49"/>
    <w:rsid w:val="004D0B85"/>
    <w:rsid w:val="004D1256"/>
    <w:rsid w:val="004D1D76"/>
    <w:rsid w:val="004D384D"/>
    <w:rsid w:val="004D3B3B"/>
    <w:rsid w:val="004D40ED"/>
    <w:rsid w:val="004D459A"/>
    <w:rsid w:val="004D49DA"/>
    <w:rsid w:val="004D6F80"/>
    <w:rsid w:val="004D72C6"/>
    <w:rsid w:val="004E07A5"/>
    <w:rsid w:val="004E24DE"/>
    <w:rsid w:val="004E2E3F"/>
    <w:rsid w:val="004E39CB"/>
    <w:rsid w:val="004E3AAC"/>
    <w:rsid w:val="004E51E4"/>
    <w:rsid w:val="004E56B7"/>
    <w:rsid w:val="004E5C05"/>
    <w:rsid w:val="004E6780"/>
    <w:rsid w:val="004E6B90"/>
    <w:rsid w:val="004E6DC7"/>
    <w:rsid w:val="004E7002"/>
    <w:rsid w:val="004F0070"/>
    <w:rsid w:val="004F1577"/>
    <w:rsid w:val="004F1EF3"/>
    <w:rsid w:val="004F2910"/>
    <w:rsid w:val="004F2CF7"/>
    <w:rsid w:val="004F5E4F"/>
    <w:rsid w:val="004F67BA"/>
    <w:rsid w:val="004F6928"/>
    <w:rsid w:val="004F6A31"/>
    <w:rsid w:val="004F73DD"/>
    <w:rsid w:val="004F7A1F"/>
    <w:rsid w:val="004F7B1D"/>
    <w:rsid w:val="0050169B"/>
    <w:rsid w:val="0050183C"/>
    <w:rsid w:val="0050542B"/>
    <w:rsid w:val="00505447"/>
    <w:rsid w:val="00506036"/>
    <w:rsid w:val="00506F41"/>
    <w:rsid w:val="00507021"/>
    <w:rsid w:val="00507A8D"/>
    <w:rsid w:val="00507D0B"/>
    <w:rsid w:val="00511B19"/>
    <w:rsid w:val="00514412"/>
    <w:rsid w:val="00515220"/>
    <w:rsid w:val="00515785"/>
    <w:rsid w:val="00516256"/>
    <w:rsid w:val="005172AB"/>
    <w:rsid w:val="0051751E"/>
    <w:rsid w:val="005209F8"/>
    <w:rsid w:val="00523870"/>
    <w:rsid w:val="005238A1"/>
    <w:rsid w:val="00525387"/>
    <w:rsid w:val="0052687F"/>
    <w:rsid w:val="005278FD"/>
    <w:rsid w:val="00527AD7"/>
    <w:rsid w:val="00530023"/>
    <w:rsid w:val="00531119"/>
    <w:rsid w:val="0053206C"/>
    <w:rsid w:val="00532249"/>
    <w:rsid w:val="005337A1"/>
    <w:rsid w:val="00534085"/>
    <w:rsid w:val="00537106"/>
    <w:rsid w:val="00537A79"/>
    <w:rsid w:val="00537BD6"/>
    <w:rsid w:val="005404D4"/>
    <w:rsid w:val="00540D59"/>
    <w:rsid w:val="00544493"/>
    <w:rsid w:val="00544D92"/>
    <w:rsid w:val="0055163A"/>
    <w:rsid w:val="00551FE4"/>
    <w:rsid w:val="005547BD"/>
    <w:rsid w:val="00554811"/>
    <w:rsid w:val="00556A5F"/>
    <w:rsid w:val="00557339"/>
    <w:rsid w:val="00557FE5"/>
    <w:rsid w:val="00563598"/>
    <w:rsid w:val="00564C8E"/>
    <w:rsid w:val="00564EFA"/>
    <w:rsid w:val="00565807"/>
    <w:rsid w:val="005666BE"/>
    <w:rsid w:val="00566733"/>
    <w:rsid w:val="005667F7"/>
    <w:rsid w:val="00566B2C"/>
    <w:rsid w:val="00570466"/>
    <w:rsid w:val="005707A6"/>
    <w:rsid w:val="0057145F"/>
    <w:rsid w:val="00572394"/>
    <w:rsid w:val="00572540"/>
    <w:rsid w:val="00573F35"/>
    <w:rsid w:val="00574081"/>
    <w:rsid w:val="00575D65"/>
    <w:rsid w:val="00577033"/>
    <w:rsid w:val="0057784F"/>
    <w:rsid w:val="00577991"/>
    <w:rsid w:val="0058186D"/>
    <w:rsid w:val="005823CD"/>
    <w:rsid w:val="00583A96"/>
    <w:rsid w:val="005840AA"/>
    <w:rsid w:val="00584114"/>
    <w:rsid w:val="0058495C"/>
    <w:rsid w:val="00586C56"/>
    <w:rsid w:val="00591B53"/>
    <w:rsid w:val="00592162"/>
    <w:rsid w:val="00593D63"/>
    <w:rsid w:val="00593F2E"/>
    <w:rsid w:val="005943ED"/>
    <w:rsid w:val="005946BC"/>
    <w:rsid w:val="0059489C"/>
    <w:rsid w:val="005957E0"/>
    <w:rsid w:val="0059619C"/>
    <w:rsid w:val="00596C2D"/>
    <w:rsid w:val="00597265"/>
    <w:rsid w:val="005974B6"/>
    <w:rsid w:val="00597C5A"/>
    <w:rsid w:val="005A0BDE"/>
    <w:rsid w:val="005A1CD2"/>
    <w:rsid w:val="005A2519"/>
    <w:rsid w:val="005A33F6"/>
    <w:rsid w:val="005A49A0"/>
    <w:rsid w:val="005A4DB6"/>
    <w:rsid w:val="005A4E4C"/>
    <w:rsid w:val="005A51FE"/>
    <w:rsid w:val="005A529F"/>
    <w:rsid w:val="005A72F4"/>
    <w:rsid w:val="005B0143"/>
    <w:rsid w:val="005B1FC3"/>
    <w:rsid w:val="005B2654"/>
    <w:rsid w:val="005B6DC2"/>
    <w:rsid w:val="005C0806"/>
    <w:rsid w:val="005C2DF5"/>
    <w:rsid w:val="005D0D1E"/>
    <w:rsid w:val="005D0D65"/>
    <w:rsid w:val="005D241C"/>
    <w:rsid w:val="005D29BD"/>
    <w:rsid w:val="005D2B43"/>
    <w:rsid w:val="005D34B4"/>
    <w:rsid w:val="005D4BC5"/>
    <w:rsid w:val="005D4DC3"/>
    <w:rsid w:val="005D4FBD"/>
    <w:rsid w:val="005D6B6C"/>
    <w:rsid w:val="005D73F1"/>
    <w:rsid w:val="005E20DD"/>
    <w:rsid w:val="005E3751"/>
    <w:rsid w:val="005E5E84"/>
    <w:rsid w:val="005E6D48"/>
    <w:rsid w:val="005E7500"/>
    <w:rsid w:val="005F0D43"/>
    <w:rsid w:val="005F106E"/>
    <w:rsid w:val="005F3017"/>
    <w:rsid w:val="005F3377"/>
    <w:rsid w:val="005F4233"/>
    <w:rsid w:val="005F4264"/>
    <w:rsid w:val="005F61AC"/>
    <w:rsid w:val="005F643F"/>
    <w:rsid w:val="005F6641"/>
    <w:rsid w:val="005F6717"/>
    <w:rsid w:val="005F71BA"/>
    <w:rsid w:val="005F7464"/>
    <w:rsid w:val="005F770D"/>
    <w:rsid w:val="006001C9"/>
    <w:rsid w:val="006002CD"/>
    <w:rsid w:val="0060104A"/>
    <w:rsid w:val="00601C86"/>
    <w:rsid w:val="00602825"/>
    <w:rsid w:val="00603B0F"/>
    <w:rsid w:val="00603F1A"/>
    <w:rsid w:val="00604A6E"/>
    <w:rsid w:val="00605503"/>
    <w:rsid w:val="00610467"/>
    <w:rsid w:val="00610BAB"/>
    <w:rsid w:val="006116FE"/>
    <w:rsid w:val="00615A23"/>
    <w:rsid w:val="00615B2B"/>
    <w:rsid w:val="00620232"/>
    <w:rsid w:val="0062042A"/>
    <w:rsid w:val="00623E55"/>
    <w:rsid w:val="00624698"/>
    <w:rsid w:val="00625309"/>
    <w:rsid w:val="006253B4"/>
    <w:rsid w:val="0062642E"/>
    <w:rsid w:val="00627826"/>
    <w:rsid w:val="00627CB8"/>
    <w:rsid w:val="006307AA"/>
    <w:rsid w:val="00631221"/>
    <w:rsid w:val="00633328"/>
    <w:rsid w:val="0063430E"/>
    <w:rsid w:val="00634ECC"/>
    <w:rsid w:val="00635B05"/>
    <w:rsid w:val="0063635E"/>
    <w:rsid w:val="00636466"/>
    <w:rsid w:val="0063785A"/>
    <w:rsid w:val="0063790D"/>
    <w:rsid w:val="0064247F"/>
    <w:rsid w:val="006429F9"/>
    <w:rsid w:val="00642E29"/>
    <w:rsid w:val="006435F9"/>
    <w:rsid w:val="006437F7"/>
    <w:rsid w:val="006440A7"/>
    <w:rsid w:val="0064470F"/>
    <w:rsid w:val="00644CB5"/>
    <w:rsid w:val="00645F7A"/>
    <w:rsid w:val="00645FE2"/>
    <w:rsid w:val="00647D76"/>
    <w:rsid w:val="006505D5"/>
    <w:rsid w:val="006508BC"/>
    <w:rsid w:val="00652282"/>
    <w:rsid w:val="00652695"/>
    <w:rsid w:val="00652986"/>
    <w:rsid w:val="0065371C"/>
    <w:rsid w:val="00653EEB"/>
    <w:rsid w:val="006547CE"/>
    <w:rsid w:val="00654979"/>
    <w:rsid w:val="006559C6"/>
    <w:rsid w:val="00656B37"/>
    <w:rsid w:val="00657879"/>
    <w:rsid w:val="00660986"/>
    <w:rsid w:val="00661918"/>
    <w:rsid w:val="00661AB1"/>
    <w:rsid w:val="00662795"/>
    <w:rsid w:val="00663E6E"/>
    <w:rsid w:val="00663EF2"/>
    <w:rsid w:val="006654E6"/>
    <w:rsid w:val="00665CB0"/>
    <w:rsid w:val="00666AE6"/>
    <w:rsid w:val="00666E21"/>
    <w:rsid w:val="00670661"/>
    <w:rsid w:val="00670E45"/>
    <w:rsid w:val="006712AE"/>
    <w:rsid w:val="0067277B"/>
    <w:rsid w:val="0067344E"/>
    <w:rsid w:val="00673C86"/>
    <w:rsid w:val="00674191"/>
    <w:rsid w:val="00676BCA"/>
    <w:rsid w:val="0068063E"/>
    <w:rsid w:val="00681167"/>
    <w:rsid w:val="006826DE"/>
    <w:rsid w:val="00682F93"/>
    <w:rsid w:val="00684369"/>
    <w:rsid w:val="00686DBB"/>
    <w:rsid w:val="00687D47"/>
    <w:rsid w:val="006907AF"/>
    <w:rsid w:val="00690A91"/>
    <w:rsid w:val="006912BB"/>
    <w:rsid w:val="00691859"/>
    <w:rsid w:val="00692634"/>
    <w:rsid w:val="00692AC7"/>
    <w:rsid w:val="00692FB3"/>
    <w:rsid w:val="006949F5"/>
    <w:rsid w:val="00694FEA"/>
    <w:rsid w:val="006961DD"/>
    <w:rsid w:val="006A0873"/>
    <w:rsid w:val="006A11D8"/>
    <w:rsid w:val="006A1C9C"/>
    <w:rsid w:val="006A2236"/>
    <w:rsid w:val="006A3B67"/>
    <w:rsid w:val="006A541C"/>
    <w:rsid w:val="006A680A"/>
    <w:rsid w:val="006A741F"/>
    <w:rsid w:val="006B01B0"/>
    <w:rsid w:val="006B0E91"/>
    <w:rsid w:val="006B14E2"/>
    <w:rsid w:val="006B231D"/>
    <w:rsid w:val="006B2335"/>
    <w:rsid w:val="006B3F8F"/>
    <w:rsid w:val="006B6469"/>
    <w:rsid w:val="006B68F9"/>
    <w:rsid w:val="006B6B63"/>
    <w:rsid w:val="006C0642"/>
    <w:rsid w:val="006C06F6"/>
    <w:rsid w:val="006C1CAC"/>
    <w:rsid w:val="006C2038"/>
    <w:rsid w:val="006C226F"/>
    <w:rsid w:val="006C2EED"/>
    <w:rsid w:val="006C36DC"/>
    <w:rsid w:val="006C4DBB"/>
    <w:rsid w:val="006C6CC5"/>
    <w:rsid w:val="006C78DF"/>
    <w:rsid w:val="006C79D2"/>
    <w:rsid w:val="006D05A0"/>
    <w:rsid w:val="006D0BC3"/>
    <w:rsid w:val="006D1270"/>
    <w:rsid w:val="006D14F7"/>
    <w:rsid w:val="006D1A92"/>
    <w:rsid w:val="006D420D"/>
    <w:rsid w:val="006D4C9A"/>
    <w:rsid w:val="006D5703"/>
    <w:rsid w:val="006D6626"/>
    <w:rsid w:val="006E0635"/>
    <w:rsid w:val="006E2906"/>
    <w:rsid w:val="006E3F68"/>
    <w:rsid w:val="006E4280"/>
    <w:rsid w:val="006E4A5F"/>
    <w:rsid w:val="006E543E"/>
    <w:rsid w:val="006E56EF"/>
    <w:rsid w:val="006E6D08"/>
    <w:rsid w:val="006E7995"/>
    <w:rsid w:val="006E7B89"/>
    <w:rsid w:val="006F2D46"/>
    <w:rsid w:val="006F3A54"/>
    <w:rsid w:val="006F435C"/>
    <w:rsid w:val="006F46FB"/>
    <w:rsid w:val="006F4874"/>
    <w:rsid w:val="006F5375"/>
    <w:rsid w:val="006F59C5"/>
    <w:rsid w:val="006F7C87"/>
    <w:rsid w:val="0070022D"/>
    <w:rsid w:val="00700DC4"/>
    <w:rsid w:val="00702221"/>
    <w:rsid w:val="00703151"/>
    <w:rsid w:val="007040A2"/>
    <w:rsid w:val="00705CEF"/>
    <w:rsid w:val="00706888"/>
    <w:rsid w:val="00706899"/>
    <w:rsid w:val="00707290"/>
    <w:rsid w:val="007108C3"/>
    <w:rsid w:val="00711A18"/>
    <w:rsid w:val="00711E83"/>
    <w:rsid w:val="00713329"/>
    <w:rsid w:val="0071360C"/>
    <w:rsid w:val="007165AD"/>
    <w:rsid w:val="00716BF6"/>
    <w:rsid w:val="00716E65"/>
    <w:rsid w:val="007222F4"/>
    <w:rsid w:val="00726206"/>
    <w:rsid w:val="007264DB"/>
    <w:rsid w:val="00727284"/>
    <w:rsid w:val="0073016C"/>
    <w:rsid w:val="007317F9"/>
    <w:rsid w:val="00732B3E"/>
    <w:rsid w:val="007331DA"/>
    <w:rsid w:val="00734038"/>
    <w:rsid w:val="00736E8E"/>
    <w:rsid w:val="007373D6"/>
    <w:rsid w:val="00737D73"/>
    <w:rsid w:val="00740527"/>
    <w:rsid w:val="00741B83"/>
    <w:rsid w:val="00742A6B"/>
    <w:rsid w:val="00742CDD"/>
    <w:rsid w:val="007442C5"/>
    <w:rsid w:val="007443C8"/>
    <w:rsid w:val="00744691"/>
    <w:rsid w:val="00744C4A"/>
    <w:rsid w:val="00746A66"/>
    <w:rsid w:val="00747E1C"/>
    <w:rsid w:val="00751608"/>
    <w:rsid w:val="007523F5"/>
    <w:rsid w:val="0075372F"/>
    <w:rsid w:val="00753B56"/>
    <w:rsid w:val="00753BAD"/>
    <w:rsid w:val="007545C5"/>
    <w:rsid w:val="00754B6D"/>
    <w:rsid w:val="00755147"/>
    <w:rsid w:val="00760EFB"/>
    <w:rsid w:val="00760F62"/>
    <w:rsid w:val="007637A1"/>
    <w:rsid w:val="007637CA"/>
    <w:rsid w:val="00763D11"/>
    <w:rsid w:val="00765DDF"/>
    <w:rsid w:val="00770704"/>
    <w:rsid w:val="00770D1F"/>
    <w:rsid w:val="00771812"/>
    <w:rsid w:val="007723E1"/>
    <w:rsid w:val="00773A14"/>
    <w:rsid w:val="007751CE"/>
    <w:rsid w:val="007755AD"/>
    <w:rsid w:val="0077575E"/>
    <w:rsid w:val="007771C8"/>
    <w:rsid w:val="00777F2E"/>
    <w:rsid w:val="0078017A"/>
    <w:rsid w:val="00780466"/>
    <w:rsid w:val="00780A87"/>
    <w:rsid w:val="0078108A"/>
    <w:rsid w:val="00781C8B"/>
    <w:rsid w:val="00782DD7"/>
    <w:rsid w:val="00783CF6"/>
    <w:rsid w:val="00784A3E"/>
    <w:rsid w:val="00784CCE"/>
    <w:rsid w:val="007851F1"/>
    <w:rsid w:val="00786EA7"/>
    <w:rsid w:val="007870B6"/>
    <w:rsid w:val="0079073F"/>
    <w:rsid w:val="0079078B"/>
    <w:rsid w:val="00792223"/>
    <w:rsid w:val="007932A1"/>
    <w:rsid w:val="00794D59"/>
    <w:rsid w:val="00794EB8"/>
    <w:rsid w:val="00796EB6"/>
    <w:rsid w:val="00797E71"/>
    <w:rsid w:val="007A0126"/>
    <w:rsid w:val="007A1318"/>
    <w:rsid w:val="007A25E2"/>
    <w:rsid w:val="007A2A59"/>
    <w:rsid w:val="007A621D"/>
    <w:rsid w:val="007A6665"/>
    <w:rsid w:val="007A732D"/>
    <w:rsid w:val="007A7BE9"/>
    <w:rsid w:val="007A7D7F"/>
    <w:rsid w:val="007B0DAC"/>
    <w:rsid w:val="007B1D7B"/>
    <w:rsid w:val="007B2CC5"/>
    <w:rsid w:val="007B3DBC"/>
    <w:rsid w:val="007B4570"/>
    <w:rsid w:val="007B5121"/>
    <w:rsid w:val="007B5AB8"/>
    <w:rsid w:val="007B7A4C"/>
    <w:rsid w:val="007B7B0F"/>
    <w:rsid w:val="007C0CB3"/>
    <w:rsid w:val="007C21EA"/>
    <w:rsid w:val="007C25CC"/>
    <w:rsid w:val="007C2960"/>
    <w:rsid w:val="007C333F"/>
    <w:rsid w:val="007C3656"/>
    <w:rsid w:val="007C386E"/>
    <w:rsid w:val="007C4082"/>
    <w:rsid w:val="007C5F5C"/>
    <w:rsid w:val="007D0B03"/>
    <w:rsid w:val="007D0EE2"/>
    <w:rsid w:val="007D1133"/>
    <w:rsid w:val="007D114E"/>
    <w:rsid w:val="007D2256"/>
    <w:rsid w:val="007D2365"/>
    <w:rsid w:val="007D2C34"/>
    <w:rsid w:val="007D2FB3"/>
    <w:rsid w:val="007D39E4"/>
    <w:rsid w:val="007D3A0E"/>
    <w:rsid w:val="007D590D"/>
    <w:rsid w:val="007D6C39"/>
    <w:rsid w:val="007D76E1"/>
    <w:rsid w:val="007E3831"/>
    <w:rsid w:val="007E5DD2"/>
    <w:rsid w:val="007E66DF"/>
    <w:rsid w:val="007E7635"/>
    <w:rsid w:val="007E79D3"/>
    <w:rsid w:val="007F0A2C"/>
    <w:rsid w:val="007F21ED"/>
    <w:rsid w:val="007F3512"/>
    <w:rsid w:val="007F4694"/>
    <w:rsid w:val="007F516A"/>
    <w:rsid w:val="007F7C38"/>
    <w:rsid w:val="007F7DD3"/>
    <w:rsid w:val="00800B86"/>
    <w:rsid w:val="00802F50"/>
    <w:rsid w:val="00806A51"/>
    <w:rsid w:val="008075A4"/>
    <w:rsid w:val="00807C79"/>
    <w:rsid w:val="00810646"/>
    <w:rsid w:val="00811018"/>
    <w:rsid w:val="00811453"/>
    <w:rsid w:val="008124DF"/>
    <w:rsid w:val="00813F35"/>
    <w:rsid w:val="00814CA9"/>
    <w:rsid w:val="00814DA2"/>
    <w:rsid w:val="00814E32"/>
    <w:rsid w:val="0081619A"/>
    <w:rsid w:val="0082062D"/>
    <w:rsid w:val="0082197C"/>
    <w:rsid w:val="00823CA9"/>
    <w:rsid w:val="00823F35"/>
    <w:rsid w:val="008249FC"/>
    <w:rsid w:val="00826BCC"/>
    <w:rsid w:val="00826D55"/>
    <w:rsid w:val="00827BCF"/>
    <w:rsid w:val="008306B5"/>
    <w:rsid w:val="00832B87"/>
    <w:rsid w:val="00833402"/>
    <w:rsid w:val="00833DD2"/>
    <w:rsid w:val="00834F3F"/>
    <w:rsid w:val="00835575"/>
    <w:rsid w:val="0083637B"/>
    <w:rsid w:val="0083753A"/>
    <w:rsid w:val="00840786"/>
    <w:rsid w:val="00840A44"/>
    <w:rsid w:val="008419E1"/>
    <w:rsid w:val="008423B9"/>
    <w:rsid w:val="00842DE7"/>
    <w:rsid w:val="00844543"/>
    <w:rsid w:val="0084505B"/>
    <w:rsid w:val="00846298"/>
    <w:rsid w:val="00846E1B"/>
    <w:rsid w:val="00846EA1"/>
    <w:rsid w:val="00847FE4"/>
    <w:rsid w:val="008505E8"/>
    <w:rsid w:val="0085194A"/>
    <w:rsid w:val="00855621"/>
    <w:rsid w:val="00855A0B"/>
    <w:rsid w:val="008572E7"/>
    <w:rsid w:val="0086075B"/>
    <w:rsid w:val="008618F7"/>
    <w:rsid w:val="008627C2"/>
    <w:rsid w:val="008634D5"/>
    <w:rsid w:val="00866E03"/>
    <w:rsid w:val="00870E83"/>
    <w:rsid w:val="00871B12"/>
    <w:rsid w:val="00872CAF"/>
    <w:rsid w:val="00876A8C"/>
    <w:rsid w:val="008775F1"/>
    <w:rsid w:val="00877C0C"/>
    <w:rsid w:val="00880769"/>
    <w:rsid w:val="00880AFC"/>
    <w:rsid w:val="00883CAC"/>
    <w:rsid w:val="008851A0"/>
    <w:rsid w:val="00886EC8"/>
    <w:rsid w:val="008903C5"/>
    <w:rsid w:val="00890DD6"/>
    <w:rsid w:val="00892892"/>
    <w:rsid w:val="00892DA7"/>
    <w:rsid w:val="00893FF2"/>
    <w:rsid w:val="0089406D"/>
    <w:rsid w:val="008955C2"/>
    <w:rsid w:val="008959EC"/>
    <w:rsid w:val="00895B7E"/>
    <w:rsid w:val="00896D4F"/>
    <w:rsid w:val="00897491"/>
    <w:rsid w:val="008A0727"/>
    <w:rsid w:val="008A0EF1"/>
    <w:rsid w:val="008A1574"/>
    <w:rsid w:val="008A2787"/>
    <w:rsid w:val="008A2842"/>
    <w:rsid w:val="008A2861"/>
    <w:rsid w:val="008A361A"/>
    <w:rsid w:val="008A3660"/>
    <w:rsid w:val="008A548C"/>
    <w:rsid w:val="008A7443"/>
    <w:rsid w:val="008A76B4"/>
    <w:rsid w:val="008A7902"/>
    <w:rsid w:val="008B02CC"/>
    <w:rsid w:val="008B0D9D"/>
    <w:rsid w:val="008B26E7"/>
    <w:rsid w:val="008B3909"/>
    <w:rsid w:val="008B4719"/>
    <w:rsid w:val="008B5284"/>
    <w:rsid w:val="008B52CF"/>
    <w:rsid w:val="008B573A"/>
    <w:rsid w:val="008B58E3"/>
    <w:rsid w:val="008B60CD"/>
    <w:rsid w:val="008B66B9"/>
    <w:rsid w:val="008C1012"/>
    <w:rsid w:val="008C19A2"/>
    <w:rsid w:val="008C2C02"/>
    <w:rsid w:val="008C321F"/>
    <w:rsid w:val="008C5A88"/>
    <w:rsid w:val="008C6354"/>
    <w:rsid w:val="008D04FB"/>
    <w:rsid w:val="008D0B90"/>
    <w:rsid w:val="008D1201"/>
    <w:rsid w:val="008D1550"/>
    <w:rsid w:val="008D22F1"/>
    <w:rsid w:val="008D37D9"/>
    <w:rsid w:val="008D384D"/>
    <w:rsid w:val="008D3A50"/>
    <w:rsid w:val="008D5840"/>
    <w:rsid w:val="008E3A54"/>
    <w:rsid w:val="008E4A29"/>
    <w:rsid w:val="008E651B"/>
    <w:rsid w:val="008E6AA0"/>
    <w:rsid w:val="008F16F0"/>
    <w:rsid w:val="008F1869"/>
    <w:rsid w:val="008F2A95"/>
    <w:rsid w:val="008F2AC4"/>
    <w:rsid w:val="008F3914"/>
    <w:rsid w:val="008F4A8B"/>
    <w:rsid w:val="008F4D62"/>
    <w:rsid w:val="008F5134"/>
    <w:rsid w:val="008F5DBA"/>
    <w:rsid w:val="00901767"/>
    <w:rsid w:val="00902043"/>
    <w:rsid w:val="00902718"/>
    <w:rsid w:val="00903FD8"/>
    <w:rsid w:val="00905461"/>
    <w:rsid w:val="00905BCA"/>
    <w:rsid w:val="00906770"/>
    <w:rsid w:val="00907648"/>
    <w:rsid w:val="00911201"/>
    <w:rsid w:val="00911254"/>
    <w:rsid w:val="0091183F"/>
    <w:rsid w:val="00911C5B"/>
    <w:rsid w:val="009124C8"/>
    <w:rsid w:val="00913D5D"/>
    <w:rsid w:val="00913E12"/>
    <w:rsid w:val="00915768"/>
    <w:rsid w:val="009165EE"/>
    <w:rsid w:val="00916ACC"/>
    <w:rsid w:val="00917F0F"/>
    <w:rsid w:val="009237FD"/>
    <w:rsid w:val="00925558"/>
    <w:rsid w:val="009257E5"/>
    <w:rsid w:val="00926192"/>
    <w:rsid w:val="0092726A"/>
    <w:rsid w:val="00930098"/>
    <w:rsid w:val="009328CE"/>
    <w:rsid w:val="009337D8"/>
    <w:rsid w:val="0093476A"/>
    <w:rsid w:val="0093622A"/>
    <w:rsid w:val="0093708C"/>
    <w:rsid w:val="00940339"/>
    <w:rsid w:val="009431E3"/>
    <w:rsid w:val="00943243"/>
    <w:rsid w:val="009440A5"/>
    <w:rsid w:val="0094454A"/>
    <w:rsid w:val="0094488D"/>
    <w:rsid w:val="00945959"/>
    <w:rsid w:val="00945E2A"/>
    <w:rsid w:val="00946BCB"/>
    <w:rsid w:val="00947338"/>
    <w:rsid w:val="009476BE"/>
    <w:rsid w:val="00947C24"/>
    <w:rsid w:val="00947C4B"/>
    <w:rsid w:val="00950C9C"/>
    <w:rsid w:val="00950DD8"/>
    <w:rsid w:val="00951BC8"/>
    <w:rsid w:val="009526A7"/>
    <w:rsid w:val="009558E1"/>
    <w:rsid w:val="00956F2C"/>
    <w:rsid w:val="009576E5"/>
    <w:rsid w:val="0096070A"/>
    <w:rsid w:val="00961878"/>
    <w:rsid w:val="00961B0A"/>
    <w:rsid w:val="00963591"/>
    <w:rsid w:val="00963943"/>
    <w:rsid w:val="00963FB6"/>
    <w:rsid w:val="00964190"/>
    <w:rsid w:val="009653BE"/>
    <w:rsid w:val="00965DB1"/>
    <w:rsid w:val="009673E8"/>
    <w:rsid w:val="009707E6"/>
    <w:rsid w:val="0097169A"/>
    <w:rsid w:val="009730AE"/>
    <w:rsid w:val="00974A04"/>
    <w:rsid w:val="00974DB4"/>
    <w:rsid w:val="00975986"/>
    <w:rsid w:val="00981D38"/>
    <w:rsid w:val="00982356"/>
    <w:rsid w:val="00985322"/>
    <w:rsid w:val="00986063"/>
    <w:rsid w:val="00986A3A"/>
    <w:rsid w:val="00986D68"/>
    <w:rsid w:val="00987360"/>
    <w:rsid w:val="00987536"/>
    <w:rsid w:val="00987B20"/>
    <w:rsid w:val="0099246E"/>
    <w:rsid w:val="009943A1"/>
    <w:rsid w:val="0099500C"/>
    <w:rsid w:val="00995873"/>
    <w:rsid w:val="009964F2"/>
    <w:rsid w:val="009A1EF0"/>
    <w:rsid w:val="009A2120"/>
    <w:rsid w:val="009A3F00"/>
    <w:rsid w:val="009A43FE"/>
    <w:rsid w:val="009A57D6"/>
    <w:rsid w:val="009A5AE3"/>
    <w:rsid w:val="009A6FBD"/>
    <w:rsid w:val="009A7B03"/>
    <w:rsid w:val="009B0C5D"/>
    <w:rsid w:val="009B1399"/>
    <w:rsid w:val="009B2547"/>
    <w:rsid w:val="009B2B41"/>
    <w:rsid w:val="009B30A4"/>
    <w:rsid w:val="009B328B"/>
    <w:rsid w:val="009B34CF"/>
    <w:rsid w:val="009B7106"/>
    <w:rsid w:val="009C2C3E"/>
    <w:rsid w:val="009C30E8"/>
    <w:rsid w:val="009C3CA1"/>
    <w:rsid w:val="009C3E69"/>
    <w:rsid w:val="009C49BD"/>
    <w:rsid w:val="009C5617"/>
    <w:rsid w:val="009C5867"/>
    <w:rsid w:val="009C67F9"/>
    <w:rsid w:val="009C6D66"/>
    <w:rsid w:val="009C77A2"/>
    <w:rsid w:val="009D04C9"/>
    <w:rsid w:val="009D1AB8"/>
    <w:rsid w:val="009D31F2"/>
    <w:rsid w:val="009D347D"/>
    <w:rsid w:val="009D4283"/>
    <w:rsid w:val="009D43E3"/>
    <w:rsid w:val="009D6E03"/>
    <w:rsid w:val="009D70A4"/>
    <w:rsid w:val="009D73EE"/>
    <w:rsid w:val="009D766F"/>
    <w:rsid w:val="009E1C81"/>
    <w:rsid w:val="009E2091"/>
    <w:rsid w:val="009E28B3"/>
    <w:rsid w:val="009E3DBD"/>
    <w:rsid w:val="009E47B3"/>
    <w:rsid w:val="009E54F1"/>
    <w:rsid w:val="009E7E3D"/>
    <w:rsid w:val="009F0A4A"/>
    <w:rsid w:val="009F23A8"/>
    <w:rsid w:val="009F49A0"/>
    <w:rsid w:val="009F4A38"/>
    <w:rsid w:val="009F56C0"/>
    <w:rsid w:val="009F58DB"/>
    <w:rsid w:val="00A00B8F"/>
    <w:rsid w:val="00A02C9E"/>
    <w:rsid w:val="00A03849"/>
    <w:rsid w:val="00A0408D"/>
    <w:rsid w:val="00A0554A"/>
    <w:rsid w:val="00A060FA"/>
    <w:rsid w:val="00A0778C"/>
    <w:rsid w:val="00A10DB9"/>
    <w:rsid w:val="00A10F8A"/>
    <w:rsid w:val="00A1146D"/>
    <w:rsid w:val="00A136A0"/>
    <w:rsid w:val="00A137BC"/>
    <w:rsid w:val="00A13EA9"/>
    <w:rsid w:val="00A145C9"/>
    <w:rsid w:val="00A14A98"/>
    <w:rsid w:val="00A15215"/>
    <w:rsid w:val="00A15D8F"/>
    <w:rsid w:val="00A171BB"/>
    <w:rsid w:val="00A178CE"/>
    <w:rsid w:val="00A17EF4"/>
    <w:rsid w:val="00A20055"/>
    <w:rsid w:val="00A20B9E"/>
    <w:rsid w:val="00A212F2"/>
    <w:rsid w:val="00A21511"/>
    <w:rsid w:val="00A21876"/>
    <w:rsid w:val="00A21F4F"/>
    <w:rsid w:val="00A243A5"/>
    <w:rsid w:val="00A247B7"/>
    <w:rsid w:val="00A25D09"/>
    <w:rsid w:val="00A268B2"/>
    <w:rsid w:val="00A3057F"/>
    <w:rsid w:val="00A3093F"/>
    <w:rsid w:val="00A31387"/>
    <w:rsid w:val="00A31A05"/>
    <w:rsid w:val="00A324A5"/>
    <w:rsid w:val="00A32E13"/>
    <w:rsid w:val="00A32EA3"/>
    <w:rsid w:val="00A36562"/>
    <w:rsid w:val="00A37B6A"/>
    <w:rsid w:val="00A41211"/>
    <w:rsid w:val="00A41302"/>
    <w:rsid w:val="00A43F68"/>
    <w:rsid w:val="00A44221"/>
    <w:rsid w:val="00A444D1"/>
    <w:rsid w:val="00A44B4D"/>
    <w:rsid w:val="00A44C06"/>
    <w:rsid w:val="00A47D0D"/>
    <w:rsid w:val="00A5000D"/>
    <w:rsid w:val="00A52EF3"/>
    <w:rsid w:val="00A56261"/>
    <w:rsid w:val="00A563EE"/>
    <w:rsid w:val="00A564E9"/>
    <w:rsid w:val="00A56A07"/>
    <w:rsid w:val="00A570DD"/>
    <w:rsid w:val="00A57F54"/>
    <w:rsid w:val="00A62704"/>
    <w:rsid w:val="00A62ADF"/>
    <w:rsid w:val="00A66421"/>
    <w:rsid w:val="00A670BD"/>
    <w:rsid w:val="00A6750B"/>
    <w:rsid w:val="00A7070F"/>
    <w:rsid w:val="00A71ACB"/>
    <w:rsid w:val="00A71DC1"/>
    <w:rsid w:val="00A72350"/>
    <w:rsid w:val="00A74160"/>
    <w:rsid w:val="00A752AF"/>
    <w:rsid w:val="00A76AE0"/>
    <w:rsid w:val="00A77C47"/>
    <w:rsid w:val="00A80612"/>
    <w:rsid w:val="00A80D42"/>
    <w:rsid w:val="00A81322"/>
    <w:rsid w:val="00A813C2"/>
    <w:rsid w:val="00A815C4"/>
    <w:rsid w:val="00A83B9E"/>
    <w:rsid w:val="00A840CD"/>
    <w:rsid w:val="00A85B6E"/>
    <w:rsid w:val="00A85FE7"/>
    <w:rsid w:val="00A90D88"/>
    <w:rsid w:val="00A910CA"/>
    <w:rsid w:val="00A91591"/>
    <w:rsid w:val="00A91763"/>
    <w:rsid w:val="00A92763"/>
    <w:rsid w:val="00A93A3A"/>
    <w:rsid w:val="00A9526B"/>
    <w:rsid w:val="00A953F7"/>
    <w:rsid w:val="00A9632A"/>
    <w:rsid w:val="00AA0D2B"/>
    <w:rsid w:val="00AA180C"/>
    <w:rsid w:val="00AA195A"/>
    <w:rsid w:val="00AA1BB9"/>
    <w:rsid w:val="00AA3E90"/>
    <w:rsid w:val="00AA3FEC"/>
    <w:rsid w:val="00AA4C93"/>
    <w:rsid w:val="00AA57C6"/>
    <w:rsid w:val="00AA6161"/>
    <w:rsid w:val="00AA61FA"/>
    <w:rsid w:val="00AA766C"/>
    <w:rsid w:val="00AA7D9B"/>
    <w:rsid w:val="00AB0924"/>
    <w:rsid w:val="00AB1036"/>
    <w:rsid w:val="00AB1195"/>
    <w:rsid w:val="00AB1492"/>
    <w:rsid w:val="00AB5E53"/>
    <w:rsid w:val="00AB6CD4"/>
    <w:rsid w:val="00AB6D0A"/>
    <w:rsid w:val="00AB7005"/>
    <w:rsid w:val="00AB7E6F"/>
    <w:rsid w:val="00AB7F94"/>
    <w:rsid w:val="00AC0F1A"/>
    <w:rsid w:val="00AC35A6"/>
    <w:rsid w:val="00AC3946"/>
    <w:rsid w:val="00AC48A0"/>
    <w:rsid w:val="00AC52FB"/>
    <w:rsid w:val="00AC5A31"/>
    <w:rsid w:val="00AC5EBE"/>
    <w:rsid w:val="00AD183E"/>
    <w:rsid w:val="00AD18EF"/>
    <w:rsid w:val="00AD1D6E"/>
    <w:rsid w:val="00AD22E6"/>
    <w:rsid w:val="00AD36C7"/>
    <w:rsid w:val="00AD3A37"/>
    <w:rsid w:val="00AD4167"/>
    <w:rsid w:val="00AD4E1B"/>
    <w:rsid w:val="00AD4F52"/>
    <w:rsid w:val="00AD640E"/>
    <w:rsid w:val="00AE111C"/>
    <w:rsid w:val="00AE1F4C"/>
    <w:rsid w:val="00AE3335"/>
    <w:rsid w:val="00AE3C4F"/>
    <w:rsid w:val="00AE41DC"/>
    <w:rsid w:val="00AE485F"/>
    <w:rsid w:val="00AE5057"/>
    <w:rsid w:val="00AE6AE4"/>
    <w:rsid w:val="00AE6E7E"/>
    <w:rsid w:val="00AF1035"/>
    <w:rsid w:val="00AF2834"/>
    <w:rsid w:val="00AF2952"/>
    <w:rsid w:val="00AF2DBF"/>
    <w:rsid w:val="00AF2E9D"/>
    <w:rsid w:val="00AF4DC8"/>
    <w:rsid w:val="00AF5024"/>
    <w:rsid w:val="00B0038F"/>
    <w:rsid w:val="00B00BF0"/>
    <w:rsid w:val="00B01E9C"/>
    <w:rsid w:val="00B024BD"/>
    <w:rsid w:val="00B028A9"/>
    <w:rsid w:val="00B03382"/>
    <w:rsid w:val="00B04DF9"/>
    <w:rsid w:val="00B04F6B"/>
    <w:rsid w:val="00B05010"/>
    <w:rsid w:val="00B06819"/>
    <w:rsid w:val="00B074B5"/>
    <w:rsid w:val="00B07AFB"/>
    <w:rsid w:val="00B11F22"/>
    <w:rsid w:val="00B14743"/>
    <w:rsid w:val="00B1596C"/>
    <w:rsid w:val="00B17ACB"/>
    <w:rsid w:val="00B21458"/>
    <w:rsid w:val="00B217E4"/>
    <w:rsid w:val="00B21832"/>
    <w:rsid w:val="00B2241D"/>
    <w:rsid w:val="00B2261D"/>
    <w:rsid w:val="00B2317B"/>
    <w:rsid w:val="00B23F6E"/>
    <w:rsid w:val="00B24A6A"/>
    <w:rsid w:val="00B24EB5"/>
    <w:rsid w:val="00B2513F"/>
    <w:rsid w:val="00B267CA"/>
    <w:rsid w:val="00B26FBB"/>
    <w:rsid w:val="00B325B2"/>
    <w:rsid w:val="00B344AC"/>
    <w:rsid w:val="00B346E7"/>
    <w:rsid w:val="00B34BE7"/>
    <w:rsid w:val="00B35E25"/>
    <w:rsid w:val="00B36303"/>
    <w:rsid w:val="00B371B9"/>
    <w:rsid w:val="00B37473"/>
    <w:rsid w:val="00B42ACE"/>
    <w:rsid w:val="00B43E9E"/>
    <w:rsid w:val="00B43F23"/>
    <w:rsid w:val="00B45409"/>
    <w:rsid w:val="00B455D1"/>
    <w:rsid w:val="00B45DF4"/>
    <w:rsid w:val="00B45ED3"/>
    <w:rsid w:val="00B467AA"/>
    <w:rsid w:val="00B5060C"/>
    <w:rsid w:val="00B50712"/>
    <w:rsid w:val="00B507D4"/>
    <w:rsid w:val="00B51B82"/>
    <w:rsid w:val="00B51D2E"/>
    <w:rsid w:val="00B52829"/>
    <w:rsid w:val="00B56476"/>
    <w:rsid w:val="00B575DD"/>
    <w:rsid w:val="00B61279"/>
    <w:rsid w:val="00B620C0"/>
    <w:rsid w:val="00B63FF2"/>
    <w:rsid w:val="00B65A0E"/>
    <w:rsid w:val="00B66A83"/>
    <w:rsid w:val="00B67DC4"/>
    <w:rsid w:val="00B7015A"/>
    <w:rsid w:val="00B714BB"/>
    <w:rsid w:val="00B75060"/>
    <w:rsid w:val="00B768A9"/>
    <w:rsid w:val="00B80BD0"/>
    <w:rsid w:val="00B80E96"/>
    <w:rsid w:val="00B8108D"/>
    <w:rsid w:val="00B81138"/>
    <w:rsid w:val="00B82B47"/>
    <w:rsid w:val="00B83585"/>
    <w:rsid w:val="00B83B66"/>
    <w:rsid w:val="00B83FBE"/>
    <w:rsid w:val="00B851FB"/>
    <w:rsid w:val="00B86E1B"/>
    <w:rsid w:val="00B87FC8"/>
    <w:rsid w:val="00B90E4D"/>
    <w:rsid w:val="00B92991"/>
    <w:rsid w:val="00B935B5"/>
    <w:rsid w:val="00B95DE7"/>
    <w:rsid w:val="00B965C1"/>
    <w:rsid w:val="00B96827"/>
    <w:rsid w:val="00BA08A1"/>
    <w:rsid w:val="00BA0E80"/>
    <w:rsid w:val="00BA394C"/>
    <w:rsid w:val="00BA3966"/>
    <w:rsid w:val="00BA3CAB"/>
    <w:rsid w:val="00BA5C42"/>
    <w:rsid w:val="00BA5DDD"/>
    <w:rsid w:val="00BA6699"/>
    <w:rsid w:val="00BA771A"/>
    <w:rsid w:val="00BA798B"/>
    <w:rsid w:val="00BB0673"/>
    <w:rsid w:val="00BB2760"/>
    <w:rsid w:val="00BB2DA7"/>
    <w:rsid w:val="00BB2F86"/>
    <w:rsid w:val="00BB3100"/>
    <w:rsid w:val="00BB462C"/>
    <w:rsid w:val="00BB4970"/>
    <w:rsid w:val="00BB5446"/>
    <w:rsid w:val="00BB729F"/>
    <w:rsid w:val="00BB775C"/>
    <w:rsid w:val="00BB77A9"/>
    <w:rsid w:val="00BB793E"/>
    <w:rsid w:val="00BC0D26"/>
    <w:rsid w:val="00BC13FF"/>
    <w:rsid w:val="00BC1804"/>
    <w:rsid w:val="00BC2456"/>
    <w:rsid w:val="00BC362C"/>
    <w:rsid w:val="00BC5481"/>
    <w:rsid w:val="00BC5912"/>
    <w:rsid w:val="00BC5E17"/>
    <w:rsid w:val="00BC5F19"/>
    <w:rsid w:val="00BC6303"/>
    <w:rsid w:val="00BC7635"/>
    <w:rsid w:val="00BC7E6F"/>
    <w:rsid w:val="00BD0B46"/>
    <w:rsid w:val="00BD1176"/>
    <w:rsid w:val="00BD1A89"/>
    <w:rsid w:val="00BD262F"/>
    <w:rsid w:val="00BD287F"/>
    <w:rsid w:val="00BD4C5D"/>
    <w:rsid w:val="00BD5F70"/>
    <w:rsid w:val="00BD7115"/>
    <w:rsid w:val="00BE0256"/>
    <w:rsid w:val="00BE1283"/>
    <w:rsid w:val="00BE1543"/>
    <w:rsid w:val="00BE15C7"/>
    <w:rsid w:val="00BE173D"/>
    <w:rsid w:val="00BE1C2C"/>
    <w:rsid w:val="00BE2A06"/>
    <w:rsid w:val="00BE3F00"/>
    <w:rsid w:val="00BE4A4C"/>
    <w:rsid w:val="00BE4AE2"/>
    <w:rsid w:val="00BE571E"/>
    <w:rsid w:val="00BE5D4A"/>
    <w:rsid w:val="00BE5EEE"/>
    <w:rsid w:val="00BE74EB"/>
    <w:rsid w:val="00BF134F"/>
    <w:rsid w:val="00BF1589"/>
    <w:rsid w:val="00BF19B2"/>
    <w:rsid w:val="00BF1CC6"/>
    <w:rsid w:val="00BF2CA6"/>
    <w:rsid w:val="00BF342E"/>
    <w:rsid w:val="00BF3598"/>
    <w:rsid w:val="00BF452A"/>
    <w:rsid w:val="00BF47BC"/>
    <w:rsid w:val="00BF52C0"/>
    <w:rsid w:val="00BF6102"/>
    <w:rsid w:val="00BF7186"/>
    <w:rsid w:val="00BF7883"/>
    <w:rsid w:val="00C01652"/>
    <w:rsid w:val="00C01A63"/>
    <w:rsid w:val="00C01E33"/>
    <w:rsid w:val="00C020D6"/>
    <w:rsid w:val="00C0398C"/>
    <w:rsid w:val="00C06F1A"/>
    <w:rsid w:val="00C07029"/>
    <w:rsid w:val="00C0783F"/>
    <w:rsid w:val="00C07A98"/>
    <w:rsid w:val="00C1061A"/>
    <w:rsid w:val="00C10B56"/>
    <w:rsid w:val="00C10F87"/>
    <w:rsid w:val="00C111F8"/>
    <w:rsid w:val="00C119D7"/>
    <w:rsid w:val="00C126CE"/>
    <w:rsid w:val="00C12922"/>
    <w:rsid w:val="00C12BA7"/>
    <w:rsid w:val="00C131BC"/>
    <w:rsid w:val="00C134B8"/>
    <w:rsid w:val="00C1410C"/>
    <w:rsid w:val="00C14C86"/>
    <w:rsid w:val="00C162B4"/>
    <w:rsid w:val="00C17533"/>
    <w:rsid w:val="00C20223"/>
    <w:rsid w:val="00C21236"/>
    <w:rsid w:val="00C21455"/>
    <w:rsid w:val="00C2167D"/>
    <w:rsid w:val="00C21814"/>
    <w:rsid w:val="00C253DC"/>
    <w:rsid w:val="00C26B02"/>
    <w:rsid w:val="00C26F4E"/>
    <w:rsid w:val="00C278C6"/>
    <w:rsid w:val="00C335E9"/>
    <w:rsid w:val="00C335F7"/>
    <w:rsid w:val="00C33620"/>
    <w:rsid w:val="00C34796"/>
    <w:rsid w:val="00C35C40"/>
    <w:rsid w:val="00C364EA"/>
    <w:rsid w:val="00C37975"/>
    <w:rsid w:val="00C4010F"/>
    <w:rsid w:val="00C406B1"/>
    <w:rsid w:val="00C406F2"/>
    <w:rsid w:val="00C411EB"/>
    <w:rsid w:val="00C422B7"/>
    <w:rsid w:val="00C446E9"/>
    <w:rsid w:val="00C455ED"/>
    <w:rsid w:val="00C45B0E"/>
    <w:rsid w:val="00C4713C"/>
    <w:rsid w:val="00C51075"/>
    <w:rsid w:val="00C53864"/>
    <w:rsid w:val="00C545BD"/>
    <w:rsid w:val="00C60FC4"/>
    <w:rsid w:val="00C62A54"/>
    <w:rsid w:val="00C62FD9"/>
    <w:rsid w:val="00C63B48"/>
    <w:rsid w:val="00C655B6"/>
    <w:rsid w:val="00C65EB2"/>
    <w:rsid w:val="00C6627C"/>
    <w:rsid w:val="00C664A3"/>
    <w:rsid w:val="00C72F75"/>
    <w:rsid w:val="00C7304F"/>
    <w:rsid w:val="00C7485D"/>
    <w:rsid w:val="00C76583"/>
    <w:rsid w:val="00C76AEB"/>
    <w:rsid w:val="00C776DA"/>
    <w:rsid w:val="00C77D22"/>
    <w:rsid w:val="00C80BDF"/>
    <w:rsid w:val="00C81040"/>
    <w:rsid w:val="00C81116"/>
    <w:rsid w:val="00C81AF9"/>
    <w:rsid w:val="00C821F0"/>
    <w:rsid w:val="00C822BB"/>
    <w:rsid w:val="00C838C1"/>
    <w:rsid w:val="00C8416D"/>
    <w:rsid w:val="00C8533D"/>
    <w:rsid w:val="00C8559C"/>
    <w:rsid w:val="00C85735"/>
    <w:rsid w:val="00C85745"/>
    <w:rsid w:val="00C85C3C"/>
    <w:rsid w:val="00C9473B"/>
    <w:rsid w:val="00C9721D"/>
    <w:rsid w:val="00C97740"/>
    <w:rsid w:val="00C97B47"/>
    <w:rsid w:val="00CA03BE"/>
    <w:rsid w:val="00CA09C3"/>
    <w:rsid w:val="00CA1062"/>
    <w:rsid w:val="00CA2578"/>
    <w:rsid w:val="00CA4C16"/>
    <w:rsid w:val="00CA6670"/>
    <w:rsid w:val="00CA688F"/>
    <w:rsid w:val="00CA78B6"/>
    <w:rsid w:val="00CB1382"/>
    <w:rsid w:val="00CB2168"/>
    <w:rsid w:val="00CB259D"/>
    <w:rsid w:val="00CB2C77"/>
    <w:rsid w:val="00CB2D18"/>
    <w:rsid w:val="00CB3C5A"/>
    <w:rsid w:val="00CB56F8"/>
    <w:rsid w:val="00CB7676"/>
    <w:rsid w:val="00CB7FAC"/>
    <w:rsid w:val="00CC1C45"/>
    <w:rsid w:val="00CC434B"/>
    <w:rsid w:val="00CC6039"/>
    <w:rsid w:val="00CC60C6"/>
    <w:rsid w:val="00CC62A8"/>
    <w:rsid w:val="00CC6431"/>
    <w:rsid w:val="00CC7478"/>
    <w:rsid w:val="00CC7EDB"/>
    <w:rsid w:val="00CD0983"/>
    <w:rsid w:val="00CD0B98"/>
    <w:rsid w:val="00CD0C85"/>
    <w:rsid w:val="00CD10C5"/>
    <w:rsid w:val="00CD2745"/>
    <w:rsid w:val="00CD422F"/>
    <w:rsid w:val="00CD45A6"/>
    <w:rsid w:val="00CD6C54"/>
    <w:rsid w:val="00CD78F1"/>
    <w:rsid w:val="00CE0CD2"/>
    <w:rsid w:val="00CE2AB0"/>
    <w:rsid w:val="00CE2CAC"/>
    <w:rsid w:val="00CE3104"/>
    <w:rsid w:val="00CE463B"/>
    <w:rsid w:val="00CE5E49"/>
    <w:rsid w:val="00CE6098"/>
    <w:rsid w:val="00CE6446"/>
    <w:rsid w:val="00CE72C8"/>
    <w:rsid w:val="00CE794C"/>
    <w:rsid w:val="00CF0407"/>
    <w:rsid w:val="00CF0F76"/>
    <w:rsid w:val="00CF135E"/>
    <w:rsid w:val="00CF15DF"/>
    <w:rsid w:val="00CF1B28"/>
    <w:rsid w:val="00CF1FBE"/>
    <w:rsid w:val="00CF211B"/>
    <w:rsid w:val="00CF31D8"/>
    <w:rsid w:val="00CF3A85"/>
    <w:rsid w:val="00CF3F82"/>
    <w:rsid w:val="00CF63CD"/>
    <w:rsid w:val="00CF7226"/>
    <w:rsid w:val="00CF79EA"/>
    <w:rsid w:val="00D006AE"/>
    <w:rsid w:val="00D013CE"/>
    <w:rsid w:val="00D0258F"/>
    <w:rsid w:val="00D02909"/>
    <w:rsid w:val="00D034F6"/>
    <w:rsid w:val="00D038D9"/>
    <w:rsid w:val="00D03AB8"/>
    <w:rsid w:val="00D03F59"/>
    <w:rsid w:val="00D045F8"/>
    <w:rsid w:val="00D04A98"/>
    <w:rsid w:val="00D10305"/>
    <w:rsid w:val="00D11644"/>
    <w:rsid w:val="00D11B2E"/>
    <w:rsid w:val="00D147D8"/>
    <w:rsid w:val="00D1498C"/>
    <w:rsid w:val="00D15351"/>
    <w:rsid w:val="00D1554F"/>
    <w:rsid w:val="00D15BE0"/>
    <w:rsid w:val="00D164C1"/>
    <w:rsid w:val="00D170EC"/>
    <w:rsid w:val="00D173F6"/>
    <w:rsid w:val="00D1779B"/>
    <w:rsid w:val="00D17F8D"/>
    <w:rsid w:val="00D20BB1"/>
    <w:rsid w:val="00D20DEE"/>
    <w:rsid w:val="00D21FB6"/>
    <w:rsid w:val="00D2393C"/>
    <w:rsid w:val="00D23C57"/>
    <w:rsid w:val="00D24864"/>
    <w:rsid w:val="00D24F54"/>
    <w:rsid w:val="00D310B8"/>
    <w:rsid w:val="00D312F9"/>
    <w:rsid w:val="00D31549"/>
    <w:rsid w:val="00D31F39"/>
    <w:rsid w:val="00D32D7C"/>
    <w:rsid w:val="00D34BB4"/>
    <w:rsid w:val="00D35138"/>
    <w:rsid w:val="00D35BBA"/>
    <w:rsid w:val="00D36520"/>
    <w:rsid w:val="00D4170D"/>
    <w:rsid w:val="00D42A99"/>
    <w:rsid w:val="00D43767"/>
    <w:rsid w:val="00D4395D"/>
    <w:rsid w:val="00D43AA5"/>
    <w:rsid w:val="00D44CFD"/>
    <w:rsid w:val="00D451F8"/>
    <w:rsid w:val="00D46BC8"/>
    <w:rsid w:val="00D46D7E"/>
    <w:rsid w:val="00D4797B"/>
    <w:rsid w:val="00D47C4D"/>
    <w:rsid w:val="00D51023"/>
    <w:rsid w:val="00D534E6"/>
    <w:rsid w:val="00D53901"/>
    <w:rsid w:val="00D53A61"/>
    <w:rsid w:val="00D55461"/>
    <w:rsid w:val="00D56464"/>
    <w:rsid w:val="00D570E8"/>
    <w:rsid w:val="00D623E4"/>
    <w:rsid w:val="00D63047"/>
    <w:rsid w:val="00D63953"/>
    <w:rsid w:val="00D63976"/>
    <w:rsid w:val="00D63F58"/>
    <w:rsid w:val="00D640DE"/>
    <w:rsid w:val="00D65F75"/>
    <w:rsid w:val="00D668DB"/>
    <w:rsid w:val="00D6695D"/>
    <w:rsid w:val="00D66BC1"/>
    <w:rsid w:val="00D66C73"/>
    <w:rsid w:val="00D66D51"/>
    <w:rsid w:val="00D67430"/>
    <w:rsid w:val="00D67929"/>
    <w:rsid w:val="00D67A3D"/>
    <w:rsid w:val="00D67A53"/>
    <w:rsid w:val="00D67B90"/>
    <w:rsid w:val="00D70798"/>
    <w:rsid w:val="00D72988"/>
    <w:rsid w:val="00D72E7F"/>
    <w:rsid w:val="00D72F5C"/>
    <w:rsid w:val="00D74C5D"/>
    <w:rsid w:val="00D74F08"/>
    <w:rsid w:val="00D75C50"/>
    <w:rsid w:val="00D75CF1"/>
    <w:rsid w:val="00D77A8A"/>
    <w:rsid w:val="00D80041"/>
    <w:rsid w:val="00D808A7"/>
    <w:rsid w:val="00D80BA1"/>
    <w:rsid w:val="00D8198B"/>
    <w:rsid w:val="00D81B19"/>
    <w:rsid w:val="00D81BCA"/>
    <w:rsid w:val="00D82A2A"/>
    <w:rsid w:val="00D82DFD"/>
    <w:rsid w:val="00D8317F"/>
    <w:rsid w:val="00D8391C"/>
    <w:rsid w:val="00D84A83"/>
    <w:rsid w:val="00D851D3"/>
    <w:rsid w:val="00D852D8"/>
    <w:rsid w:val="00D862F7"/>
    <w:rsid w:val="00D87327"/>
    <w:rsid w:val="00D876D8"/>
    <w:rsid w:val="00D877CA"/>
    <w:rsid w:val="00D877E3"/>
    <w:rsid w:val="00D91959"/>
    <w:rsid w:val="00D91E6D"/>
    <w:rsid w:val="00D9273A"/>
    <w:rsid w:val="00D93BD4"/>
    <w:rsid w:val="00D94A31"/>
    <w:rsid w:val="00D959E1"/>
    <w:rsid w:val="00DA06CB"/>
    <w:rsid w:val="00DA0B07"/>
    <w:rsid w:val="00DA1170"/>
    <w:rsid w:val="00DA1D40"/>
    <w:rsid w:val="00DA1D5C"/>
    <w:rsid w:val="00DA250B"/>
    <w:rsid w:val="00DA2C20"/>
    <w:rsid w:val="00DA5F42"/>
    <w:rsid w:val="00DA6B3E"/>
    <w:rsid w:val="00DB110D"/>
    <w:rsid w:val="00DB1230"/>
    <w:rsid w:val="00DB1431"/>
    <w:rsid w:val="00DB1C9C"/>
    <w:rsid w:val="00DB23BD"/>
    <w:rsid w:val="00DB2534"/>
    <w:rsid w:val="00DB3EA3"/>
    <w:rsid w:val="00DB4F91"/>
    <w:rsid w:val="00DB5280"/>
    <w:rsid w:val="00DB58C4"/>
    <w:rsid w:val="00DB5FBC"/>
    <w:rsid w:val="00DB7BDA"/>
    <w:rsid w:val="00DC031E"/>
    <w:rsid w:val="00DC06A5"/>
    <w:rsid w:val="00DC2A33"/>
    <w:rsid w:val="00DC6118"/>
    <w:rsid w:val="00DC6EC2"/>
    <w:rsid w:val="00DC7512"/>
    <w:rsid w:val="00DC79AF"/>
    <w:rsid w:val="00DD0A79"/>
    <w:rsid w:val="00DD1211"/>
    <w:rsid w:val="00DD12D2"/>
    <w:rsid w:val="00DD1E25"/>
    <w:rsid w:val="00DD2B0D"/>
    <w:rsid w:val="00DD2D5F"/>
    <w:rsid w:val="00DD340A"/>
    <w:rsid w:val="00DD3795"/>
    <w:rsid w:val="00DD4D7A"/>
    <w:rsid w:val="00DD5050"/>
    <w:rsid w:val="00DD53CE"/>
    <w:rsid w:val="00DD66CC"/>
    <w:rsid w:val="00DD68DE"/>
    <w:rsid w:val="00DE03D1"/>
    <w:rsid w:val="00DE12BB"/>
    <w:rsid w:val="00DE2C92"/>
    <w:rsid w:val="00DE4149"/>
    <w:rsid w:val="00DE4A2D"/>
    <w:rsid w:val="00DE4C22"/>
    <w:rsid w:val="00DE5217"/>
    <w:rsid w:val="00DE5EC1"/>
    <w:rsid w:val="00DE6271"/>
    <w:rsid w:val="00DE6573"/>
    <w:rsid w:val="00DF079E"/>
    <w:rsid w:val="00DF137E"/>
    <w:rsid w:val="00DF1436"/>
    <w:rsid w:val="00DF4B1D"/>
    <w:rsid w:val="00DF52D8"/>
    <w:rsid w:val="00DF6355"/>
    <w:rsid w:val="00DF694E"/>
    <w:rsid w:val="00DF70A9"/>
    <w:rsid w:val="00DF7A98"/>
    <w:rsid w:val="00E01F83"/>
    <w:rsid w:val="00E03C30"/>
    <w:rsid w:val="00E0569F"/>
    <w:rsid w:val="00E07093"/>
    <w:rsid w:val="00E102D2"/>
    <w:rsid w:val="00E10E16"/>
    <w:rsid w:val="00E1421D"/>
    <w:rsid w:val="00E14339"/>
    <w:rsid w:val="00E17906"/>
    <w:rsid w:val="00E21468"/>
    <w:rsid w:val="00E23F10"/>
    <w:rsid w:val="00E24028"/>
    <w:rsid w:val="00E300CC"/>
    <w:rsid w:val="00E30915"/>
    <w:rsid w:val="00E30C56"/>
    <w:rsid w:val="00E34933"/>
    <w:rsid w:val="00E34FC8"/>
    <w:rsid w:val="00E3584F"/>
    <w:rsid w:val="00E37C80"/>
    <w:rsid w:val="00E403DD"/>
    <w:rsid w:val="00E40DB6"/>
    <w:rsid w:val="00E423CC"/>
    <w:rsid w:val="00E435E2"/>
    <w:rsid w:val="00E4369A"/>
    <w:rsid w:val="00E44164"/>
    <w:rsid w:val="00E446C3"/>
    <w:rsid w:val="00E44CE3"/>
    <w:rsid w:val="00E47790"/>
    <w:rsid w:val="00E47867"/>
    <w:rsid w:val="00E47BB4"/>
    <w:rsid w:val="00E50AFD"/>
    <w:rsid w:val="00E52D65"/>
    <w:rsid w:val="00E54071"/>
    <w:rsid w:val="00E54B3A"/>
    <w:rsid w:val="00E55A68"/>
    <w:rsid w:val="00E56594"/>
    <w:rsid w:val="00E56C85"/>
    <w:rsid w:val="00E6184A"/>
    <w:rsid w:val="00E61880"/>
    <w:rsid w:val="00E63799"/>
    <w:rsid w:val="00E64CA2"/>
    <w:rsid w:val="00E677D2"/>
    <w:rsid w:val="00E67BD5"/>
    <w:rsid w:val="00E7070B"/>
    <w:rsid w:val="00E73987"/>
    <w:rsid w:val="00E7412D"/>
    <w:rsid w:val="00E763A6"/>
    <w:rsid w:val="00E77A65"/>
    <w:rsid w:val="00E81194"/>
    <w:rsid w:val="00E812A2"/>
    <w:rsid w:val="00E81645"/>
    <w:rsid w:val="00E84096"/>
    <w:rsid w:val="00E86382"/>
    <w:rsid w:val="00E86468"/>
    <w:rsid w:val="00E87BD9"/>
    <w:rsid w:val="00E87D89"/>
    <w:rsid w:val="00E9171D"/>
    <w:rsid w:val="00E92804"/>
    <w:rsid w:val="00E93DDA"/>
    <w:rsid w:val="00E94CDE"/>
    <w:rsid w:val="00E95153"/>
    <w:rsid w:val="00E9657A"/>
    <w:rsid w:val="00E96AC0"/>
    <w:rsid w:val="00EA07E8"/>
    <w:rsid w:val="00EA1B0B"/>
    <w:rsid w:val="00EA2DDB"/>
    <w:rsid w:val="00EA426D"/>
    <w:rsid w:val="00EA6BC1"/>
    <w:rsid w:val="00EA7254"/>
    <w:rsid w:val="00EB030A"/>
    <w:rsid w:val="00EB03FE"/>
    <w:rsid w:val="00EB0638"/>
    <w:rsid w:val="00EB276D"/>
    <w:rsid w:val="00EB36F5"/>
    <w:rsid w:val="00EB5B70"/>
    <w:rsid w:val="00EB6151"/>
    <w:rsid w:val="00EB779C"/>
    <w:rsid w:val="00EC00C6"/>
    <w:rsid w:val="00EC142F"/>
    <w:rsid w:val="00EC1DDD"/>
    <w:rsid w:val="00EC2172"/>
    <w:rsid w:val="00EC6623"/>
    <w:rsid w:val="00ED0B16"/>
    <w:rsid w:val="00ED1B0C"/>
    <w:rsid w:val="00ED2406"/>
    <w:rsid w:val="00ED323A"/>
    <w:rsid w:val="00ED45F8"/>
    <w:rsid w:val="00ED4C86"/>
    <w:rsid w:val="00ED6034"/>
    <w:rsid w:val="00ED724C"/>
    <w:rsid w:val="00ED7FFC"/>
    <w:rsid w:val="00EE0940"/>
    <w:rsid w:val="00EE3211"/>
    <w:rsid w:val="00EF14BB"/>
    <w:rsid w:val="00EF156F"/>
    <w:rsid w:val="00EF2004"/>
    <w:rsid w:val="00EF25F1"/>
    <w:rsid w:val="00EF30D9"/>
    <w:rsid w:val="00EF6C97"/>
    <w:rsid w:val="00EF6DDF"/>
    <w:rsid w:val="00F01C66"/>
    <w:rsid w:val="00F06D8F"/>
    <w:rsid w:val="00F10EE9"/>
    <w:rsid w:val="00F11472"/>
    <w:rsid w:val="00F11E39"/>
    <w:rsid w:val="00F12BD2"/>
    <w:rsid w:val="00F139B9"/>
    <w:rsid w:val="00F14244"/>
    <w:rsid w:val="00F14BA1"/>
    <w:rsid w:val="00F14FEC"/>
    <w:rsid w:val="00F15529"/>
    <w:rsid w:val="00F1651A"/>
    <w:rsid w:val="00F1775E"/>
    <w:rsid w:val="00F17E25"/>
    <w:rsid w:val="00F207A7"/>
    <w:rsid w:val="00F20FF0"/>
    <w:rsid w:val="00F217BC"/>
    <w:rsid w:val="00F25564"/>
    <w:rsid w:val="00F261DA"/>
    <w:rsid w:val="00F2659E"/>
    <w:rsid w:val="00F27FEC"/>
    <w:rsid w:val="00F33221"/>
    <w:rsid w:val="00F35561"/>
    <w:rsid w:val="00F378C6"/>
    <w:rsid w:val="00F403ED"/>
    <w:rsid w:val="00F40BC4"/>
    <w:rsid w:val="00F42903"/>
    <w:rsid w:val="00F42A9F"/>
    <w:rsid w:val="00F4366D"/>
    <w:rsid w:val="00F4602C"/>
    <w:rsid w:val="00F46B0C"/>
    <w:rsid w:val="00F472C0"/>
    <w:rsid w:val="00F473DE"/>
    <w:rsid w:val="00F508D1"/>
    <w:rsid w:val="00F50CEF"/>
    <w:rsid w:val="00F50D6E"/>
    <w:rsid w:val="00F5105C"/>
    <w:rsid w:val="00F51A6B"/>
    <w:rsid w:val="00F52E3A"/>
    <w:rsid w:val="00F53233"/>
    <w:rsid w:val="00F53B35"/>
    <w:rsid w:val="00F54923"/>
    <w:rsid w:val="00F56B17"/>
    <w:rsid w:val="00F56D51"/>
    <w:rsid w:val="00F57978"/>
    <w:rsid w:val="00F60060"/>
    <w:rsid w:val="00F6145E"/>
    <w:rsid w:val="00F621F9"/>
    <w:rsid w:val="00F62506"/>
    <w:rsid w:val="00F62FC8"/>
    <w:rsid w:val="00F637A8"/>
    <w:rsid w:val="00F63AFB"/>
    <w:rsid w:val="00F642B9"/>
    <w:rsid w:val="00F644B2"/>
    <w:rsid w:val="00F66062"/>
    <w:rsid w:val="00F66D02"/>
    <w:rsid w:val="00F714F0"/>
    <w:rsid w:val="00F73A30"/>
    <w:rsid w:val="00F73B3E"/>
    <w:rsid w:val="00F74335"/>
    <w:rsid w:val="00F74381"/>
    <w:rsid w:val="00F7567C"/>
    <w:rsid w:val="00F76888"/>
    <w:rsid w:val="00F7701B"/>
    <w:rsid w:val="00F774BF"/>
    <w:rsid w:val="00F7785D"/>
    <w:rsid w:val="00F77BB9"/>
    <w:rsid w:val="00F77E6A"/>
    <w:rsid w:val="00F809B4"/>
    <w:rsid w:val="00F80FAD"/>
    <w:rsid w:val="00F814E5"/>
    <w:rsid w:val="00F82299"/>
    <w:rsid w:val="00F825B7"/>
    <w:rsid w:val="00F83C3B"/>
    <w:rsid w:val="00F84F74"/>
    <w:rsid w:val="00F92157"/>
    <w:rsid w:val="00F93083"/>
    <w:rsid w:val="00F93704"/>
    <w:rsid w:val="00F93B64"/>
    <w:rsid w:val="00F93F14"/>
    <w:rsid w:val="00F946EB"/>
    <w:rsid w:val="00F94877"/>
    <w:rsid w:val="00F95298"/>
    <w:rsid w:val="00F95AC2"/>
    <w:rsid w:val="00F95D91"/>
    <w:rsid w:val="00F9648F"/>
    <w:rsid w:val="00F96609"/>
    <w:rsid w:val="00F9700E"/>
    <w:rsid w:val="00F9740B"/>
    <w:rsid w:val="00FA6645"/>
    <w:rsid w:val="00FA7B17"/>
    <w:rsid w:val="00FB0280"/>
    <w:rsid w:val="00FB032B"/>
    <w:rsid w:val="00FB12C5"/>
    <w:rsid w:val="00FB1E8C"/>
    <w:rsid w:val="00FB52AE"/>
    <w:rsid w:val="00FB5A2A"/>
    <w:rsid w:val="00FB62BB"/>
    <w:rsid w:val="00FB634B"/>
    <w:rsid w:val="00FB6BC0"/>
    <w:rsid w:val="00FB6C86"/>
    <w:rsid w:val="00FB7911"/>
    <w:rsid w:val="00FC004C"/>
    <w:rsid w:val="00FC0741"/>
    <w:rsid w:val="00FC1118"/>
    <w:rsid w:val="00FC4361"/>
    <w:rsid w:val="00FC4413"/>
    <w:rsid w:val="00FC51DE"/>
    <w:rsid w:val="00FC5587"/>
    <w:rsid w:val="00FC7312"/>
    <w:rsid w:val="00FD0F73"/>
    <w:rsid w:val="00FD10C2"/>
    <w:rsid w:val="00FD2094"/>
    <w:rsid w:val="00FD21B9"/>
    <w:rsid w:val="00FD3456"/>
    <w:rsid w:val="00FD43A1"/>
    <w:rsid w:val="00FD4FBC"/>
    <w:rsid w:val="00FD563E"/>
    <w:rsid w:val="00FD5E8A"/>
    <w:rsid w:val="00FD6766"/>
    <w:rsid w:val="00FD72AA"/>
    <w:rsid w:val="00FD768A"/>
    <w:rsid w:val="00FD7720"/>
    <w:rsid w:val="00FD7EBA"/>
    <w:rsid w:val="00FE0275"/>
    <w:rsid w:val="00FE0B3C"/>
    <w:rsid w:val="00FE12FC"/>
    <w:rsid w:val="00FE14AE"/>
    <w:rsid w:val="00FE316E"/>
    <w:rsid w:val="00FE4253"/>
    <w:rsid w:val="00FE4789"/>
    <w:rsid w:val="00FE4B10"/>
    <w:rsid w:val="00FE5D4D"/>
    <w:rsid w:val="00FE79FA"/>
    <w:rsid w:val="00FF0B5D"/>
    <w:rsid w:val="00FF10CF"/>
    <w:rsid w:val="00FF1115"/>
    <w:rsid w:val="00FF1268"/>
    <w:rsid w:val="00FF2B4A"/>
    <w:rsid w:val="00FF4430"/>
    <w:rsid w:val="00FF45FF"/>
    <w:rsid w:val="00FF5726"/>
    <w:rsid w:val="00FF5E00"/>
    <w:rsid w:val="00FF64A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D5AFFA"/>
  <w15:docId w15:val="{60D8A1F0-2CFC-42DC-8C1E-4F699B328F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6D5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8678C"/>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C79AF"/>
    <w:rPr>
      <w:rFonts w:ascii="Lucida Grande" w:hAnsi="Lucida Grande"/>
      <w:sz w:val="18"/>
      <w:szCs w:val="18"/>
    </w:rPr>
  </w:style>
  <w:style w:type="character" w:customStyle="1" w:styleId="BalloonTextChar">
    <w:name w:val="Balloon Text Char"/>
    <w:basedOn w:val="DefaultParagraphFont"/>
    <w:link w:val="BalloonText"/>
    <w:uiPriority w:val="99"/>
    <w:semiHidden/>
    <w:rsid w:val="00DC79AF"/>
    <w:rPr>
      <w:rFonts w:ascii="Lucida Grande" w:hAnsi="Lucida Grande"/>
      <w:sz w:val="18"/>
      <w:szCs w:val="18"/>
    </w:rPr>
  </w:style>
  <w:style w:type="paragraph" w:styleId="NormalWeb">
    <w:name w:val="Normal (Web)"/>
    <w:basedOn w:val="Normal"/>
    <w:uiPriority w:val="99"/>
    <w:unhideWhenUsed/>
    <w:rsid w:val="009C5867"/>
    <w:pPr>
      <w:spacing w:before="100" w:beforeAutospacing="1" w:after="100" w:afterAutospacing="1"/>
    </w:pPr>
    <w:rPr>
      <w:rFonts w:ascii="Times" w:hAnsi="Times" w:cs="Times New Roman"/>
      <w:sz w:val="20"/>
      <w:szCs w:val="20"/>
    </w:rPr>
  </w:style>
  <w:style w:type="paragraph" w:customStyle="1" w:styleId="Default">
    <w:name w:val="Default"/>
    <w:rsid w:val="00A20B9E"/>
    <w:pPr>
      <w:widowControl w:val="0"/>
      <w:autoSpaceDE w:val="0"/>
      <w:autoSpaceDN w:val="0"/>
      <w:adjustRightInd w:val="0"/>
    </w:pPr>
    <w:rPr>
      <w:rFonts w:ascii="Calibri" w:hAnsi="Calibri" w:cs="Calibri"/>
      <w:color w:val="000000"/>
      <w:lang w:val="en-US"/>
    </w:rPr>
  </w:style>
  <w:style w:type="character" w:styleId="Hyperlink">
    <w:name w:val="Hyperlink"/>
    <w:basedOn w:val="DefaultParagraphFont"/>
    <w:uiPriority w:val="99"/>
    <w:unhideWhenUsed/>
    <w:rsid w:val="00EB5B70"/>
    <w:rPr>
      <w:color w:val="0000FF" w:themeColor="hyperlink"/>
      <w:u w:val="single"/>
    </w:rPr>
  </w:style>
  <w:style w:type="paragraph" w:styleId="ListParagraph">
    <w:name w:val="List Paragraph"/>
    <w:basedOn w:val="Normal"/>
    <w:uiPriority w:val="34"/>
    <w:qFormat/>
    <w:rsid w:val="00E102D2"/>
    <w:pPr>
      <w:ind w:left="720"/>
      <w:contextualSpacing/>
    </w:pPr>
    <w:rPr>
      <w:lang w:val="en-US"/>
    </w:rPr>
  </w:style>
  <w:style w:type="table" w:customStyle="1" w:styleId="LightShading-Accent11">
    <w:name w:val="Light Shading - Accent 11"/>
    <w:basedOn w:val="TableNormal"/>
    <w:uiPriority w:val="60"/>
    <w:rsid w:val="00E102D2"/>
    <w:rPr>
      <w:color w:val="365F91" w:themeColor="accent1" w:themeShade="BF"/>
      <w:lang w:val="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spellingerror">
    <w:name w:val="spellingerror"/>
    <w:basedOn w:val="DefaultParagraphFont"/>
    <w:rsid w:val="00951BC8"/>
  </w:style>
  <w:style w:type="character" w:customStyle="1" w:styleId="normaltextrun">
    <w:name w:val="normaltextrun"/>
    <w:basedOn w:val="DefaultParagraphFont"/>
    <w:rsid w:val="00951BC8"/>
  </w:style>
  <w:style w:type="paragraph" w:customStyle="1" w:styleId="paragraph">
    <w:name w:val="paragraph"/>
    <w:basedOn w:val="Normal"/>
    <w:rsid w:val="00951BC8"/>
    <w:pPr>
      <w:spacing w:before="100" w:beforeAutospacing="1" w:after="100" w:afterAutospacing="1"/>
    </w:pPr>
    <w:rPr>
      <w:rFonts w:ascii="Times New Roman" w:eastAsia="Times New Roman" w:hAnsi="Times New Roman" w:cs="Times New Roman"/>
      <w:lang w:eastAsia="en-GB"/>
    </w:rPr>
  </w:style>
  <w:style w:type="character" w:customStyle="1" w:styleId="eop">
    <w:name w:val="eop"/>
    <w:basedOn w:val="DefaultParagraphFont"/>
    <w:rsid w:val="00951BC8"/>
  </w:style>
  <w:style w:type="character" w:styleId="LineNumber">
    <w:name w:val="line number"/>
    <w:basedOn w:val="DefaultParagraphFont"/>
    <w:uiPriority w:val="99"/>
    <w:semiHidden/>
    <w:unhideWhenUsed/>
    <w:rsid w:val="00770D1F"/>
  </w:style>
  <w:style w:type="paragraph" w:styleId="NoSpacing">
    <w:name w:val="No Spacing"/>
    <w:uiPriority w:val="1"/>
    <w:qFormat/>
    <w:rsid w:val="00D81B19"/>
    <w:rPr>
      <w:lang w:val="en-US"/>
    </w:rPr>
  </w:style>
  <w:style w:type="table" w:customStyle="1" w:styleId="LightShading1">
    <w:name w:val="Light Shading1"/>
    <w:basedOn w:val="TableNormal"/>
    <w:uiPriority w:val="60"/>
    <w:rsid w:val="0062023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200CA5"/>
    <w:rPr>
      <w:color w:val="800080" w:themeColor="followedHyperlink"/>
      <w:u w:val="single"/>
    </w:rPr>
  </w:style>
  <w:style w:type="paragraph" w:customStyle="1" w:styleId="EndNoteBibliography">
    <w:name w:val="EndNote Bibliography"/>
    <w:basedOn w:val="Normal"/>
    <w:link w:val="EndNoteBibliographyChar"/>
    <w:rsid w:val="00647D76"/>
    <w:pPr>
      <w:spacing w:after="200"/>
    </w:pPr>
    <w:rPr>
      <w:rFonts w:ascii="Cambria" w:eastAsiaTheme="minorHAnsi" w:hAnsi="Cambria"/>
      <w:noProof/>
      <w:szCs w:val="22"/>
      <w:lang w:val="en-US"/>
    </w:rPr>
  </w:style>
  <w:style w:type="character" w:customStyle="1" w:styleId="EndNoteBibliographyChar">
    <w:name w:val="EndNote Bibliography Char"/>
    <w:basedOn w:val="DefaultParagraphFont"/>
    <w:link w:val="EndNoteBibliography"/>
    <w:rsid w:val="00647D76"/>
    <w:rPr>
      <w:rFonts w:ascii="Cambria" w:eastAsiaTheme="minorHAnsi" w:hAnsi="Cambria"/>
      <w:noProof/>
      <w:szCs w:val="22"/>
      <w:lang w:val="en-US"/>
    </w:rPr>
  </w:style>
  <w:style w:type="character" w:styleId="CommentReference">
    <w:name w:val="annotation reference"/>
    <w:basedOn w:val="DefaultParagraphFont"/>
    <w:uiPriority w:val="99"/>
    <w:semiHidden/>
    <w:unhideWhenUsed/>
    <w:rsid w:val="004E24DE"/>
    <w:rPr>
      <w:sz w:val="16"/>
      <w:szCs w:val="16"/>
    </w:rPr>
  </w:style>
  <w:style w:type="paragraph" w:styleId="CommentText">
    <w:name w:val="annotation text"/>
    <w:basedOn w:val="Normal"/>
    <w:link w:val="CommentTextChar"/>
    <w:uiPriority w:val="99"/>
    <w:unhideWhenUsed/>
    <w:rsid w:val="00DF1436"/>
    <w:rPr>
      <w:sz w:val="20"/>
      <w:szCs w:val="20"/>
    </w:rPr>
  </w:style>
  <w:style w:type="character" w:customStyle="1" w:styleId="CommentTextChar">
    <w:name w:val="Comment Text Char"/>
    <w:basedOn w:val="DefaultParagraphFont"/>
    <w:link w:val="CommentText"/>
    <w:uiPriority w:val="99"/>
    <w:rsid w:val="004E24DE"/>
    <w:rPr>
      <w:sz w:val="20"/>
      <w:szCs w:val="20"/>
    </w:rPr>
  </w:style>
  <w:style w:type="paragraph" w:styleId="CommentSubject">
    <w:name w:val="annotation subject"/>
    <w:basedOn w:val="CommentText"/>
    <w:next w:val="CommentText"/>
    <w:link w:val="CommentSubjectChar"/>
    <w:uiPriority w:val="99"/>
    <w:semiHidden/>
    <w:unhideWhenUsed/>
    <w:rsid w:val="004E24DE"/>
    <w:rPr>
      <w:b/>
      <w:bCs/>
    </w:rPr>
  </w:style>
  <w:style w:type="character" w:customStyle="1" w:styleId="CommentSubjectChar">
    <w:name w:val="Comment Subject Char"/>
    <w:basedOn w:val="CommentTextChar"/>
    <w:link w:val="CommentSubject"/>
    <w:uiPriority w:val="99"/>
    <w:semiHidden/>
    <w:rsid w:val="004E24DE"/>
    <w:rPr>
      <w:b/>
      <w:bCs/>
      <w:sz w:val="20"/>
      <w:szCs w:val="20"/>
    </w:rPr>
  </w:style>
  <w:style w:type="paragraph" w:styleId="Revision">
    <w:name w:val="Revision"/>
    <w:hidden/>
    <w:uiPriority w:val="99"/>
    <w:semiHidden/>
    <w:rsid w:val="00A83B9E"/>
  </w:style>
  <w:style w:type="character" w:styleId="SubtleEmphasis">
    <w:name w:val="Subtle Emphasis"/>
    <w:basedOn w:val="DefaultParagraphFont"/>
    <w:uiPriority w:val="19"/>
    <w:qFormat/>
    <w:rsid w:val="00D77A8A"/>
    <w:rPr>
      <w:i/>
      <w:iCs/>
      <w:color w:val="808080" w:themeColor="text1" w:themeTint="7F"/>
    </w:rPr>
  </w:style>
  <w:style w:type="paragraph" w:customStyle="1" w:styleId="EndNoteBibliographyTitle">
    <w:name w:val="EndNote Bibliography Title"/>
    <w:basedOn w:val="Normal"/>
    <w:link w:val="EndNoteBibliographyTitleChar"/>
    <w:rsid w:val="004858CB"/>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4858CB"/>
    <w:rPr>
      <w:rFonts w:ascii="Cambria" w:hAnsi="Cambria"/>
      <w:noProof/>
      <w:lang w:val="en-US"/>
    </w:rPr>
  </w:style>
  <w:style w:type="character" w:customStyle="1" w:styleId="tl-default">
    <w:name w:val="tl-default"/>
    <w:basedOn w:val="DefaultParagraphFont"/>
    <w:rsid w:val="00575D65"/>
  </w:style>
  <w:style w:type="character" w:customStyle="1" w:styleId="apple-converted-space">
    <w:name w:val="apple-converted-space"/>
    <w:basedOn w:val="DefaultParagraphFont"/>
    <w:rsid w:val="00575D65"/>
  </w:style>
  <w:style w:type="character" w:customStyle="1" w:styleId="xref">
    <w:name w:val="xref"/>
    <w:basedOn w:val="DefaultParagraphFont"/>
    <w:rsid w:val="00575D65"/>
  </w:style>
  <w:style w:type="character" w:customStyle="1" w:styleId="jp-small">
    <w:name w:val="jp-small"/>
    <w:basedOn w:val="DefaultParagraphFont"/>
    <w:rsid w:val="00575D65"/>
  </w:style>
  <w:style w:type="character" w:styleId="PlaceholderText">
    <w:name w:val="Placeholder Text"/>
    <w:basedOn w:val="DefaultParagraphFont"/>
    <w:uiPriority w:val="99"/>
    <w:semiHidden/>
    <w:rsid w:val="00901767"/>
    <w:rPr>
      <w:color w:val="808080"/>
    </w:rPr>
  </w:style>
  <w:style w:type="paragraph" w:styleId="Header">
    <w:name w:val="header"/>
    <w:basedOn w:val="Normal"/>
    <w:link w:val="HeaderChar"/>
    <w:uiPriority w:val="99"/>
    <w:unhideWhenUsed/>
    <w:rsid w:val="00D74F08"/>
    <w:pPr>
      <w:tabs>
        <w:tab w:val="center" w:pos="4513"/>
        <w:tab w:val="right" w:pos="9026"/>
      </w:tabs>
    </w:pPr>
  </w:style>
  <w:style w:type="character" w:customStyle="1" w:styleId="HeaderChar">
    <w:name w:val="Header Char"/>
    <w:basedOn w:val="DefaultParagraphFont"/>
    <w:link w:val="Header"/>
    <w:uiPriority w:val="99"/>
    <w:rsid w:val="00D74F08"/>
  </w:style>
  <w:style w:type="paragraph" w:styleId="Footer">
    <w:name w:val="footer"/>
    <w:basedOn w:val="Normal"/>
    <w:link w:val="FooterChar"/>
    <w:uiPriority w:val="99"/>
    <w:unhideWhenUsed/>
    <w:rsid w:val="00D74F08"/>
    <w:pPr>
      <w:tabs>
        <w:tab w:val="center" w:pos="4513"/>
        <w:tab w:val="right" w:pos="9026"/>
      </w:tabs>
    </w:pPr>
  </w:style>
  <w:style w:type="character" w:customStyle="1" w:styleId="FooterChar">
    <w:name w:val="Footer Char"/>
    <w:basedOn w:val="DefaultParagraphFont"/>
    <w:link w:val="Footer"/>
    <w:uiPriority w:val="99"/>
    <w:rsid w:val="00D74F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648895">
      <w:bodyDiv w:val="1"/>
      <w:marLeft w:val="0"/>
      <w:marRight w:val="0"/>
      <w:marTop w:val="0"/>
      <w:marBottom w:val="0"/>
      <w:divBdr>
        <w:top w:val="none" w:sz="0" w:space="0" w:color="auto"/>
        <w:left w:val="none" w:sz="0" w:space="0" w:color="auto"/>
        <w:bottom w:val="none" w:sz="0" w:space="0" w:color="auto"/>
        <w:right w:val="none" w:sz="0" w:space="0" w:color="auto"/>
      </w:divBdr>
    </w:div>
    <w:div w:id="129565852">
      <w:bodyDiv w:val="1"/>
      <w:marLeft w:val="0"/>
      <w:marRight w:val="0"/>
      <w:marTop w:val="0"/>
      <w:marBottom w:val="0"/>
      <w:divBdr>
        <w:top w:val="none" w:sz="0" w:space="0" w:color="auto"/>
        <w:left w:val="none" w:sz="0" w:space="0" w:color="auto"/>
        <w:bottom w:val="none" w:sz="0" w:space="0" w:color="auto"/>
        <w:right w:val="none" w:sz="0" w:space="0" w:color="auto"/>
      </w:divBdr>
    </w:div>
    <w:div w:id="246503336">
      <w:bodyDiv w:val="1"/>
      <w:marLeft w:val="0"/>
      <w:marRight w:val="0"/>
      <w:marTop w:val="0"/>
      <w:marBottom w:val="0"/>
      <w:divBdr>
        <w:top w:val="none" w:sz="0" w:space="0" w:color="auto"/>
        <w:left w:val="none" w:sz="0" w:space="0" w:color="auto"/>
        <w:bottom w:val="none" w:sz="0" w:space="0" w:color="auto"/>
        <w:right w:val="none" w:sz="0" w:space="0" w:color="auto"/>
      </w:divBdr>
    </w:div>
    <w:div w:id="258561459">
      <w:bodyDiv w:val="1"/>
      <w:marLeft w:val="0"/>
      <w:marRight w:val="0"/>
      <w:marTop w:val="0"/>
      <w:marBottom w:val="0"/>
      <w:divBdr>
        <w:top w:val="none" w:sz="0" w:space="0" w:color="auto"/>
        <w:left w:val="none" w:sz="0" w:space="0" w:color="auto"/>
        <w:bottom w:val="none" w:sz="0" w:space="0" w:color="auto"/>
        <w:right w:val="none" w:sz="0" w:space="0" w:color="auto"/>
      </w:divBdr>
      <w:divsChild>
        <w:div w:id="153379724">
          <w:marLeft w:val="0"/>
          <w:marRight w:val="0"/>
          <w:marTop w:val="0"/>
          <w:marBottom w:val="0"/>
          <w:divBdr>
            <w:top w:val="none" w:sz="0" w:space="0" w:color="auto"/>
            <w:left w:val="none" w:sz="0" w:space="0" w:color="auto"/>
            <w:bottom w:val="none" w:sz="0" w:space="0" w:color="auto"/>
            <w:right w:val="none" w:sz="0" w:space="0" w:color="auto"/>
          </w:divBdr>
          <w:divsChild>
            <w:div w:id="321006672">
              <w:marLeft w:val="0"/>
              <w:marRight w:val="0"/>
              <w:marTop w:val="0"/>
              <w:marBottom w:val="0"/>
              <w:divBdr>
                <w:top w:val="none" w:sz="0" w:space="0" w:color="auto"/>
                <w:left w:val="none" w:sz="0" w:space="0" w:color="auto"/>
                <w:bottom w:val="none" w:sz="0" w:space="0" w:color="auto"/>
                <w:right w:val="none" w:sz="0" w:space="0" w:color="auto"/>
              </w:divBdr>
              <w:divsChild>
                <w:div w:id="192499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371298">
      <w:bodyDiv w:val="1"/>
      <w:marLeft w:val="0"/>
      <w:marRight w:val="0"/>
      <w:marTop w:val="0"/>
      <w:marBottom w:val="0"/>
      <w:divBdr>
        <w:top w:val="none" w:sz="0" w:space="0" w:color="auto"/>
        <w:left w:val="none" w:sz="0" w:space="0" w:color="auto"/>
        <w:bottom w:val="none" w:sz="0" w:space="0" w:color="auto"/>
        <w:right w:val="none" w:sz="0" w:space="0" w:color="auto"/>
      </w:divBdr>
      <w:divsChild>
        <w:div w:id="597833198">
          <w:marLeft w:val="0"/>
          <w:marRight w:val="0"/>
          <w:marTop w:val="0"/>
          <w:marBottom w:val="0"/>
          <w:divBdr>
            <w:top w:val="none" w:sz="0" w:space="0" w:color="auto"/>
            <w:left w:val="none" w:sz="0" w:space="0" w:color="auto"/>
            <w:bottom w:val="none" w:sz="0" w:space="0" w:color="auto"/>
            <w:right w:val="none" w:sz="0" w:space="0" w:color="auto"/>
          </w:divBdr>
          <w:divsChild>
            <w:div w:id="1639721214">
              <w:marLeft w:val="0"/>
              <w:marRight w:val="0"/>
              <w:marTop w:val="0"/>
              <w:marBottom w:val="0"/>
              <w:divBdr>
                <w:top w:val="none" w:sz="0" w:space="0" w:color="auto"/>
                <w:left w:val="none" w:sz="0" w:space="0" w:color="auto"/>
                <w:bottom w:val="none" w:sz="0" w:space="0" w:color="auto"/>
                <w:right w:val="none" w:sz="0" w:space="0" w:color="auto"/>
              </w:divBdr>
              <w:divsChild>
                <w:div w:id="1874034319">
                  <w:marLeft w:val="0"/>
                  <w:marRight w:val="0"/>
                  <w:marTop w:val="0"/>
                  <w:marBottom w:val="0"/>
                  <w:divBdr>
                    <w:top w:val="none" w:sz="0" w:space="0" w:color="auto"/>
                    <w:left w:val="none" w:sz="0" w:space="0" w:color="auto"/>
                    <w:bottom w:val="none" w:sz="0" w:space="0" w:color="auto"/>
                    <w:right w:val="none" w:sz="0" w:space="0" w:color="auto"/>
                  </w:divBdr>
                  <w:divsChild>
                    <w:div w:id="110712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4528967">
      <w:bodyDiv w:val="1"/>
      <w:marLeft w:val="0"/>
      <w:marRight w:val="0"/>
      <w:marTop w:val="0"/>
      <w:marBottom w:val="0"/>
      <w:divBdr>
        <w:top w:val="none" w:sz="0" w:space="0" w:color="auto"/>
        <w:left w:val="none" w:sz="0" w:space="0" w:color="auto"/>
        <w:bottom w:val="none" w:sz="0" w:space="0" w:color="auto"/>
        <w:right w:val="none" w:sz="0" w:space="0" w:color="auto"/>
      </w:divBdr>
    </w:div>
    <w:div w:id="377439538">
      <w:bodyDiv w:val="1"/>
      <w:marLeft w:val="0"/>
      <w:marRight w:val="0"/>
      <w:marTop w:val="0"/>
      <w:marBottom w:val="0"/>
      <w:divBdr>
        <w:top w:val="none" w:sz="0" w:space="0" w:color="auto"/>
        <w:left w:val="none" w:sz="0" w:space="0" w:color="auto"/>
        <w:bottom w:val="none" w:sz="0" w:space="0" w:color="auto"/>
        <w:right w:val="none" w:sz="0" w:space="0" w:color="auto"/>
      </w:divBdr>
      <w:divsChild>
        <w:div w:id="1304698092">
          <w:marLeft w:val="0"/>
          <w:marRight w:val="0"/>
          <w:marTop w:val="0"/>
          <w:marBottom w:val="0"/>
          <w:divBdr>
            <w:top w:val="none" w:sz="0" w:space="0" w:color="auto"/>
            <w:left w:val="none" w:sz="0" w:space="0" w:color="auto"/>
            <w:bottom w:val="none" w:sz="0" w:space="0" w:color="auto"/>
            <w:right w:val="none" w:sz="0" w:space="0" w:color="auto"/>
          </w:divBdr>
          <w:divsChild>
            <w:div w:id="1536963593">
              <w:marLeft w:val="0"/>
              <w:marRight w:val="0"/>
              <w:marTop w:val="0"/>
              <w:marBottom w:val="0"/>
              <w:divBdr>
                <w:top w:val="none" w:sz="0" w:space="0" w:color="auto"/>
                <w:left w:val="none" w:sz="0" w:space="0" w:color="auto"/>
                <w:bottom w:val="none" w:sz="0" w:space="0" w:color="auto"/>
                <w:right w:val="none" w:sz="0" w:space="0" w:color="auto"/>
              </w:divBdr>
              <w:divsChild>
                <w:div w:id="1791972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593983">
      <w:bodyDiv w:val="1"/>
      <w:marLeft w:val="0"/>
      <w:marRight w:val="0"/>
      <w:marTop w:val="0"/>
      <w:marBottom w:val="0"/>
      <w:divBdr>
        <w:top w:val="none" w:sz="0" w:space="0" w:color="auto"/>
        <w:left w:val="none" w:sz="0" w:space="0" w:color="auto"/>
        <w:bottom w:val="none" w:sz="0" w:space="0" w:color="auto"/>
        <w:right w:val="none" w:sz="0" w:space="0" w:color="auto"/>
      </w:divBdr>
      <w:divsChild>
        <w:div w:id="1969973463">
          <w:marLeft w:val="0"/>
          <w:marRight w:val="0"/>
          <w:marTop w:val="0"/>
          <w:marBottom w:val="0"/>
          <w:divBdr>
            <w:top w:val="none" w:sz="0" w:space="0" w:color="auto"/>
            <w:left w:val="none" w:sz="0" w:space="0" w:color="auto"/>
            <w:bottom w:val="none" w:sz="0" w:space="0" w:color="auto"/>
            <w:right w:val="none" w:sz="0" w:space="0" w:color="auto"/>
          </w:divBdr>
          <w:divsChild>
            <w:div w:id="1738941912">
              <w:marLeft w:val="0"/>
              <w:marRight w:val="0"/>
              <w:marTop w:val="0"/>
              <w:marBottom w:val="0"/>
              <w:divBdr>
                <w:top w:val="none" w:sz="0" w:space="0" w:color="auto"/>
                <w:left w:val="none" w:sz="0" w:space="0" w:color="auto"/>
                <w:bottom w:val="none" w:sz="0" w:space="0" w:color="auto"/>
                <w:right w:val="none" w:sz="0" w:space="0" w:color="auto"/>
              </w:divBdr>
              <w:divsChild>
                <w:div w:id="156448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0844510">
      <w:bodyDiv w:val="1"/>
      <w:marLeft w:val="0"/>
      <w:marRight w:val="0"/>
      <w:marTop w:val="0"/>
      <w:marBottom w:val="0"/>
      <w:divBdr>
        <w:top w:val="none" w:sz="0" w:space="0" w:color="auto"/>
        <w:left w:val="none" w:sz="0" w:space="0" w:color="auto"/>
        <w:bottom w:val="none" w:sz="0" w:space="0" w:color="auto"/>
        <w:right w:val="none" w:sz="0" w:space="0" w:color="auto"/>
      </w:divBdr>
      <w:divsChild>
        <w:div w:id="399835827">
          <w:marLeft w:val="0"/>
          <w:marRight w:val="0"/>
          <w:marTop w:val="0"/>
          <w:marBottom w:val="0"/>
          <w:divBdr>
            <w:top w:val="none" w:sz="0" w:space="0" w:color="auto"/>
            <w:left w:val="none" w:sz="0" w:space="0" w:color="auto"/>
            <w:bottom w:val="none" w:sz="0" w:space="0" w:color="auto"/>
            <w:right w:val="none" w:sz="0" w:space="0" w:color="auto"/>
          </w:divBdr>
          <w:divsChild>
            <w:div w:id="1969042413">
              <w:marLeft w:val="0"/>
              <w:marRight w:val="0"/>
              <w:marTop w:val="0"/>
              <w:marBottom w:val="0"/>
              <w:divBdr>
                <w:top w:val="none" w:sz="0" w:space="0" w:color="auto"/>
                <w:left w:val="none" w:sz="0" w:space="0" w:color="auto"/>
                <w:bottom w:val="none" w:sz="0" w:space="0" w:color="auto"/>
                <w:right w:val="none" w:sz="0" w:space="0" w:color="auto"/>
              </w:divBdr>
              <w:divsChild>
                <w:div w:id="861171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9725137">
      <w:bodyDiv w:val="1"/>
      <w:marLeft w:val="0"/>
      <w:marRight w:val="0"/>
      <w:marTop w:val="0"/>
      <w:marBottom w:val="0"/>
      <w:divBdr>
        <w:top w:val="none" w:sz="0" w:space="0" w:color="auto"/>
        <w:left w:val="none" w:sz="0" w:space="0" w:color="auto"/>
        <w:bottom w:val="none" w:sz="0" w:space="0" w:color="auto"/>
        <w:right w:val="none" w:sz="0" w:space="0" w:color="auto"/>
      </w:divBdr>
    </w:div>
    <w:div w:id="731121383">
      <w:bodyDiv w:val="1"/>
      <w:marLeft w:val="0"/>
      <w:marRight w:val="0"/>
      <w:marTop w:val="0"/>
      <w:marBottom w:val="0"/>
      <w:divBdr>
        <w:top w:val="none" w:sz="0" w:space="0" w:color="auto"/>
        <w:left w:val="none" w:sz="0" w:space="0" w:color="auto"/>
        <w:bottom w:val="none" w:sz="0" w:space="0" w:color="auto"/>
        <w:right w:val="none" w:sz="0" w:space="0" w:color="auto"/>
      </w:divBdr>
    </w:div>
    <w:div w:id="823275493">
      <w:bodyDiv w:val="1"/>
      <w:marLeft w:val="0"/>
      <w:marRight w:val="0"/>
      <w:marTop w:val="0"/>
      <w:marBottom w:val="0"/>
      <w:divBdr>
        <w:top w:val="none" w:sz="0" w:space="0" w:color="auto"/>
        <w:left w:val="none" w:sz="0" w:space="0" w:color="auto"/>
        <w:bottom w:val="none" w:sz="0" w:space="0" w:color="auto"/>
        <w:right w:val="none" w:sz="0" w:space="0" w:color="auto"/>
      </w:divBdr>
    </w:div>
    <w:div w:id="878516697">
      <w:bodyDiv w:val="1"/>
      <w:marLeft w:val="0"/>
      <w:marRight w:val="0"/>
      <w:marTop w:val="0"/>
      <w:marBottom w:val="0"/>
      <w:divBdr>
        <w:top w:val="none" w:sz="0" w:space="0" w:color="auto"/>
        <w:left w:val="none" w:sz="0" w:space="0" w:color="auto"/>
        <w:bottom w:val="none" w:sz="0" w:space="0" w:color="auto"/>
        <w:right w:val="none" w:sz="0" w:space="0" w:color="auto"/>
      </w:divBdr>
      <w:divsChild>
        <w:div w:id="2025744372">
          <w:marLeft w:val="0"/>
          <w:marRight w:val="0"/>
          <w:marTop w:val="0"/>
          <w:marBottom w:val="0"/>
          <w:divBdr>
            <w:top w:val="none" w:sz="0" w:space="0" w:color="auto"/>
            <w:left w:val="none" w:sz="0" w:space="0" w:color="auto"/>
            <w:bottom w:val="none" w:sz="0" w:space="0" w:color="auto"/>
            <w:right w:val="none" w:sz="0" w:space="0" w:color="auto"/>
          </w:divBdr>
          <w:divsChild>
            <w:div w:id="2140756915">
              <w:marLeft w:val="0"/>
              <w:marRight w:val="0"/>
              <w:marTop w:val="0"/>
              <w:marBottom w:val="0"/>
              <w:divBdr>
                <w:top w:val="none" w:sz="0" w:space="0" w:color="auto"/>
                <w:left w:val="none" w:sz="0" w:space="0" w:color="auto"/>
                <w:bottom w:val="none" w:sz="0" w:space="0" w:color="auto"/>
                <w:right w:val="none" w:sz="0" w:space="0" w:color="auto"/>
              </w:divBdr>
              <w:divsChild>
                <w:div w:id="596719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366541">
      <w:bodyDiv w:val="1"/>
      <w:marLeft w:val="0"/>
      <w:marRight w:val="0"/>
      <w:marTop w:val="0"/>
      <w:marBottom w:val="0"/>
      <w:divBdr>
        <w:top w:val="none" w:sz="0" w:space="0" w:color="auto"/>
        <w:left w:val="none" w:sz="0" w:space="0" w:color="auto"/>
        <w:bottom w:val="none" w:sz="0" w:space="0" w:color="auto"/>
        <w:right w:val="none" w:sz="0" w:space="0" w:color="auto"/>
      </w:divBdr>
      <w:divsChild>
        <w:div w:id="315113912">
          <w:marLeft w:val="0"/>
          <w:marRight w:val="0"/>
          <w:marTop w:val="0"/>
          <w:marBottom w:val="0"/>
          <w:divBdr>
            <w:top w:val="none" w:sz="0" w:space="0" w:color="auto"/>
            <w:left w:val="none" w:sz="0" w:space="0" w:color="auto"/>
            <w:bottom w:val="none" w:sz="0" w:space="0" w:color="auto"/>
            <w:right w:val="none" w:sz="0" w:space="0" w:color="auto"/>
          </w:divBdr>
          <w:divsChild>
            <w:div w:id="1902597196">
              <w:marLeft w:val="0"/>
              <w:marRight w:val="0"/>
              <w:marTop w:val="0"/>
              <w:marBottom w:val="0"/>
              <w:divBdr>
                <w:top w:val="none" w:sz="0" w:space="0" w:color="auto"/>
                <w:left w:val="none" w:sz="0" w:space="0" w:color="auto"/>
                <w:bottom w:val="none" w:sz="0" w:space="0" w:color="auto"/>
                <w:right w:val="none" w:sz="0" w:space="0" w:color="auto"/>
              </w:divBdr>
              <w:divsChild>
                <w:div w:id="932401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563624">
      <w:bodyDiv w:val="1"/>
      <w:marLeft w:val="0"/>
      <w:marRight w:val="0"/>
      <w:marTop w:val="0"/>
      <w:marBottom w:val="0"/>
      <w:divBdr>
        <w:top w:val="none" w:sz="0" w:space="0" w:color="auto"/>
        <w:left w:val="none" w:sz="0" w:space="0" w:color="auto"/>
        <w:bottom w:val="none" w:sz="0" w:space="0" w:color="auto"/>
        <w:right w:val="none" w:sz="0" w:space="0" w:color="auto"/>
      </w:divBdr>
      <w:divsChild>
        <w:div w:id="1733506704">
          <w:marLeft w:val="0"/>
          <w:marRight w:val="0"/>
          <w:marTop w:val="0"/>
          <w:marBottom w:val="0"/>
          <w:divBdr>
            <w:top w:val="none" w:sz="0" w:space="0" w:color="auto"/>
            <w:left w:val="none" w:sz="0" w:space="0" w:color="auto"/>
            <w:bottom w:val="none" w:sz="0" w:space="0" w:color="auto"/>
            <w:right w:val="none" w:sz="0" w:space="0" w:color="auto"/>
          </w:divBdr>
          <w:divsChild>
            <w:div w:id="1364401800">
              <w:marLeft w:val="0"/>
              <w:marRight w:val="0"/>
              <w:marTop w:val="0"/>
              <w:marBottom w:val="0"/>
              <w:divBdr>
                <w:top w:val="none" w:sz="0" w:space="0" w:color="auto"/>
                <w:left w:val="none" w:sz="0" w:space="0" w:color="auto"/>
                <w:bottom w:val="none" w:sz="0" w:space="0" w:color="auto"/>
                <w:right w:val="none" w:sz="0" w:space="0" w:color="auto"/>
              </w:divBdr>
              <w:divsChild>
                <w:div w:id="470027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2753677">
      <w:bodyDiv w:val="1"/>
      <w:marLeft w:val="0"/>
      <w:marRight w:val="0"/>
      <w:marTop w:val="0"/>
      <w:marBottom w:val="0"/>
      <w:divBdr>
        <w:top w:val="none" w:sz="0" w:space="0" w:color="auto"/>
        <w:left w:val="none" w:sz="0" w:space="0" w:color="auto"/>
        <w:bottom w:val="none" w:sz="0" w:space="0" w:color="auto"/>
        <w:right w:val="none" w:sz="0" w:space="0" w:color="auto"/>
      </w:divBdr>
    </w:div>
    <w:div w:id="1067336165">
      <w:bodyDiv w:val="1"/>
      <w:marLeft w:val="0"/>
      <w:marRight w:val="0"/>
      <w:marTop w:val="0"/>
      <w:marBottom w:val="0"/>
      <w:divBdr>
        <w:top w:val="none" w:sz="0" w:space="0" w:color="auto"/>
        <w:left w:val="none" w:sz="0" w:space="0" w:color="auto"/>
        <w:bottom w:val="none" w:sz="0" w:space="0" w:color="auto"/>
        <w:right w:val="none" w:sz="0" w:space="0" w:color="auto"/>
      </w:divBdr>
    </w:div>
    <w:div w:id="1114397510">
      <w:bodyDiv w:val="1"/>
      <w:marLeft w:val="0"/>
      <w:marRight w:val="0"/>
      <w:marTop w:val="0"/>
      <w:marBottom w:val="0"/>
      <w:divBdr>
        <w:top w:val="none" w:sz="0" w:space="0" w:color="auto"/>
        <w:left w:val="none" w:sz="0" w:space="0" w:color="auto"/>
        <w:bottom w:val="none" w:sz="0" w:space="0" w:color="auto"/>
        <w:right w:val="none" w:sz="0" w:space="0" w:color="auto"/>
      </w:divBdr>
    </w:div>
    <w:div w:id="1190028795">
      <w:bodyDiv w:val="1"/>
      <w:marLeft w:val="0"/>
      <w:marRight w:val="0"/>
      <w:marTop w:val="0"/>
      <w:marBottom w:val="0"/>
      <w:divBdr>
        <w:top w:val="none" w:sz="0" w:space="0" w:color="auto"/>
        <w:left w:val="none" w:sz="0" w:space="0" w:color="auto"/>
        <w:bottom w:val="none" w:sz="0" w:space="0" w:color="auto"/>
        <w:right w:val="none" w:sz="0" w:space="0" w:color="auto"/>
      </w:divBdr>
      <w:divsChild>
        <w:div w:id="1919165621">
          <w:marLeft w:val="0"/>
          <w:marRight w:val="0"/>
          <w:marTop w:val="0"/>
          <w:marBottom w:val="0"/>
          <w:divBdr>
            <w:top w:val="none" w:sz="0" w:space="0" w:color="auto"/>
            <w:left w:val="none" w:sz="0" w:space="0" w:color="auto"/>
            <w:bottom w:val="none" w:sz="0" w:space="0" w:color="auto"/>
            <w:right w:val="none" w:sz="0" w:space="0" w:color="auto"/>
          </w:divBdr>
          <w:divsChild>
            <w:div w:id="629289640">
              <w:marLeft w:val="0"/>
              <w:marRight w:val="0"/>
              <w:marTop w:val="0"/>
              <w:marBottom w:val="0"/>
              <w:divBdr>
                <w:top w:val="none" w:sz="0" w:space="0" w:color="auto"/>
                <w:left w:val="none" w:sz="0" w:space="0" w:color="auto"/>
                <w:bottom w:val="none" w:sz="0" w:space="0" w:color="auto"/>
                <w:right w:val="none" w:sz="0" w:space="0" w:color="auto"/>
              </w:divBdr>
              <w:divsChild>
                <w:div w:id="2046589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941435">
      <w:bodyDiv w:val="1"/>
      <w:marLeft w:val="0"/>
      <w:marRight w:val="0"/>
      <w:marTop w:val="0"/>
      <w:marBottom w:val="0"/>
      <w:divBdr>
        <w:top w:val="none" w:sz="0" w:space="0" w:color="auto"/>
        <w:left w:val="none" w:sz="0" w:space="0" w:color="auto"/>
        <w:bottom w:val="none" w:sz="0" w:space="0" w:color="auto"/>
        <w:right w:val="none" w:sz="0" w:space="0" w:color="auto"/>
      </w:divBdr>
    </w:div>
    <w:div w:id="1317539278">
      <w:bodyDiv w:val="1"/>
      <w:marLeft w:val="0"/>
      <w:marRight w:val="0"/>
      <w:marTop w:val="0"/>
      <w:marBottom w:val="0"/>
      <w:divBdr>
        <w:top w:val="none" w:sz="0" w:space="0" w:color="auto"/>
        <w:left w:val="none" w:sz="0" w:space="0" w:color="auto"/>
        <w:bottom w:val="none" w:sz="0" w:space="0" w:color="auto"/>
        <w:right w:val="none" w:sz="0" w:space="0" w:color="auto"/>
      </w:divBdr>
    </w:div>
    <w:div w:id="1384987911">
      <w:bodyDiv w:val="1"/>
      <w:marLeft w:val="0"/>
      <w:marRight w:val="0"/>
      <w:marTop w:val="0"/>
      <w:marBottom w:val="0"/>
      <w:divBdr>
        <w:top w:val="none" w:sz="0" w:space="0" w:color="auto"/>
        <w:left w:val="none" w:sz="0" w:space="0" w:color="auto"/>
        <w:bottom w:val="none" w:sz="0" w:space="0" w:color="auto"/>
        <w:right w:val="none" w:sz="0" w:space="0" w:color="auto"/>
      </w:divBdr>
      <w:divsChild>
        <w:div w:id="94441115">
          <w:marLeft w:val="0"/>
          <w:marRight w:val="1"/>
          <w:marTop w:val="0"/>
          <w:marBottom w:val="0"/>
          <w:divBdr>
            <w:top w:val="none" w:sz="0" w:space="0" w:color="auto"/>
            <w:left w:val="none" w:sz="0" w:space="0" w:color="auto"/>
            <w:bottom w:val="none" w:sz="0" w:space="0" w:color="auto"/>
            <w:right w:val="none" w:sz="0" w:space="0" w:color="auto"/>
          </w:divBdr>
          <w:divsChild>
            <w:div w:id="67264052">
              <w:marLeft w:val="0"/>
              <w:marRight w:val="0"/>
              <w:marTop w:val="0"/>
              <w:marBottom w:val="0"/>
              <w:divBdr>
                <w:top w:val="none" w:sz="0" w:space="0" w:color="auto"/>
                <w:left w:val="none" w:sz="0" w:space="0" w:color="auto"/>
                <w:bottom w:val="none" w:sz="0" w:space="0" w:color="auto"/>
                <w:right w:val="none" w:sz="0" w:space="0" w:color="auto"/>
              </w:divBdr>
              <w:divsChild>
                <w:div w:id="922179296">
                  <w:marLeft w:val="0"/>
                  <w:marRight w:val="1"/>
                  <w:marTop w:val="0"/>
                  <w:marBottom w:val="0"/>
                  <w:divBdr>
                    <w:top w:val="none" w:sz="0" w:space="0" w:color="auto"/>
                    <w:left w:val="none" w:sz="0" w:space="0" w:color="auto"/>
                    <w:bottom w:val="none" w:sz="0" w:space="0" w:color="auto"/>
                    <w:right w:val="none" w:sz="0" w:space="0" w:color="auto"/>
                  </w:divBdr>
                  <w:divsChild>
                    <w:div w:id="474445060">
                      <w:marLeft w:val="0"/>
                      <w:marRight w:val="0"/>
                      <w:marTop w:val="0"/>
                      <w:marBottom w:val="0"/>
                      <w:divBdr>
                        <w:top w:val="none" w:sz="0" w:space="0" w:color="auto"/>
                        <w:left w:val="none" w:sz="0" w:space="0" w:color="auto"/>
                        <w:bottom w:val="none" w:sz="0" w:space="0" w:color="auto"/>
                        <w:right w:val="none" w:sz="0" w:space="0" w:color="auto"/>
                      </w:divBdr>
                      <w:divsChild>
                        <w:div w:id="1585601963">
                          <w:marLeft w:val="0"/>
                          <w:marRight w:val="0"/>
                          <w:marTop w:val="0"/>
                          <w:marBottom w:val="0"/>
                          <w:divBdr>
                            <w:top w:val="none" w:sz="0" w:space="0" w:color="auto"/>
                            <w:left w:val="none" w:sz="0" w:space="0" w:color="auto"/>
                            <w:bottom w:val="none" w:sz="0" w:space="0" w:color="auto"/>
                            <w:right w:val="none" w:sz="0" w:space="0" w:color="auto"/>
                          </w:divBdr>
                          <w:divsChild>
                            <w:div w:id="243925418">
                              <w:marLeft w:val="0"/>
                              <w:marRight w:val="0"/>
                              <w:marTop w:val="120"/>
                              <w:marBottom w:val="360"/>
                              <w:divBdr>
                                <w:top w:val="none" w:sz="0" w:space="0" w:color="auto"/>
                                <w:left w:val="none" w:sz="0" w:space="0" w:color="auto"/>
                                <w:bottom w:val="none" w:sz="0" w:space="0" w:color="auto"/>
                                <w:right w:val="none" w:sz="0" w:space="0" w:color="auto"/>
                              </w:divBdr>
                              <w:divsChild>
                                <w:div w:id="10201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94638752">
      <w:bodyDiv w:val="1"/>
      <w:marLeft w:val="0"/>
      <w:marRight w:val="0"/>
      <w:marTop w:val="0"/>
      <w:marBottom w:val="0"/>
      <w:divBdr>
        <w:top w:val="none" w:sz="0" w:space="0" w:color="auto"/>
        <w:left w:val="none" w:sz="0" w:space="0" w:color="auto"/>
        <w:bottom w:val="none" w:sz="0" w:space="0" w:color="auto"/>
        <w:right w:val="none" w:sz="0" w:space="0" w:color="auto"/>
      </w:divBdr>
      <w:divsChild>
        <w:div w:id="1532300027">
          <w:marLeft w:val="0"/>
          <w:marRight w:val="0"/>
          <w:marTop w:val="0"/>
          <w:marBottom w:val="0"/>
          <w:divBdr>
            <w:top w:val="none" w:sz="0" w:space="0" w:color="auto"/>
            <w:left w:val="none" w:sz="0" w:space="0" w:color="auto"/>
            <w:bottom w:val="none" w:sz="0" w:space="0" w:color="auto"/>
            <w:right w:val="none" w:sz="0" w:space="0" w:color="auto"/>
          </w:divBdr>
          <w:divsChild>
            <w:div w:id="1248422982">
              <w:marLeft w:val="0"/>
              <w:marRight w:val="0"/>
              <w:marTop w:val="0"/>
              <w:marBottom w:val="0"/>
              <w:divBdr>
                <w:top w:val="none" w:sz="0" w:space="0" w:color="auto"/>
                <w:left w:val="none" w:sz="0" w:space="0" w:color="auto"/>
                <w:bottom w:val="none" w:sz="0" w:space="0" w:color="auto"/>
                <w:right w:val="none" w:sz="0" w:space="0" w:color="auto"/>
              </w:divBdr>
              <w:divsChild>
                <w:div w:id="119723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962401">
      <w:bodyDiv w:val="1"/>
      <w:marLeft w:val="0"/>
      <w:marRight w:val="0"/>
      <w:marTop w:val="0"/>
      <w:marBottom w:val="0"/>
      <w:divBdr>
        <w:top w:val="none" w:sz="0" w:space="0" w:color="auto"/>
        <w:left w:val="none" w:sz="0" w:space="0" w:color="auto"/>
        <w:bottom w:val="none" w:sz="0" w:space="0" w:color="auto"/>
        <w:right w:val="none" w:sz="0" w:space="0" w:color="auto"/>
      </w:divBdr>
      <w:divsChild>
        <w:div w:id="1644696563">
          <w:marLeft w:val="0"/>
          <w:marRight w:val="0"/>
          <w:marTop w:val="0"/>
          <w:marBottom w:val="0"/>
          <w:divBdr>
            <w:top w:val="none" w:sz="0" w:space="0" w:color="auto"/>
            <w:left w:val="none" w:sz="0" w:space="0" w:color="auto"/>
            <w:bottom w:val="none" w:sz="0" w:space="0" w:color="auto"/>
            <w:right w:val="none" w:sz="0" w:space="0" w:color="auto"/>
          </w:divBdr>
          <w:divsChild>
            <w:div w:id="1942492504">
              <w:marLeft w:val="0"/>
              <w:marRight w:val="0"/>
              <w:marTop w:val="0"/>
              <w:marBottom w:val="0"/>
              <w:divBdr>
                <w:top w:val="none" w:sz="0" w:space="0" w:color="auto"/>
                <w:left w:val="none" w:sz="0" w:space="0" w:color="auto"/>
                <w:bottom w:val="none" w:sz="0" w:space="0" w:color="auto"/>
                <w:right w:val="none" w:sz="0" w:space="0" w:color="auto"/>
              </w:divBdr>
              <w:divsChild>
                <w:div w:id="142830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652962">
      <w:bodyDiv w:val="1"/>
      <w:marLeft w:val="0"/>
      <w:marRight w:val="0"/>
      <w:marTop w:val="0"/>
      <w:marBottom w:val="0"/>
      <w:divBdr>
        <w:top w:val="none" w:sz="0" w:space="0" w:color="auto"/>
        <w:left w:val="none" w:sz="0" w:space="0" w:color="auto"/>
        <w:bottom w:val="none" w:sz="0" w:space="0" w:color="auto"/>
        <w:right w:val="none" w:sz="0" w:space="0" w:color="auto"/>
      </w:divBdr>
    </w:div>
    <w:div w:id="1650356042">
      <w:bodyDiv w:val="1"/>
      <w:marLeft w:val="0"/>
      <w:marRight w:val="0"/>
      <w:marTop w:val="0"/>
      <w:marBottom w:val="0"/>
      <w:divBdr>
        <w:top w:val="none" w:sz="0" w:space="0" w:color="auto"/>
        <w:left w:val="none" w:sz="0" w:space="0" w:color="auto"/>
        <w:bottom w:val="none" w:sz="0" w:space="0" w:color="auto"/>
        <w:right w:val="none" w:sz="0" w:space="0" w:color="auto"/>
      </w:divBdr>
    </w:div>
    <w:div w:id="1862934675">
      <w:bodyDiv w:val="1"/>
      <w:marLeft w:val="0"/>
      <w:marRight w:val="0"/>
      <w:marTop w:val="0"/>
      <w:marBottom w:val="0"/>
      <w:divBdr>
        <w:top w:val="none" w:sz="0" w:space="0" w:color="auto"/>
        <w:left w:val="none" w:sz="0" w:space="0" w:color="auto"/>
        <w:bottom w:val="none" w:sz="0" w:space="0" w:color="auto"/>
        <w:right w:val="none" w:sz="0" w:space="0" w:color="auto"/>
      </w:divBdr>
      <w:divsChild>
        <w:div w:id="573202838">
          <w:marLeft w:val="0"/>
          <w:marRight w:val="0"/>
          <w:marTop w:val="0"/>
          <w:marBottom w:val="0"/>
          <w:divBdr>
            <w:top w:val="none" w:sz="0" w:space="0" w:color="auto"/>
            <w:left w:val="none" w:sz="0" w:space="0" w:color="auto"/>
            <w:bottom w:val="none" w:sz="0" w:space="0" w:color="auto"/>
            <w:right w:val="none" w:sz="0" w:space="0" w:color="auto"/>
          </w:divBdr>
          <w:divsChild>
            <w:div w:id="1319459534">
              <w:marLeft w:val="0"/>
              <w:marRight w:val="0"/>
              <w:marTop w:val="0"/>
              <w:marBottom w:val="0"/>
              <w:divBdr>
                <w:top w:val="none" w:sz="0" w:space="0" w:color="auto"/>
                <w:left w:val="none" w:sz="0" w:space="0" w:color="auto"/>
                <w:bottom w:val="none" w:sz="0" w:space="0" w:color="auto"/>
                <w:right w:val="none" w:sz="0" w:space="0" w:color="auto"/>
              </w:divBdr>
              <w:divsChild>
                <w:div w:id="10111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4368401">
      <w:bodyDiv w:val="1"/>
      <w:marLeft w:val="0"/>
      <w:marRight w:val="0"/>
      <w:marTop w:val="0"/>
      <w:marBottom w:val="0"/>
      <w:divBdr>
        <w:top w:val="none" w:sz="0" w:space="0" w:color="auto"/>
        <w:left w:val="none" w:sz="0" w:space="0" w:color="auto"/>
        <w:bottom w:val="none" w:sz="0" w:space="0" w:color="auto"/>
        <w:right w:val="none" w:sz="0" w:space="0" w:color="auto"/>
      </w:divBdr>
    </w:div>
    <w:div w:id="1941137941">
      <w:bodyDiv w:val="1"/>
      <w:marLeft w:val="0"/>
      <w:marRight w:val="0"/>
      <w:marTop w:val="0"/>
      <w:marBottom w:val="0"/>
      <w:divBdr>
        <w:top w:val="none" w:sz="0" w:space="0" w:color="auto"/>
        <w:left w:val="none" w:sz="0" w:space="0" w:color="auto"/>
        <w:bottom w:val="none" w:sz="0" w:space="0" w:color="auto"/>
        <w:right w:val="none" w:sz="0" w:space="0" w:color="auto"/>
      </w:divBdr>
    </w:div>
    <w:div w:id="2042585527">
      <w:bodyDiv w:val="1"/>
      <w:marLeft w:val="0"/>
      <w:marRight w:val="0"/>
      <w:marTop w:val="0"/>
      <w:marBottom w:val="0"/>
      <w:divBdr>
        <w:top w:val="none" w:sz="0" w:space="0" w:color="auto"/>
        <w:left w:val="none" w:sz="0" w:space="0" w:color="auto"/>
        <w:bottom w:val="none" w:sz="0" w:space="0" w:color="auto"/>
        <w:right w:val="none" w:sz="0" w:space="0" w:color="auto"/>
      </w:divBdr>
    </w:div>
    <w:div w:id="2117752598">
      <w:bodyDiv w:val="1"/>
      <w:marLeft w:val="0"/>
      <w:marRight w:val="0"/>
      <w:marTop w:val="0"/>
      <w:marBottom w:val="0"/>
      <w:divBdr>
        <w:top w:val="none" w:sz="0" w:space="0" w:color="auto"/>
        <w:left w:val="none" w:sz="0" w:space="0" w:color="auto"/>
        <w:bottom w:val="none" w:sz="0" w:space="0" w:color="auto"/>
        <w:right w:val="none" w:sz="0" w:space="0" w:color="auto"/>
      </w:divBdr>
    </w:div>
    <w:div w:id="2130857413">
      <w:bodyDiv w:val="1"/>
      <w:marLeft w:val="0"/>
      <w:marRight w:val="0"/>
      <w:marTop w:val="0"/>
      <w:marBottom w:val="0"/>
      <w:divBdr>
        <w:top w:val="none" w:sz="0" w:space="0" w:color="auto"/>
        <w:left w:val="none" w:sz="0" w:space="0" w:color="auto"/>
        <w:bottom w:val="none" w:sz="0" w:space="0" w:color="auto"/>
        <w:right w:val="none" w:sz="0" w:space="0" w:color="auto"/>
      </w:divBdr>
      <w:divsChild>
        <w:div w:id="1532063058">
          <w:marLeft w:val="0"/>
          <w:marRight w:val="0"/>
          <w:marTop w:val="0"/>
          <w:marBottom w:val="0"/>
          <w:divBdr>
            <w:top w:val="none" w:sz="0" w:space="0" w:color="auto"/>
            <w:left w:val="none" w:sz="0" w:space="0" w:color="auto"/>
            <w:bottom w:val="none" w:sz="0" w:space="0" w:color="auto"/>
            <w:right w:val="none" w:sz="0" w:space="0" w:color="auto"/>
          </w:divBdr>
          <w:divsChild>
            <w:div w:id="1232036600">
              <w:marLeft w:val="0"/>
              <w:marRight w:val="0"/>
              <w:marTop w:val="0"/>
              <w:marBottom w:val="0"/>
              <w:divBdr>
                <w:top w:val="none" w:sz="0" w:space="0" w:color="auto"/>
                <w:left w:val="none" w:sz="0" w:space="0" w:color="auto"/>
                <w:bottom w:val="none" w:sz="0" w:space="0" w:color="auto"/>
                <w:right w:val="none" w:sz="0" w:space="0" w:color="auto"/>
              </w:divBdr>
              <w:divsChild>
                <w:div w:id="111768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41644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footnotes" Target="footnotes.xml"/><Relationship Id="rId18" Type="http://schemas.openxmlformats.org/officeDocument/2006/relationships/theme" Target="theme/theme1.xml"/><Relationship Id="rId26"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www.molecularevolution.org/software/phylogenetics/figtree"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5" Type="http://schemas.openxmlformats.org/officeDocument/2006/relationships/customXml" Target="../customXml/item5.xml"/><Relationship Id="rId15" Type="http://schemas.openxmlformats.org/officeDocument/2006/relationships/hyperlink" Target="https://github.com/ekg/vcflib" TargetMode="External"/><Relationship Id="rId10" Type="http://schemas.openxmlformats.org/officeDocument/2006/relationships/styles" Target="styles.xm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1A5FEE-6B1A-4077-97F8-98764D8C6931}">
  <ds:schemaRefs>
    <ds:schemaRef ds:uri="http://schemas.openxmlformats.org/officeDocument/2006/bibliography"/>
  </ds:schemaRefs>
</ds:datastoreItem>
</file>

<file path=customXml/itemProps2.xml><?xml version="1.0" encoding="utf-8"?>
<ds:datastoreItem xmlns:ds="http://schemas.openxmlformats.org/officeDocument/2006/customXml" ds:itemID="{23F7FB1D-4C57-4FB1-9B23-F9DF92FD74DA}">
  <ds:schemaRefs>
    <ds:schemaRef ds:uri="http://schemas.openxmlformats.org/officeDocument/2006/bibliography"/>
  </ds:schemaRefs>
</ds:datastoreItem>
</file>

<file path=customXml/itemProps3.xml><?xml version="1.0" encoding="utf-8"?>
<ds:datastoreItem xmlns:ds="http://schemas.openxmlformats.org/officeDocument/2006/customXml" ds:itemID="{637556BC-D2FF-48C9-B479-4CC5B5672B58}">
  <ds:schemaRefs>
    <ds:schemaRef ds:uri="http://schemas.openxmlformats.org/officeDocument/2006/bibliography"/>
  </ds:schemaRefs>
</ds:datastoreItem>
</file>

<file path=customXml/itemProps4.xml><?xml version="1.0" encoding="utf-8"?>
<ds:datastoreItem xmlns:ds="http://schemas.openxmlformats.org/officeDocument/2006/customXml" ds:itemID="{98E0FEE6-3FCB-458C-9277-0B5C968FC9EC}">
  <ds:schemaRefs>
    <ds:schemaRef ds:uri="http://schemas.openxmlformats.org/officeDocument/2006/bibliography"/>
  </ds:schemaRefs>
</ds:datastoreItem>
</file>

<file path=customXml/itemProps5.xml><?xml version="1.0" encoding="utf-8"?>
<ds:datastoreItem xmlns:ds="http://schemas.openxmlformats.org/officeDocument/2006/customXml" ds:itemID="{A738ACF9-FC19-4A77-8F40-09F3C2D0B4D8}">
  <ds:schemaRefs>
    <ds:schemaRef ds:uri="http://schemas.openxmlformats.org/officeDocument/2006/bibliography"/>
  </ds:schemaRefs>
</ds:datastoreItem>
</file>

<file path=customXml/itemProps6.xml><?xml version="1.0" encoding="utf-8"?>
<ds:datastoreItem xmlns:ds="http://schemas.openxmlformats.org/officeDocument/2006/customXml" ds:itemID="{11DBE80F-3A75-4198-92EC-AA16E838CF4D}">
  <ds:schemaRefs>
    <ds:schemaRef ds:uri="http://schemas.openxmlformats.org/officeDocument/2006/bibliography"/>
  </ds:schemaRefs>
</ds:datastoreItem>
</file>

<file path=customXml/itemProps7.xml><?xml version="1.0" encoding="utf-8"?>
<ds:datastoreItem xmlns:ds="http://schemas.openxmlformats.org/officeDocument/2006/customXml" ds:itemID="{DB0D9253-EF67-4D32-9184-2CA9915BBF00}">
  <ds:schemaRefs>
    <ds:schemaRef ds:uri="http://schemas.openxmlformats.org/officeDocument/2006/bibliography"/>
  </ds:schemaRefs>
</ds:datastoreItem>
</file>

<file path=customXml/itemProps8.xml><?xml version="1.0" encoding="utf-8"?>
<ds:datastoreItem xmlns:ds="http://schemas.openxmlformats.org/officeDocument/2006/customXml" ds:itemID="{67937C30-020B-4818-BD0F-19D2A7F668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3804</Words>
  <Characters>78685</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University of Liverpool</Company>
  <LinksUpToDate>false</LinksUpToDate>
  <CharactersWithSpaces>92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 Scott</dc:creator>
  <cp:lastModifiedBy>Fothergill, Jo</cp:lastModifiedBy>
  <cp:revision>2</cp:revision>
  <cp:lastPrinted>2017-05-09T14:44:00Z</cp:lastPrinted>
  <dcterms:created xsi:type="dcterms:W3CDTF">2019-05-16T12:28:00Z</dcterms:created>
  <dcterms:modified xsi:type="dcterms:W3CDTF">2019-05-16T12:28:00Z</dcterms:modified>
</cp:coreProperties>
</file>